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Diversidad, abundancia y distribución del ictioplancton y su relación con las condiciones oceanográficas y los períodos mareales en la subregión Sanquianga-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2021-I Bocas de Sanquianga</w:t>
            </w:r>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Yadi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55F192F6" w:rsidR="0085436E" w:rsidRPr="00E849EE" w:rsidRDefault="0085436E" w:rsidP="00AD08AA">
            <w:pPr>
              <w:pStyle w:val="Descripcin"/>
            </w:pPr>
            <w:r w:rsidRPr="00E849EE">
              <w:rPr>
                <w:vertAlign w:val="superscript"/>
              </w:rPr>
              <w:t>2</w:t>
            </w:r>
            <w:r w:rsidRPr="00E849EE">
              <w:t>Parques Nacionales Naturales – Dirección Territorial Pac</w:t>
            </w:r>
            <w:r w:rsidR="0012671C">
              <w:t>í</w:t>
            </w:r>
            <w:r w:rsidRPr="00E849EE">
              <w:t>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09BF9072" w:rsidR="0085436E" w:rsidRPr="00E849EE" w:rsidRDefault="0085436E" w:rsidP="00AD08AA">
            <w:pPr>
              <w:pStyle w:val="Descripcin"/>
            </w:pPr>
            <w:r w:rsidRPr="00E849EE">
              <w:t>202</w:t>
            </w:r>
            <w:r w:rsidR="006649AD">
              <w:t>3</w:t>
            </w:r>
            <w:r w:rsidRPr="00E849EE">
              <w:t>/0</w:t>
            </w:r>
            <w:r w:rsidR="00A71C4D">
              <w:t>5</w:t>
            </w:r>
            <w:r w:rsidRPr="00E849EE">
              <w:t>/</w:t>
            </w:r>
            <w:r w:rsidR="00A71C4D">
              <w:t>12</w:t>
            </w:r>
          </w:p>
        </w:tc>
      </w:tr>
    </w:tbl>
    <w:p w14:paraId="46D959F0" w14:textId="34BC65AD" w:rsidR="00F96AA2" w:rsidRDefault="00081D30" w:rsidP="00AD08AA">
      <w:pPr>
        <w:pStyle w:val="Ttulo2"/>
      </w:pPr>
      <w:bookmarkStart w:id="1" w:name="resumen"/>
      <w:r>
        <w:t>Resumen</w:t>
      </w:r>
    </w:p>
    <w:p w14:paraId="3A956448" w14:textId="2A3DBFF7" w:rsidR="00F96AA2" w:rsidRDefault="00F96AA2" w:rsidP="00AD08AA"/>
    <w:p w14:paraId="1A12F572" w14:textId="5821C1E8" w:rsidR="00AB3A78" w:rsidRDefault="00AB3A78" w:rsidP="00AD08AA">
      <w:r w:rsidRPr="00AB3A78">
        <w:t>Este estudio investigó las condiciones oceanográficas de la subregión Sanquianga-Gorgona durante los períodos de pleamar y bajamar cerca del delta del río Sanquianga, y su relación con la diversidad y abundancia del plancton, particularmente el ictioplancton.</w:t>
      </w:r>
    </w:p>
    <w:p w14:paraId="2218B401" w14:textId="28BE5239" w:rsidR="00AB3A78" w:rsidRDefault="00AB3A78" w:rsidP="00AD08AA"/>
    <w:p w14:paraId="28650F9A" w14:textId="064227E2" w:rsidR="00AB3A78" w:rsidRDefault="00AB3A78" w:rsidP="00AD08AA">
      <w:r w:rsidRPr="00AB3A78">
        <w:t>Aunque se han realizado estudios sobre la relación entre la diversidad y productividad del plancton con variables abióticas y ciclos ambientales, pocos se han enfocado en la relación con los períodos mareales. La productividad del fitoplancton y la abundancia del zooplancton se ven afectadas por estos eventos mareales, ya que las corrientes crean flujos y reflujos que influyen en la distribución de nutrientes. La biodiversidad ha sido ampliamente utilizada como indicador del estado de salud de los ecosistemas, y es crucial comprender su dinámica y su relación con los cambios ambientales.</w:t>
      </w:r>
    </w:p>
    <w:p w14:paraId="3300AE7E" w14:textId="025D7121" w:rsidR="00AB3A78" w:rsidRDefault="00AB3A78" w:rsidP="00AD08AA">
      <w:r w:rsidRPr="00AB3A78">
        <w:t>La covariación positiva de la biodiversidad y abundancia entre diferentes grupos taxonómicos es un tema estudiado en varios ambientes, aunque no ha sido probado en este contexto específico. Las hipótesis sugieren que esta relación puede deberse a una historia biogeográfica común o a una respuesta común a las condiciones ambientales, donde las condiciones climáticas y la disponibilidad de agua y energía influyen en la diversidad.</w:t>
      </w:r>
    </w:p>
    <w:p w14:paraId="55C99EE8" w14:textId="77777777" w:rsidR="00AB3A78" w:rsidRDefault="00AB3A78" w:rsidP="00AD08AA"/>
    <w:p w14:paraId="21901AA0" w14:textId="77777777" w:rsidR="00AB3A78" w:rsidRDefault="00AB3A78" w:rsidP="00AB3A78">
      <w:r>
        <w:t>En este estudio se examinaron 20 variables fisicoquímicas en el delta del río Sanquianga durante los períodos mareales. Se encontró una sólida estructura espacial en la mayoría de las variables fisicoquímicas, excepto en la temperatura superficial y la variabilidad de la salinidad en la columna de agua. Estas estructuras espaciales son comunes en ambientes deltaicos y están influenciadas por los ríos. No fue posible realizar pruebas estadísticas convencionales debido a la autocorrelación.</w:t>
      </w:r>
    </w:p>
    <w:p w14:paraId="305A2632" w14:textId="77777777" w:rsidR="00AB3A78" w:rsidRDefault="00AB3A78" w:rsidP="00AB3A78"/>
    <w:p w14:paraId="0D781D3D" w14:textId="77777777" w:rsidR="00AB3A78" w:rsidRDefault="00AB3A78" w:rsidP="00AB3A78">
      <w:r>
        <w:t xml:space="preserve">Se observaron diferentes fuentes de variabilidad para los nitritos y nitratos en distintas bocanas, lo que sugiere que la fuente de nitritos se encuentra en el cauce del río Amarales. Los fosfatos </w:t>
      </w:r>
      <w:r>
        <w:lastRenderedPageBreak/>
        <w:t>tuvieron como principal fuente la bocana de Sanquianga. Se identificaron dos fuentes diferenciales de variabilidad: las bocanas y el sector oceánico del área de estudio.</w:t>
      </w:r>
    </w:p>
    <w:p w14:paraId="5406752A" w14:textId="77777777" w:rsidR="00AB3A78" w:rsidRDefault="00AB3A78" w:rsidP="00AB3A78"/>
    <w:p w14:paraId="16C9BB74" w14:textId="77777777" w:rsidR="00AB3A78" w:rsidRDefault="00AB3A78" w:rsidP="00AB3A78">
      <w:r>
        <w:t>La temperatura superficial y la variabilidad de la salinidad no mostraron estructura espacial. El fitoplancton presentó una mayor diversidad en el área estudiada debido a las descargas de nutrientes del delta. La presencia de diatomeas en la comunidad fitoplanctónica se debe a las concentraciones de silicio. No se encontraron relaciones estadísticas entre las variables fisicoquímicas y la diversidad de los ensambles, excepto para el fitoplancton.</w:t>
      </w:r>
    </w:p>
    <w:p w14:paraId="542919E5" w14:textId="77777777" w:rsidR="00AB3A78" w:rsidRDefault="00AB3A78" w:rsidP="00AB3A78"/>
    <w:p w14:paraId="47D34E57" w14:textId="77777777" w:rsidR="00AB3A78" w:rsidRDefault="00AB3A78" w:rsidP="00AB3A78">
      <w:r>
        <w:t>Las estructuras espaciales en el ictioplancton fueron más marcadas y se encontraron diferencias en la riqueza y densidad entre las bocanas y los transectos. No se detectó correspondencia entre las medidas de diversidad de los dos ensambles. Las correlaciones positivas entre la densidad de células del fitoplancton y las variables fisicoquímicas se encontraron principalmente durante la marea baja.</w:t>
      </w:r>
    </w:p>
    <w:p w14:paraId="10714BE1" w14:textId="77777777" w:rsidR="00AB3A78" w:rsidRDefault="00AB3A78" w:rsidP="00AB3A78"/>
    <w:p w14:paraId="0C56BBCE" w14:textId="5AC065A9" w:rsidR="00AB3A78" w:rsidRDefault="00AB3A78" w:rsidP="00AB3A78">
      <w:r>
        <w:t>En conclusión, las variables fisicoquímicas presentaron estructuras espaciales influenciadas por las fuentes de nutrientes y sólidos suspendidos. El fitoplancton mostró una mayor dependencia de estas variables que el ictioplancton. Las estructuras espaciales y la diversidad de los ensambles no estaban relacionadas entre sí en el área estudiada.</w:t>
      </w:r>
    </w:p>
    <w:p w14:paraId="2208DB04" w14:textId="77777777" w:rsidR="00AB3A78" w:rsidRDefault="00AB3A78" w:rsidP="00AB3A78">
      <w:pPr>
        <w:rPr>
          <w:rFonts w:eastAsiaTheme="majorEastAsia" w:cstheme="majorBidi"/>
          <w:color w:val="000000" w:themeColor="text1"/>
          <w:szCs w:val="26"/>
        </w:rPr>
      </w:pPr>
    </w:p>
    <w:p w14:paraId="1B5C365D" w14:textId="595A667B" w:rsidR="00F96AA2" w:rsidRDefault="00081D30" w:rsidP="00AD08AA">
      <w:pPr>
        <w:pStyle w:val="Ttulo1"/>
      </w:pPr>
      <w:bookmarkStart w:id="2" w:name="sinopsis-técnica"/>
      <w:bookmarkEnd w:id="0"/>
      <w:bookmarkEnd w:id="1"/>
      <w:r>
        <w:t>Sinopsis técnica</w:t>
      </w:r>
    </w:p>
    <w:p w14:paraId="6E2D79F0" w14:textId="77777777" w:rsidR="001E3093" w:rsidRDefault="001E3093" w:rsidP="00AD08AA"/>
    <w:p w14:paraId="702DD706" w14:textId="77777777" w:rsidR="001E3093" w:rsidRDefault="001E3093" w:rsidP="00AD08AA">
      <w:r>
        <w:t>Durante la Expedición Científica Pacífico, Bocas de Sanquianga 2021-I, se recolectaron muestras de 18 estaciones en la subregión Sanquianga-Gorgona. Se analizaron en laboratorio para medir parámetros como salinidad, pH, nutrientes, clorofila a y oxígeno disuelto. Se tomaron muestras de fitoplancton, zooplancton e ictioplancton utilizando diferentes métodos de recolección. Los perfiles de temperatura, salinidad, densidad y oxígeno disuelto se midieron en campo. Se evaluó la calidad del agua mediante el índice de estado trófico (TSI), calculado a partir de la profundidad de Secchi. El laboratorio del buque se utilizó para el análisis de oxígeno disuelto, salinidad y pH. Las muestras se sometieron a pretratamiento antes de ser analizadas en el laboratorio de Dimar sede Pacífico para nutrientes y clorofila a.</w:t>
      </w:r>
    </w:p>
    <w:p w14:paraId="67F98BD3" w14:textId="77777777" w:rsidR="001E3093" w:rsidRDefault="001E3093" w:rsidP="001E3093"/>
    <w:p w14:paraId="1D56C59A" w14:textId="67EC1BF6" w:rsidR="001E3093" w:rsidRDefault="001E3093" w:rsidP="001E3093">
      <w:r w:rsidRPr="001E3093">
        <w:rPr>
          <w:b/>
          <w:bCs w:val="0"/>
        </w:rPr>
        <w:t xml:space="preserve"> Procesamiento de muestras</w:t>
      </w:r>
      <w:r>
        <w:t>: Se realizaron ensayos de laboratorio para determinar nutrientes, pH, salinidad, sólidos suspendidos totales, oxígeno disuelto y clorofila a, siguiendo métodos verificados en el laboratorio de química. Se utilizaron métodos colorimétricos para nitritos, nitratos y silicatos, y métodos específicos para fosfatos, pH, salinidad, sólidos suspendidos totales, oxígeno disuelto y clorofila a, según normas establecidas. Para el conteo y cálculo de la densidad de zooplancton y fitoplancton se utilizaron métodos sugeridos en estándares reconocidos.</w:t>
      </w:r>
    </w:p>
    <w:p w14:paraId="24E7598C" w14:textId="77777777" w:rsidR="001E3093" w:rsidRDefault="001E3093" w:rsidP="001E3093"/>
    <w:p w14:paraId="5A6316F7" w14:textId="32494BA5" w:rsidR="001E3093" w:rsidRDefault="001E3093" w:rsidP="001E3093">
      <w:r w:rsidRPr="001E3093">
        <w:rPr>
          <w:b/>
          <w:bCs w:val="0"/>
        </w:rPr>
        <w:t>Fase de laboratorio:</w:t>
      </w:r>
      <w:r>
        <w:t xml:space="preserve"> En el laboratorio, se cuantificaron las células de fitoplancton utilizando un microscopio y se identificaron las especies utilizando claves taxonómicas y bases de datos. El análisis de la diversidad del ictioplancton se realizó en otro laboratorio.</w:t>
      </w:r>
    </w:p>
    <w:p w14:paraId="2674EA08" w14:textId="77777777" w:rsidR="001E3093" w:rsidRDefault="001E3093" w:rsidP="001E3093"/>
    <w:p w14:paraId="6E4308C0" w14:textId="11D93699" w:rsidR="001E3093" w:rsidRDefault="001E3093" w:rsidP="001E3093">
      <w:r w:rsidRPr="001E3093">
        <w:rPr>
          <w:b/>
          <w:bCs w:val="0"/>
        </w:rPr>
        <w:t>Manejo de datos y análisis estadístico:</w:t>
      </w:r>
      <w:r>
        <w:t xml:space="preserve"> Se revisaron los datos primarios y secundarios para evitar errores. Se depuraron los datos utilizando herramientas de limpieza de datos. Se realizaron análisis estadísticos y gráficos utilizando paquetes específicos. Se utilizó la prueba de Shapiro-Wilks y la prueba de Levene para evaluar la normalidad y homogeneidad de los datos. Se realizaron análisis de autocorrelación espacial y análisis de componentes principales (PCA) para reducir la complejidad de los datos. Se utilizaron técnicas multivariadas como Multi Response Permutation Procedure (MRPP) para comparar las categorías espaciales y temporales. Se utilizaron medidas de diversidad como el número de Hill para el fitoplancton e ictioplancton, y se realizaron análisis para determinar posibles diferencias entre las categorías utilizando la técnica del MRPP. Se utilizó el análisis de escalamiento multidimensional no métrico (nDMS) y la prueba parcial de Mantel para visualizar y correlacionar las métricas de diversidad. También </w:t>
      </w:r>
      <w:r>
        <w:lastRenderedPageBreak/>
        <w:t>se utilizó la prueba parcial de Mantel para examinar las relaciones entre las variables hidrográficas y la biodiversidad.</w:t>
      </w:r>
    </w:p>
    <w:p w14:paraId="1CB39168" w14:textId="77777777" w:rsidR="001E3093" w:rsidRDefault="001E3093" w:rsidP="001E3093"/>
    <w:p w14:paraId="7C1A656E" w14:textId="62814117" w:rsidR="00F96AA2" w:rsidRDefault="001E3093" w:rsidP="001E3093">
      <w:r w:rsidRPr="001E3093">
        <w:rPr>
          <w:b/>
          <w:bCs w:val="0"/>
        </w:rPr>
        <w:t>Repositorio en GitHUB:</w:t>
      </w:r>
      <w:r>
        <w:t xml:space="preserve"> Se creó un repositorio público en GitHUB con los scripts utilizados para los análisis y visualización de datos, para garantizar la reproducibilidad de los análisis.</w:t>
      </w:r>
    </w:p>
    <w:p w14:paraId="13AB0D3D" w14:textId="7D4B8B1B" w:rsidR="001E3093" w:rsidRDefault="001E3093" w:rsidP="001E3093"/>
    <w:p w14:paraId="56247701" w14:textId="5F636439" w:rsidR="001E3093" w:rsidRDefault="001E3093" w:rsidP="001E3093">
      <w:r>
        <w:t>Resultados</w:t>
      </w:r>
    </w:p>
    <w:p w14:paraId="0308C091" w14:textId="0C04F2E1" w:rsidR="001E3093" w:rsidRDefault="001E3093" w:rsidP="001E3093"/>
    <w:p w14:paraId="34E64D46" w14:textId="3D4365A5" w:rsidR="00D61E3B" w:rsidRDefault="00D61E3B" w:rsidP="001E3093">
      <w:r>
        <w:t>Variables fisicoquímicas</w:t>
      </w:r>
    </w:p>
    <w:p w14:paraId="5D9F3738" w14:textId="77777777" w:rsidR="00D61E3B" w:rsidRDefault="00D61E3B" w:rsidP="001E3093"/>
    <w:p w14:paraId="54A15BFB" w14:textId="77777777" w:rsidR="00D61E3B" w:rsidRPr="00D61E3B" w:rsidRDefault="00D61E3B" w:rsidP="00D61E3B">
      <w:pPr>
        <w:rPr>
          <w:lang w:val="es-CO"/>
        </w:rPr>
      </w:pPr>
      <w:r w:rsidRPr="00D61E3B">
        <w:rPr>
          <w:lang w:val="es-CO"/>
        </w:rPr>
        <w:t>Durante el estudio, se realizaron análisis de varias variables en la superficie del área estudiada. Se encontraron diferencias significativas entre la marea alta y la marea baja, así como entre diferentes sectores y transectos.</w:t>
      </w:r>
    </w:p>
    <w:p w14:paraId="4D527C5B" w14:textId="77777777" w:rsidR="00D61E3B" w:rsidRPr="00D61E3B" w:rsidRDefault="00D61E3B" w:rsidP="00D61E3B">
      <w:pPr>
        <w:rPr>
          <w:lang w:val="es-CO"/>
        </w:rPr>
      </w:pPr>
    </w:p>
    <w:p w14:paraId="70799688" w14:textId="77777777" w:rsidR="00D61E3B" w:rsidRPr="00D61E3B" w:rsidRDefault="00D61E3B" w:rsidP="00D61E3B">
      <w:pPr>
        <w:rPr>
          <w:lang w:val="es-CO"/>
        </w:rPr>
      </w:pPr>
      <w:r w:rsidRPr="00D61E3B">
        <w:rPr>
          <w:lang w:val="es-CO"/>
        </w:rPr>
        <w:t>En cuanto a los nitritos, se observó una mayor concentración en la marea baja, especialmente en la bocana Amarales. Los nitratos también mostraron una mayor concentración en la marea baja, particularmente en la bocana Guascama. Los fosfatos presentaron una mayor concentración en la bocana Sanquianga durante la marea baja, mientras que en la marea alta no se encontró una estructura espacial significativa.</w:t>
      </w:r>
    </w:p>
    <w:p w14:paraId="0390D9B1" w14:textId="77777777" w:rsidR="00D61E3B" w:rsidRPr="00D61E3B" w:rsidRDefault="00D61E3B" w:rsidP="00D61E3B">
      <w:pPr>
        <w:rPr>
          <w:lang w:val="es-CO"/>
        </w:rPr>
      </w:pPr>
    </w:p>
    <w:p w14:paraId="66FC1F8F" w14:textId="77777777" w:rsidR="00D61E3B" w:rsidRPr="00D61E3B" w:rsidRDefault="00D61E3B" w:rsidP="00D61E3B">
      <w:pPr>
        <w:rPr>
          <w:lang w:val="es-CO"/>
        </w:rPr>
      </w:pPr>
      <w:r w:rsidRPr="00D61E3B">
        <w:rPr>
          <w:lang w:val="es-CO"/>
        </w:rPr>
        <w:t>Los silicatos mostraron la mayor concentración en la bocana Guascama durante la marea baja, pero no se encontró correlación espacial en la marea alta.</w:t>
      </w:r>
    </w:p>
    <w:p w14:paraId="71539CFE" w14:textId="77777777" w:rsidR="00D61E3B" w:rsidRPr="00D61E3B" w:rsidRDefault="00D61E3B" w:rsidP="00D61E3B">
      <w:pPr>
        <w:rPr>
          <w:lang w:val="es-CO"/>
        </w:rPr>
      </w:pPr>
    </w:p>
    <w:p w14:paraId="2FBAB9A1" w14:textId="77777777" w:rsidR="00D61E3B" w:rsidRPr="00D61E3B" w:rsidRDefault="00D61E3B" w:rsidP="00D61E3B">
      <w:pPr>
        <w:rPr>
          <w:lang w:val="es-CO"/>
        </w:rPr>
      </w:pPr>
      <w:r w:rsidRPr="00D61E3B">
        <w:rPr>
          <w:lang w:val="es-CO"/>
        </w:rPr>
        <w:t>En cuanto a otras variables, el pH fue similar en ambas mareas, con una mediana de 8.2. La concentración de oxígeno disuelto fue mayor en la marea alta en el sector oceánico, y disminuyó hacia las bocanas. La transparencia del agua mostró una tendencia similar a la del oxígeno disuelto, siendo mayor en la marea alta y disminuyendo hacia la costa.</w:t>
      </w:r>
    </w:p>
    <w:p w14:paraId="29702AFC" w14:textId="77777777" w:rsidR="00D61E3B" w:rsidRPr="00D61E3B" w:rsidRDefault="00D61E3B" w:rsidP="00D61E3B">
      <w:pPr>
        <w:rPr>
          <w:lang w:val="es-CO"/>
        </w:rPr>
      </w:pPr>
    </w:p>
    <w:p w14:paraId="4F2DC2B0" w14:textId="77777777" w:rsidR="00D61E3B" w:rsidRPr="00D61E3B" w:rsidRDefault="00D61E3B" w:rsidP="00D61E3B">
      <w:pPr>
        <w:rPr>
          <w:lang w:val="es-CO"/>
        </w:rPr>
      </w:pPr>
      <w:r w:rsidRPr="00D61E3B">
        <w:rPr>
          <w:lang w:val="es-CO"/>
        </w:rPr>
        <w:t>El TSI (Índice de Transparencia de Secchi) fue más alto en la costa y en la marea baja. La temperatura mostró un aumento hacia la costa, mientras que la salinidad mostró una tendencia a disminuir hacia la costa en la marea alta. La concentración de oxígeno en la columna de agua fue mayor en la marea alta en la bocana Sanquianga y Guascama.</w:t>
      </w:r>
    </w:p>
    <w:p w14:paraId="2992BC2C" w14:textId="77777777" w:rsidR="00D61E3B" w:rsidRPr="00D61E3B" w:rsidRDefault="00D61E3B" w:rsidP="00D61E3B">
      <w:pPr>
        <w:rPr>
          <w:lang w:val="es-CO"/>
        </w:rPr>
      </w:pPr>
    </w:p>
    <w:p w14:paraId="1A4DD660" w14:textId="7D499C7A" w:rsidR="001E3093" w:rsidRDefault="00D61E3B" w:rsidP="00D61E3B">
      <w:pPr>
        <w:rPr>
          <w:lang w:val="es-CO"/>
        </w:rPr>
      </w:pPr>
      <w:r w:rsidRPr="00D61E3B">
        <w:rPr>
          <w:lang w:val="es-CO"/>
        </w:rPr>
        <w:t>En general, se observaron correlaciones espaciales significativas para varias variables en ambas mareas, con diferentes fuentes de variación en cada área de estudio.</w:t>
      </w:r>
    </w:p>
    <w:p w14:paraId="46079C0D" w14:textId="77777777" w:rsidR="001E3093" w:rsidRPr="001E3093" w:rsidRDefault="001E3093" w:rsidP="001E3093">
      <w:pPr>
        <w:rPr>
          <w:lang w:val="es-CO"/>
        </w:rPr>
      </w:pPr>
    </w:p>
    <w:p w14:paraId="0718153F" w14:textId="288B329E" w:rsidR="001E3093" w:rsidRDefault="00D61E3B" w:rsidP="001E3093">
      <w:pPr>
        <w:rPr>
          <w:rFonts w:eastAsiaTheme="majorEastAsia" w:cstheme="majorBidi"/>
          <w:color w:val="000000" w:themeColor="text1"/>
          <w:szCs w:val="32"/>
        </w:rPr>
      </w:pPr>
      <w:r>
        <w:rPr>
          <w:rFonts w:eastAsiaTheme="majorEastAsia" w:cstheme="majorBidi"/>
          <w:color w:val="000000" w:themeColor="text1"/>
          <w:szCs w:val="32"/>
        </w:rPr>
        <w:t>Variables biológicas</w:t>
      </w:r>
    </w:p>
    <w:p w14:paraId="7F219669" w14:textId="425EBF5D" w:rsidR="00D61E3B" w:rsidRDefault="00D61E3B" w:rsidP="001E3093">
      <w:pPr>
        <w:rPr>
          <w:rFonts w:eastAsiaTheme="majorEastAsia" w:cstheme="majorBidi"/>
          <w:color w:val="000000" w:themeColor="text1"/>
          <w:szCs w:val="32"/>
        </w:rPr>
      </w:pPr>
    </w:p>
    <w:p w14:paraId="47E018F2" w14:textId="6737E911" w:rsidR="00D61E3B" w:rsidRDefault="00D61E3B" w:rsidP="001E3093">
      <w:pPr>
        <w:rPr>
          <w:rFonts w:eastAsiaTheme="majorEastAsia" w:cstheme="majorBidi"/>
          <w:color w:val="000000" w:themeColor="text1"/>
          <w:szCs w:val="32"/>
        </w:rPr>
      </w:pPr>
      <w:r>
        <w:rPr>
          <w:rFonts w:eastAsiaTheme="majorEastAsia" w:cstheme="majorBidi"/>
          <w:color w:val="000000" w:themeColor="text1"/>
          <w:szCs w:val="32"/>
        </w:rPr>
        <w:t>Fitoplancton</w:t>
      </w:r>
    </w:p>
    <w:p w14:paraId="66F52EFA" w14:textId="4A91C4AE" w:rsidR="00D61E3B" w:rsidRDefault="00D61E3B" w:rsidP="001E3093">
      <w:pPr>
        <w:rPr>
          <w:rFonts w:eastAsiaTheme="majorEastAsia" w:cstheme="majorBidi"/>
          <w:color w:val="000000" w:themeColor="text1"/>
          <w:szCs w:val="32"/>
        </w:rPr>
      </w:pPr>
    </w:p>
    <w:p w14:paraId="2F1BD1DC" w14:textId="77777777" w:rsidR="00D61E3B" w:rsidRPr="00D61E3B" w:rsidRDefault="00D61E3B" w:rsidP="00D61E3B">
      <w:pPr>
        <w:rPr>
          <w:rFonts w:eastAsiaTheme="majorEastAsia" w:cstheme="majorBidi"/>
          <w:color w:val="000000" w:themeColor="text1"/>
          <w:szCs w:val="32"/>
        </w:rPr>
      </w:pPr>
      <w:r w:rsidRPr="00D61E3B">
        <w:rPr>
          <w:rFonts w:eastAsiaTheme="majorEastAsia" w:cstheme="majorBidi"/>
          <w:color w:val="000000" w:themeColor="text1"/>
          <w:szCs w:val="32"/>
        </w:rPr>
        <w:t>Se identificaron un total de 150 especies y UTO (unidades taxonómicas operativas) en el fitoplancton de la desembocadura del delta Sanquianga. De estas especies, 95 pertenecen a la clase Bacillarophyceae y 55 a la clase Dinophyceae. Los órdenes más representativos de la clase Bacillarophyceae son Chaetocerotanae, con 21 especies, y Coscinodiscales, con 14 especies. En la clase Dinophyceae, los órdenes más representativos son Gonyaulacales (23 especies), Dinophysiales (7 especies) y Peridiniales (7 especies).</w:t>
      </w:r>
    </w:p>
    <w:p w14:paraId="594E9EFD" w14:textId="77777777" w:rsidR="00D61E3B" w:rsidRPr="00D61E3B" w:rsidRDefault="00D61E3B" w:rsidP="00D61E3B">
      <w:pPr>
        <w:rPr>
          <w:rFonts w:eastAsiaTheme="majorEastAsia" w:cstheme="majorBidi"/>
          <w:color w:val="000000" w:themeColor="text1"/>
          <w:szCs w:val="32"/>
        </w:rPr>
      </w:pPr>
    </w:p>
    <w:p w14:paraId="38364759" w14:textId="77777777" w:rsidR="00D61E3B" w:rsidRPr="00D61E3B" w:rsidRDefault="00D61E3B" w:rsidP="00D61E3B">
      <w:pPr>
        <w:rPr>
          <w:rFonts w:eastAsiaTheme="majorEastAsia" w:cstheme="majorBidi"/>
          <w:color w:val="000000" w:themeColor="text1"/>
          <w:szCs w:val="32"/>
        </w:rPr>
      </w:pPr>
      <w:r w:rsidRPr="00D61E3B">
        <w:rPr>
          <w:rFonts w:eastAsiaTheme="majorEastAsia" w:cstheme="majorBidi"/>
          <w:color w:val="000000" w:themeColor="text1"/>
          <w:szCs w:val="32"/>
        </w:rPr>
        <w:t xml:space="preserve">No se encontraron diferencias significativas en la biodiversidad del fitoplancton entre los períodos mareales ni entre los transectos. Sin embargo, se encontraron diferencias significativas entre los sectores costeros. La diversidad de nivel </w:t>
      </w:r>
      <w:r w:rsidRPr="00DF1365">
        <w:rPr>
          <w:rFonts w:eastAsiaTheme="majorEastAsia" w:cstheme="majorBidi"/>
          <w:color w:val="000000" w:themeColor="text1"/>
          <w:szCs w:val="32"/>
          <w:vertAlign w:val="superscript"/>
        </w:rPr>
        <w:t>0</w:t>
      </w:r>
      <w:r w:rsidRPr="00D61E3B">
        <w:rPr>
          <w:rFonts w:eastAsiaTheme="majorEastAsia" w:cstheme="majorBidi"/>
          <w:color w:val="000000" w:themeColor="text1"/>
          <w:szCs w:val="32"/>
        </w:rPr>
        <w:t xml:space="preserve">D del fitoplancton muestra una correlación espacial positiva y significativa durante la marea alta, pero no presenta una estructura espacial durante la marea baja. La diversidad de nivel </w:t>
      </w:r>
      <w:r w:rsidRPr="00DF1365">
        <w:rPr>
          <w:rFonts w:eastAsiaTheme="majorEastAsia" w:cstheme="majorBidi"/>
          <w:color w:val="000000" w:themeColor="text1"/>
          <w:szCs w:val="32"/>
          <w:vertAlign w:val="superscript"/>
        </w:rPr>
        <w:t>1</w:t>
      </w:r>
      <w:r w:rsidRPr="00D61E3B">
        <w:rPr>
          <w:rFonts w:eastAsiaTheme="majorEastAsia" w:cstheme="majorBidi"/>
          <w:color w:val="000000" w:themeColor="text1"/>
          <w:szCs w:val="32"/>
        </w:rPr>
        <w:t xml:space="preserve">D también muestra una correlación espacial positiva y significativa durante la marea alta, pero no presenta estructura espacial durante la marea baja. La diversidad de nivel </w:t>
      </w:r>
      <w:r w:rsidRPr="00DF1365">
        <w:rPr>
          <w:rFonts w:eastAsiaTheme="majorEastAsia" w:cstheme="majorBidi"/>
          <w:color w:val="000000" w:themeColor="text1"/>
          <w:szCs w:val="32"/>
          <w:vertAlign w:val="superscript"/>
        </w:rPr>
        <w:t>2</w:t>
      </w:r>
      <w:r w:rsidRPr="00D61E3B">
        <w:rPr>
          <w:rFonts w:eastAsiaTheme="majorEastAsia" w:cstheme="majorBidi"/>
          <w:color w:val="000000" w:themeColor="text1"/>
          <w:szCs w:val="32"/>
        </w:rPr>
        <w:t>D no muestra correlación espacial en ninguno de los períodos mareales.</w:t>
      </w:r>
    </w:p>
    <w:p w14:paraId="155BE957" w14:textId="77777777" w:rsidR="00D61E3B" w:rsidRPr="00D61E3B" w:rsidRDefault="00D61E3B" w:rsidP="00D61E3B">
      <w:pPr>
        <w:rPr>
          <w:rFonts w:eastAsiaTheme="majorEastAsia" w:cstheme="majorBidi"/>
          <w:color w:val="000000" w:themeColor="text1"/>
          <w:szCs w:val="32"/>
        </w:rPr>
      </w:pPr>
    </w:p>
    <w:p w14:paraId="02137771" w14:textId="77777777" w:rsidR="00D61E3B" w:rsidRPr="00D61E3B" w:rsidRDefault="00D61E3B" w:rsidP="00D61E3B">
      <w:pPr>
        <w:rPr>
          <w:rFonts w:eastAsiaTheme="majorEastAsia" w:cstheme="majorBidi"/>
          <w:color w:val="000000" w:themeColor="text1"/>
          <w:szCs w:val="32"/>
        </w:rPr>
      </w:pPr>
      <w:r w:rsidRPr="00D61E3B">
        <w:rPr>
          <w:rFonts w:eastAsiaTheme="majorEastAsia" w:cstheme="majorBidi"/>
          <w:color w:val="000000" w:themeColor="text1"/>
          <w:szCs w:val="32"/>
        </w:rPr>
        <w:lastRenderedPageBreak/>
        <w:t>La densidad celular del fitoplancton muestra una tendencia a aumentar en el sector costero de los transectos, con un valor máximo de 29298 células por litro y un valor mínimo de 360 células por litro. La densidad celular presenta una autocorrelación espacial positiva durante la marea alta y una correlación positiva pero no significativa durante la marea baja.</w:t>
      </w:r>
    </w:p>
    <w:p w14:paraId="3FD9CC71" w14:textId="77777777" w:rsidR="00D61E3B" w:rsidRPr="00D61E3B" w:rsidRDefault="00D61E3B" w:rsidP="00D61E3B">
      <w:pPr>
        <w:rPr>
          <w:rFonts w:eastAsiaTheme="majorEastAsia" w:cstheme="majorBidi"/>
          <w:color w:val="000000" w:themeColor="text1"/>
          <w:szCs w:val="32"/>
        </w:rPr>
      </w:pPr>
    </w:p>
    <w:p w14:paraId="5533313C" w14:textId="611D254E" w:rsidR="00D61E3B" w:rsidRDefault="00D61E3B" w:rsidP="00D61E3B">
      <w:pPr>
        <w:rPr>
          <w:rFonts w:eastAsiaTheme="majorEastAsia" w:cstheme="majorBidi"/>
          <w:color w:val="000000" w:themeColor="text1"/>
          <w:szCs w:val="32"/>
        </w:rPr>
      </w:pPr>
      <w:r w:rsidRPr="00D61E3B">
        <w:rPr>
          <w:rFonts w:eastAsiaTheme="majorEastAsia" w:cstheme="majorBidi"/>
          <w:color w:val="000000" w:themeColor="text1"/>
          <w:szCs w:val="32"/>
        </w:rPr>
        <w:t>La concentración de clorofila a, que indica la productividad del fitoplancton, muestra los mayores valores en el sector costero durante la marea baja. Los valores más altos de concentración de clorofila a registrados fueron de 4.99 µ</w:t>
      </w:r>
      <w:proofErr w:type="gramStart"/>
      <w:r w:rsidRPr="00D61E3B">
        <w:rPr>
          <w:rFonts w:eastAsiaTheme="majorEastAsia" w:cstheme="majorBidi"/>
          <w:color w:val="000000" w:themeColor="text1"/>
          <w:szCs w:val="32"/>
        </w:rPr>
        <w:t>g</w:t>
      </w:r>
      <w:r w:rsidR="00DF1365">
        <w:rPr>
          <w:rFonts w:eastAsiaTheme="majorEastAsia" w:cstheme="majorBidi"/>
          <w:color w:val="000000" w:themeColor="text1"/>
          <w:szCs w:val="32"/>
        </w:rPr>
        <w:t>.</w:t>
      </w:r>
      <w:r w:rsidRPr="00D61E3B">
        <w:rPr>
          <w:rFonts w:eastAsiaTheme="majorEastAsia" w:cstheme="majorBidi"/>
          <w:color w:val="000000" w:themeColor="text1"/>
          <w:szCs w:val="32"/>
        </w:rPr>
        <w:t>L</w:t>
      </w:r>
      <w:proofErr w:type="gramEnd"/>
      <w:r w:rsidR="00DF1365" w:rsidRPr="00DF1365">
        <w:rPr>
          <w:rFonts w:eastAsiaTheme="majorEastAsia" w:cstheme="majorBidi"/>
          <w:color w:val="000000" w:themeColor="text1"/>
          <w:szCs w:val="32"/>
          <w:vertAlign w:val="superscript"/>
        </w:rPr>
        <w:t>-1</w:t>
      </w:r>
      <w:r w:rsidRPr="00D61E3B">
        <w:rPr>
          <w:rFonts w:eastAsiaTheme="majorEastAsia" w:cstheme="majorBidi"/>
          <w:color w:val="000000" w:themeColor="text1"/>
          <w:szCs w:val="32"/>
        </w:rPr>
        <w:t xml:space="preserve"> y los más bajos fueron de 0.33 </w:t>
      </w:r>
      <w:r w:rsidR="00DF1365" w:rsidRPr="00D61E3B">
        <w:rPr>
          <w:rFonts w:eastAsiaTheme="majorEastAsia" w:cstheme="majorBidi"/>
          <w:color w:val="000000" w:themeColor="text1"/>
          <w:szCs w:val="32"/>
        </w:rPr>
        <w:t>µg</w:t>
      </w:r>
      <w:r w:rsidR="00DF1365">
        <w:rPr>
          <w:rFonts w:eastAsiaTheme="majorEastAsia" w:cstheme="majorBidi"/>
          <w:color w:val="000000" w:themeColor="text1"/>
          <w:szCs w:val="32"/>
        </w:rPr>
        <w:t>.</w:t>
      </w:r>
      <w:r w:rsidR="00DF1365" w:rsidRPr="00D61E3B">
        <w:rPr>
          <w:rFonts w:eastAsiaTheme="majorEastAsia" w:cstheme="majorBidi"/>
          <w:color w:val="000000" w:themeColor="text1"/>
          <w:szCs w:val="32"/>
        </w:rPr>
        <w:t>L</w:t>
      </w:r>
      <w:r w:rsidR="00DF1365" w:rsidRPr="00DF1365">
        <w:rPr>
          <w:rFonts w:eastAsiaTheme="majorEastAsia" w:cstheme="majorBidi"/>
          <w:color w:val="000000" w:themeColor="text1"/>
          <w:szCs w:val="32"/>
          <w:vertAlign w:val="superscript"/>
        </w:rPr>
        <w:t>-1</w:t>
      </w:r>
      <w:r w:rsidRPr="00D61E3B">
        <w:rPr>
          <w:rFonts w:eastAsiaTheme="majorEastAsia" w:cstheme="majorBidi"/>
          <w:color w:val="000000" w:themeColor="text1"/>
          <w:szCs w:val="32"/>
        </w:rPr>
        <w:t>. Se encontró una correlación positiva y significativa durante la marea baja, pero no durante la marea alta. La principal fuente de variación en la concentración de clorofila a se encuentra en la bocana de Sanquianga.</w:t>
      </w:r>
    </w:p>
    <w:p w14:paraId="422425B9" w14:textId="586CB254" w:rsidR="00DF1365" w:rsidRDefault="00DF1365" w:rsidP="00D61E3B">
      <w:pPr>
        <w:rPr>
          <w:rFonts w:eastAsiaTheme="majorEastAsia" w:cstheme="majorBidi"/>
          <w:color w:val="000000" w:themeColor="text1"/>
          <w:szCs w:val="32"/>
        </w:rPr>
      </w:pPr>
    </w:p>
    <w:p w14:paraId="5D0214E2" w14:textId="4014105F" w:rsidR="00DF1365" w:rsidRDefault="00DF1365" w:rsidP="00D61E3B">
      <w:pPr>
        <w:rPr>
          <w:rFonts w:eastAsiaTheme="majorEastAsia" w:cstheme="majorBidi"/>
          <w:color w:val="000000" w:themeColor="text1"/>
          <w:szCs w:val="32"/>
        </w:rPr>
      </w:pPr>
      <w:r>
        <w:rPr>
          <w:rFonts w:eastAsiaTheme="majorEastAsia" w:cstheme="majorBidi"/>
          <w:color w:val="000000" w:themeColor="text1"/>
          <w:szCs w:val="32"/>
        </w:rPr>
        <w:t>Ictioplancton</w:t>
      </w:r>
    </w:p>
    <w:p w14:paraId="5CC4D1AB" w14:textId="05AC8011" w:rsidR="00DF1365" w:rsidRDefault="00DF1365" w:rsidP="00D61E3B">
      <w:pPr>
        <w:rPr>
          <w:rFonts w:eastAsiaTheme="majorEastAsia" w:cstheme="majorBidi"/>
          <w:color w:val="000000" w:themeColor="text1"/>
          <w:szCs w:val="32"/>
        </w:rPr>
      </w:pPr>
    </w:p>
    <w:p w14:paraId="45B9B1B7" w14:textId="22AA2308" w:rsidR="00DF1365" w:rsidRDefault="00DF1365" w:rsidP="00D61E3B">
      <w:pPr>
        <w:rPr>
          <w:rFonts w:eastAsiaTheme="majorEastAsia" w:cstheme="majorBidi"/>
          <w:color w:val="000000" w:themeColor="text1"/>
          <w:szCs w:val="32"/>
        </w:rPr>
      </w:pPr>
      <w:r>
        <w:t xml:space="preserve">Se identificaron un total de 33 especies y UTO en la desembocadura del delta Sanquianga. Las familias más diversas fueron Scianidae, Engraulidae, Scombridae y Gobiidae. Se encontraron diferencias significativas en la biodiversidad del fitoplancton entre los períodos mareales y los transectos, pero no entre los sectores. La diversidad de nivel </w:t>
      </w:r>
      <w:r w:rsidRPr="00DF1365">
        <w:rPr>
          <w:vertAlign w:val="superscript"/>
        </w:rPr>
        <w:t>0</w:t>
      </w:r>
      <w:r>
        <w:t xml:space="preserve">D presentó una correlación espacial positiva y significativa, con la mayor variación en el transecto de Guascama. La diversidad de nivel </w:t>
      </w:r>
      <w:r w:rsidRPr="00DF1365">
        <w:rPr>
          <w:vertAlign w:val="superscript"/>
        </w:rPr>
        <w:t>1</w:t>
      </w:r>
      <w:r>
        <w:t xml:space="preserve">D presentó correlación espacial positiva en la marea baja. La diversidad de nivel </w:t>
      </w:r>
      <w:r w:rsidRPr="00DF1365">
        <w:rPr>
          <w:vertAlign w:val="superscript"/>
        </w:rPr>
        <w:t>2</w:t>
      </w:r>
      <w:r>
        <w:t xml:space="preserve">D no mostró correlación espacial en ninguno de los períodos mareales. La densidad del ictioplancton presentó correlación espacial positiva en ambos períodos mareales, con la mayor variación en el transecto de Guascama. La estimación de diversidad basada en la densidad mostró diferencias entre los transectos, con Guascama siendo el más diverso en el nivel </w:t>
      </w:r>
      <w:r w:rsidRPr="00DF1365">
        <w:rPr>
          <w:vertAlign w:val="superscript"/>
        </w:rPr>
        <w:t>0</w:t>
      </w:r>
      <w:r>
        <w:t xml:space="preserve">D, Amarales y Sanquianga similares en el nivel </w:t>
      </w:r>
      <w:r w:rsidRPr="00DF1365">
        <w:rPr>
          <w:vertAlign w:val="superscript"/>
        </w:rPr>
        <w:t>1</w:t>
      </w:r>
      <w:r>
        <w:t xml:space="preserve">D, y Sanquianga siendo el más diverso en el nivel </w:t>
      </w:r>
      <w:r w:rsidRPr="00DF1365">
        <w:rPr>
          <w:vertAlign w:val="superscript"/>
        </w:rPr>
        <w:t>2</w:t>
      </w:r>
      <w:r>
        <w:t>D. La marea baja mostró mayor diversidad en todos los niveles. El sector costero fue más diverso que el sector oceánico. El análisis de agrupamiento no mostró separación de categorías evaluadas, demostrando homogeneidad espacial en la composición de especies de ictioplancton.</w:t>
      </w:r>
    </w:p>
    <w:p w14:paraId="1F6104A2" w14:textId="46B9A8D4" w:rsidR="00D61E3B" w:rsidRDefault="00D61E3B" w:rsidP="00D61E3B">
      <w:pPr>
        <w:rPr>
          <w:rFonts w:eastAsiaTheme="majorEastAsia" w:cstheme="majorBidi"/>
          <w:color w:val="000000" w:themeColor="text1"/>
          <w:szCs w:val="32"/>
        </w:rPr>
      </w:pPr>
    </w:p>
    <w:p w14:paraId="0C058154" w14:textId="4A3F1E60" w:rsidR="00DF1365" w:rsidRDefault="00DF1365" w:rsidP="00DF1365"/>
    <w:p w14:paraId="5B8EB012" w14:textId="5E6C872F" w:rsidR="00DF1365" w:rsidRDefault="00DF1365" w:rsidP="00D61E3B">
      <w:r>
        <w:t>En términos de congruencia de diversidad, se encontró una correlación significativa entre la densidad del ictioplancton y la concentración de clorofila a del fitoplancton. Además, se observaron correlaciones positivas y significativas entre las variables fisicoquímicas medidas (como nitritos, nitratos, fosfatos, oxígeno disuelto, etc.) y la densidad y diversidad de nivel cero 0D del fitoplancton. Estas correlaciones sugieren una relación entre las condiciones ambientales y la composición y abundancia del fitoplancton en el área de estudio.</w:t>
      </w:r>
    </w:p>
    <w:p w14:paraId="048B08F1" w14:textId="64E2CA7C" w:rsidR="00DF1365" w:rsidRDefault="00DF1365" w:rsidP="00D61E3B"/>
    <w:p w14:paraId="44625022" w14:textId="4F539624" w:rsidR="00DF1365" w:rsidRDefault="00DF1365" w:rsidP="00D61E3B">
      <w:r>
        <w:t>Conclusiones</w:t>
      </w:r>
    </w:p>
    <w:p w14:paraId="54B3B799" w14:textId="0D973E3A" w:rsidR="00DF1365" w:rsidRDefault="00DF1365" w:rsidP="00D61E3B"/>
    <w:p w14:paraId="3BDAAD89" w14:textId="77777777" w:rsidR="00DF1365" w:rsidRPr="00DF1365" w:rsidRDefault="00DF1365" w:rsidP="00DF1365">
      <w:pPr>
        <w:rPr>
          <w:rFonts w:eastAsiaTheme="majorEastAsia" w:cstheme="majorBidi"/>
          <w:color w:val="000000" w:themeColor="text1"/>
          <w:szCs w:val="32"/>
        </w:rPr>
      </w:pPr>
      <w:r w:rsidRPr="00DF1365">
        <w:rPr>
          <w:rFonts w:eastAsiaTheme="majorEastAsia" w:cstheme="majorBidi"/>
          <w:color w:val="000000" w:themeColor="text1"/>
          <w:szCs w:val="32"/>
        </w:rPr>
        <w:t>En este estudio se analizaron 20 variables fisicoquímicas en el delta del río Sanquianga durante los períodos mareales. Se encontró una sólida estructura espacial en la mayoría de las variables, pero la temperatura superficial y la variabilidad de la salinidad no mostraron estructura espacial. Las fuentes de variabilidad de los nutrientes y otras variables difieren en las distintas bocanas del delta. La presencia de nutrientes provenientes del delta contribuye a la abundancia de especies de fitoplancton, especialmente diatomeas. Factores químicos como los nutrientes son esenciales para el crecimiento y la composición del fitoplancton. El ictioplancton muestra una estructura espacial más marcada que el fitoplancton. No se encontró correspondencia entre los ensambles de fitoplancton y ictioplancton. Las correlaciones entre las métricas de diversidad y las variables fisicoquímicas fueron más evidentes para el fitoplancton. Las estructuras espaciales en los ensambles están influenciadas por las fuentes de nutrientes, sólidos suspendidos y cambios en la temperatura y salinidad. El fitoplancton muestra una mayor dependencia de las condiciones ambientales que el ictioplancton.</w:t>
      </w:r>
    </w:p>
    <w:p w14:paraId="4F402FE5" w14:textId="77777777" w:rsidR="00DF1365" w:rsidRPr="00DF1365" w:rsidRDefault="00DF1365" w:rsidP="00DF1365">
      <w:pPr>
        <w:rPr>
          <w:rFonts w:eastAsiaTheme="majorEastAsia" w:cstheme="majorBidi"/>
          <w:color w:val="000000" w:themeColor="text1"/>
          <w:szCs w:val="32"/>
        </w:rPr>
      </w:pPr>
    </w:p>
    <w:p w14:paraId="7E3B0225" w14:textId="6C7A36D6" w:rsidR="00DF1365" w:rsidRDefault="00DF1365" w:rsidP="00DF1365">
      <w:pPr>
        <w:rPr>
          <w:rFonts w:eastAsiaTheme="majorEastAsia" w:cstheme="majorBidi"/>
          <w:color w:val="000000" w:themeColor="text1"/>
          <w:szCs w:val="32"/>
        </w:rPr>
      </w:pPr>
      <w:r w:rsidRPr="00DF1365">
        <w:rPr>
          <w:rFonts w:eastAsiaTheme="majorEastAsia" w:cstheme="majorBidi"/>
          <w:color w:val="000000" w:themeColor="text1"/>
          <w:szCs w:val="32"/>
        </w:rPr>
        <w:t xml:space="preserve">En resumen, se encontró una fuerte estructura espacial en las variables fisicoquímicas del delta del río Sanquianga, con diferencias en las fuentes de nutrientes y otras variables entre las bocanas. El fitoplancton está influenciado por los nutrientes y muestra correlaciones positivas con las </w:t>
      </w:r>
      <w:r w:rsidRPr="00DF1365">
        <w:rPr>
          <w:rFonts w:eastAsiaTheme="majorEastAsia" w:cstheme="majorBidi"/>
          <w:color w:val="000000" w:themeColor="text1"/>
          <w:szCs w:val="32"/>
        </w:rPr>
        <w:lastRenderedPageBreak/>
        <w:t>variables fisicoquímicas, mientras que el ictioplancton muestra una mayor independencia de las características hidrográficas del agua. Los ensambles de fitoplancton e ictioplancton son independientes entre sí y fluctúan de manera independiente. Las condiciones ambientales y las fuentes de nutrientes son factores clave en la estructura y composición de los ensambles.</w:t>
      </w:r>
    </w:p>
    <w:p w14:paraId="5BAC38F0" w14:textId="77777777" w:rsidR="00D61E3B" w:rsidRDefault="00D61E3B" w:rsidP="00D61E3B">
      <w:pPr>
        <w:rPr>
          <w:rFonts w:eastAsiaTheme="majorEastAsia" w:cstheme="majorBidi"/>
          <w:color w:val="000000" w:themeColor="text1"/>
          <w:szCs w:val="32"/>
        </w:rPr>
      </w:pPr>
    </w:p>
    <w:p w14:paraId="3B9E5006" w14:textId="77777777" w:rsidR="003B77CF" w:rsidRDefault="00081D30" w:rsidP="00AD08AA">
      <w:pPr>
        <w:pStyle w:val="Ttulo1"/>
      </w:pPr>
      <w:bookmarkStart w:id="3" w:name="cumplimiento-de-objetivos"/>
      <w:bookmarkEnd w:id="2"/>
      <w:r>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Describir las condiciones oceanográficas en los eventos mareales de creciente a pleamar y decreciente a bajamar, en la subregión Sanquianga-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E934138" w:rsidR="0085436E" w:rsidRPr="00E849EE" w:rsidRDefault="008F22D8" w:rsidP="00AD08AA">
            <w:pPr>
              <w:pStyle w:val="Descripcin"/>
            </w:pPr>
            <w:r>
              <w:t>100</w:t>
            </w:r>
            <w:r w:rsidR="0085436E" w:rsidRPr="00E849EE">
              <w:t xml:space="preserve">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1A088CB2" w:rsidR="0085436E" w:rsidRPr="00E849EE" w:rsidRDefault="00F425C3" w:rsidP="00AD08AA">
            <w:pPr>
              <w:pStyle w:val="Descripcin"/>
            </w:pPr>
            <w:r>
              <w:t xml:space="preserve">Se logró evaluar completamente el ensamble de ictioplancton y relacionarlo con las variables fisicoquímicas del área. </w:t>
            </w:r>
          </w:p>
        </w:tc>
        <w:tc>
          <w:tcPr>
            <w:tcW w:w="2831" w:type="dxa"/>
            <w:vAlign w:val="center"/>
          </w:tcPr>
          <w:p w14:paraId="53F80900" w14:textId="1937E4ED" w:rsidR="0085436E" w:rsidRPr="00E849EE" w:rsidRDefault="00F425C3" w:rsidP="00AD08AA">
            <w:pPr>
              <w:pStyle w:val="Descripcin"/>
            </w:pPr>
            <w:r>
              <w:t xml:space="preserve">La identificación del ictioplancton tomó mucho </w:t>
            </w:r>
            <w:proofErr w:type="spellStart"/>
            <w:r>
              <w:t>mas</w:t>
            </w:r>
            <w:proofErr w:type="spellEnd"/>
            <w:r>
              <w:t xml:space="preserve"> tiempo del planteado. </w:t>
            </w:r>
          </w:p>
        </w:tc>
        <w:tc>
          <w:tcPr>
            <w:tcW w:w="2832" w:type="dxa"/>
            <w:gridSpan w:val="3"/>
            <w:vAlign w:val="center"/>
          </w:tcPr>
          <w:p w14:paraId="6D7E1D43" w14:textId="2BEB7E93" w:rsidR="0085436E" w:rsidRPr="00E849EE" w:rsidRDefault="00F425C3" w:rsidP="00AD08AA">
            <w:pPr>
              <w:pStyle w:val="Descripcin"/>
            </w:pPr>
            <w:r>
              <w:t>Se donaron muestras a la CCO para obtener los datos de moleculares de identificación, pero no se logró tener esto resultados.</w:t>
            </w: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Realizar la descripción sinóptica de las condiciones oceanográficas y físico químicas en los eventos mareales de creciente a pleamar y decreciente a bajamar en la subregión Sanquianga-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59C71A8C" w:rsidR="0085436E" w:rsidRPr="00E849EE" w:rsidRDefault="0085436E" w:rsidP="00AD08AA">
            <w:pPr>
              <w:pStyle w:val="Descripcin"/>
            </w:pPr>
            <w:r w:rsidRPr="00E849EE">
              <w:t xml:space="preserve"> </w:t>
            </w:r>
            <w:r w:rsidR="008F22D8">
              <w:t>100</w:t>
            </w:r>
            <w:r w:rsidRPr="00E849EE">
              <w:t>%</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7216773E" w:rsidR="0085436E" w:rsidRPr="00E849EE" w:rsidRDefault="00497D23" w:rsidP="00AD08AA">
            <w:r>
              <w:t xml:space="preserve">Se lograron </w:t>
            </w:r>
            <w:r w:rsidR="00F425C3">
              <w:t>colectar todas las muestras y los datos planeados.</w:t>
            </w:r>
          </w:p>
        </w:tc>
        <w:tc>
          <w:tcPr>
            <w:tcW w:w="3556" w:type="dxa"/>
            <w:vAlign w:val="center"/>
          </w:tcPr>
          <w:p w14:paraId="1B0C4466" w14:textId="77777777" w:rsidR="0085436E" w:rsidRDefault="00F425C3" w:rsidP="00AD08AA">
            <w:pPr>
              <w:pStyle w:val="Descripcin"/>
            </w:pPr>
            <w:r>
              <w:t xml:space="preserve">Debido a que no se han medido hasta el momento las estructuras espaciales en el área de estudio, no se tenía evidencia de la distancia mínima a la </w:t>
            </w:r>
            <w:proofErr w:type="spellStart"/>
            <w:r>
              <w:t>cuál</w:t>
            </w:r>
            <w:proofErr w:type="spellEnd"/>
            <w:r>
              <w:t xml:space="preserve"> se pierden los efectos espaciales de estas variables, por lo tanto, con las muestras y los datos colectados con la grilla de toma de muestras planteada, no se lograron obtener datos independientes. </w:t>
            </w:r>
          </w:p>
          <w:p w14:paraId="2EA0390F" w14:textId="19B6F61C" w:rsidR="00F425C3" w:rsidRPr="00F425C3" w:rsidRDefault="00F425C3" w:rsidP="00F425C3"/>
        </w:tc>
        <w:tc>
          <w:tcPr>
            <w:tcW w:w="2411" w:type="dxa"/>
            <w:gridSpan w:val="3"/>
            <w:vAlign w:val="center"/>
          </w:tcPr>
          <w:p w14:paraId="53B9C67F" w14:textId="168B7CAA" w:rsidR="0085436E" w:rsidRPr="00F425C3" w:rsidRDefault="00F425C3" w:rsidP="00AD08AA">
            <w:pPr>
              <w:pStyle w:val="Descripcin"/>
            </w:pPr>
            <w:r>
              <w:t>Este trabajo aporta un poco a entender los efectos fuente de las variables consideradas dentro de esta área que cubre aproximadamente 20 km</w:t>
            </w:r>
            <w:r w:rsidRPr="00F425C3">
              <w:rPr>
                <w:vertAlign w:val="superscript"/>
              </w:rPr>
              <w:t>2</w:t>
            </w:r>
            <w:r>
              <w:t>.</w:t>
            </w: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Evaluar el comportamiento de las variables fisicoquímicas (pH, oxígeno disuelto, sólidos suspendidos, transparencia, amonio, nitritos, nitratos, fosfatos y silicatos); bioquímicas (clorofila a) y Biológicas (fitoplancton y zooplancton) en los periodos mareales en la subregión Sanquianga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3D72CBD6" w:rsidR="0085436E" w:rsidRPr="00E849EE" w:rsidRDefault="00F425C3" w:rsidP="00AD08AA">
            <w:pPr>
              <w:pStyle w:val="Descripcin"/>
            </w:pPr>
            <w:r>
              <w:t>100</w:t>
            </w:r>
            <w:r w:rsidR="0085436E" w:rsidRPr="00E849EE">
              <w:t>%</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379142BF" w14:textId="77777777" w:rsidR="00F425C3" w:rsidRDefault="0085436E" w:rsidP="00AD08AA">
            <w:pPr>
              <w:pStyle w:val="Descripcin"/>
            </w:pPr>
            <w:r w:rsidRPr="00E849EE">
              <w:t xml:space="preserve">Se realizaron los análisis de las muestras de agua y se logró obtener resultados de todas las </w:t>
            </w:r>
            <w:r w:rsidRPr="00E849EE">
              <w:lastRenderedPageBreak/>
              <w:t xml:space="preserve">variables mencionadas excepto el amonio. </w:t>
            </w:r>
          </w:p>
          <w:p w14:paraId="3C483C3C" w14:textId="77777777" w:rsidR="0085436E" w:rsidRDefault="0085436E" w:rsidP="00F425C3">
            <w:pPr>
              <w:pStyle w:val="Descripcin"/>
            </w:pPr>
          </w:p>
          <w:p w14:paraId="1CFDBAAC" w14:textId="6D0FFB3E" w:rsidR="00F425C3" w:rsidRPr="00F425C3" w:rsidRDefault="00F425C3" w:rsidP="00F425C3">
            <w:r>
              <w:t xml:space="preserve">Se lograron identificar las especies de Fitoplancton e Ictioplancton para realizar los análisis. </w:t>
            </w:r>
          </w:p>
        </w:tc>
        <w:tc>
          <w:tcPr>
            <w:tcW w:w="3556" w:type="dxa"/>
          </w:tcPr>
          <w:p w14:paraId="48DCF741" w14:textId="77777777" w:rsidR="00F425C3" w:rsidRDefault="00F425C3" w:rsidP="00AD08AA">
            <w:pPr>
              <w:pStyle w:val="Descripcin"/>
            </w:pPr>
          </w:p>
          <w:p w14:paraId="3A342FB3" w14:textId="591D8342" w:rsidR="0085436E" w:rsidRDefault="00F425C3" w:rsidP="00AD08AA">
            <w:pPr>
              <w:pStyle w:val="Descripcin"/>
            </w:pPr>
            <w:r>
              <w:t xml:space="preserve">El procesamiento de las muestras biológicas y la identificación del </w:t>
            </w:r>
            <w:r>
              <w:lastRenderedPageBreak/>
              <w:t xml:space="preserve">fitoplancton y el zooplancton tomó mucho </w:t>
            </w:r>
            <w:proofErr w:type="spellStart"/>
            <w:r>
              <w:t>mas</w:t>
            </w:r>
            <w:proofErr w:type="spellEnd"/>
            <w:r>
              <w:t xml:space="preserve"> tiempo del planeado. </w:t>
            </w:r>
          </w:p>
          <w:p w14:paraId="4CEF0EF5" w14:textId="65F8121A" w:rsidR="00F425C3" w:rsidRPr="00F425C3" w:rsidRDefault="00F425C3" w:rsidP="00F425C3">
            <w:r>
              <w:t xml:space="preserve">Una de las grandes dificultades de estos proyectos en controlar los tiempos de identificación sobre todo la resolución necesaria para este tipo de análisis. </w:t>
            </w:r>
          </w:p>
        </w:tc>
        <w:tc>
          <w:tcPr>
            <w:tcW w:w="2411" w:type="dxa"/>
            <w:gridSpan w:val="3"/>
          </w:tcPr>
          <w:p w14:paraId="0A1DA8DF" w14:textId="25FC0882" w:rsidR="0085436E" w:rsidRPr="00E849EE" w:rsidRDefault="006649AD" w:rsidP="00AD08AA">
            <w:pPr>
              <w:pStyle w:val="Descripcin"/>
            </w:pPr>
            <w:r>
              <w:lastRenderedPageBreak/>
              <w:t>Ninguno.</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0676EF31" w:rsidR="0085436E" w:rsidRPr="00E849EE" w:rsidRDefault="00F425C3" w:rsidP="00AD08AA">
            <w:pPr>
              <w:pStyle w:val="Descripcin"/>
            </w:pPr>
            <w:r>
              <w:t>0%</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ED6BAC7" w:rsidR="0085436E" w:rsidRPr="00E849EE" w:rsidRDefault="00F425C3" w:rsidP="00AD08AA">
            <w:pPr>
              <w:pStyle w:val="Descripcin"/>
            </w:pPr>
            <w:r w:rsidRPr="00E849EE">
              <w:t>El análisis de estas muestras no se pud</w:t>
            </w:r>
            <w:r>
              <w:t>o</w:t>
            </w:r>
            <w:r w:rsidR="0085436E" w:rsidRPr="00E849EE">
              <w:t xml:space="preserve"> completar porque no se logró hacer la toma y el procesamiento de estas muestras en campo. Por esta razón no se presentarán análisis referentes a este punto.</w:t>
            </w:r>
          </w:p>
        </w:tc>
        <w:tc>
          <w:tcPr>
            <w:tcW w:w="3556" w:type="dxa"/>
          </w:tcPr>
          <w:p w14:paraId="4B6F1016" w14:textId="45D80710" w:rsidR="0085436E" w:rsidRPr="00E849EE" w:rsidRDefault="0085436E" w:rsidP="00AD08AA">
            <w:pPr>
              <w:pStyle w:val="Descripcin"/>
            </w:pPr>
            <w:r w:rsidRPr="00E849EE">
              <w:t>Los recipientes que se manejaron para este tipo de muestras resultaron no se</w:t>
            </w:r>
            <w:r w:rsidR="00F425C3">
              <w:t>r</w:t>
            </w:r>
            <w:r w:rsidRPr="00E849EE">
              <w:t xml:space="preserve"> los adecuados para los análisis de complejo de carbonatos, por tal razón no se pudieron presentar los resultados de este punto.</w:t>
            </w:r>
          </w:p>
        </w:tc>
        <w:tc>
          <w:tcPr>
            <w:tcW w:w="2411" w:type="dxa"/>
            <w:gridSpan w:val="3"/>
          </w:tcPr>
          <w:p w14:paraId="7F663438" w14:textId="77777777" w:rsidR="0085436E" w:rsidRPr="00E849EE" w:rsidRDefault="0085436E" w:rsidP="00F425C3">
            <w:pPr>
              <w:pStyle w:val="Descripcin"/>
            </w:pPr>
          </w:p>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32DE19BA" w:rsidR="0085436E" w:rsidRPr="00E849EE" w:rsidRDefault="00F425C3" w:rsidP="00AD08AA">
            <w:pPr>
              <w:pStyle w:val="Descripcin"/>
            </w:pPr>
            <w:r>
              <w:t>0</w:t>
            </w:r>
            <w:r w:rsidR="0085436E" w:rsidRPr="00E849EE">
              <w:t>%</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10052359" w:rsidR="0085436E" w:rsidRPr="00E849EE" w:rsidRDefault="00F425C3" w:rsidP="00AD08AA">
            <w:pPr>
              <w:pStyle w:val="Descripcin"/>
            </w:pPr>
            <w:r>
              <w:t xml:space="preserve"> Este punto no fue necesario para el análisis de planteado, por lo tanto no se incluyó en este </w:t>
            </w:r>
            <w:proofErr w:type="gramStart"/>
            <w:r>
              <w:t>informe.</w:t>
            </w:r>
            <w:r w:rsidR="0085436E" w:rsidRPr="00E849EE">
              <w:t>.</w:t>
            </w:r>
            <w:proofErr w:type="gramEnd"/>
          </w:p>
        </w:tc>
        <w:tc>
          <w:tcPr>
            <w:tcW w:w="3556" w:type="dxa"/>
          </w:tcPr>
          <w:p w14:paraId="09D7A500" w14:textId="3029D351" w:rsidR="0085436E" w:rsidRPr="00E849EE" w:rsidRDefault="0085436E" w:rsidP="00AD08AA">
            <w:pPr>
              <w:pStyle w:val="Descripcin"/>
            </w:pPr>
          </w:p>
        </w:tc>
        <w:tc>
          <w:tcPr>
            <w:tcW w:w="2411" w:type="dxa"/>
            <w:gridSpan w:val="3"/>
          </w:tcPr>
          <w:p w14:paraId="30E194BE" w14:textId="4F9C96ED" w:rsidR="0085436E" w:rsidRPr="00E849EE" w:rsidRDefault="0085436E" w:rsidP="00AD08AA">
            <w:pPr>
              <w:pStyle w:val="Descripcin"/>
              <w:rPr>
                <w:sz w:val="18"/>
                <w:szCs w:val="18"/>
              </w:rPr>
            </w:pP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Realizar la descripción sinóptica de la concentración de biomasa de zooplancton, abundancia de huevos y larvas de peces, en la subregión Sanquianga-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5DA7A2D3" w14:textId="6877F3A5" w:rsidR="0085436E" w:rsidRPr="00E849EE" w:rsidRDefault="006649AD" w:rsidP="00AD08AA">
            <w:pPr>
              <w:pStyle w:val="Descripcin"/>
            </w:pPr>
            <w:r>
              <w:t xml:space="preserve"> Se logró identificar algunas especies del ictioplancton y el fitoplancton, pero para efectos del análisis se utilizaron unidades operativas taxonómicas.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4E30F3A8" w:rsidR="0085436E" w:rsidRPr="00E849EE" w:rsidRDefault="006649AD" w:rsidP="00AD08AA">
            <w:pPr>
              <w:pStyle w:val="Descripcin"/>
            </w:pPr>
            <w:r>
              <w:t xml:space="preserve">Debido a la magnitud del análisis se decidió no incluir </w:t>
            </w:r>
            <w:r>
              <w:t>los datos de zooplancton</w:t>
            </w:r>
            <w:r>
              <w:t xml:space="preserve"> en este informe, sin </w:t>
            </w:r>
            <w:proofErr w:type="gramStart"/>
            <w:r>
              <w:t>embargo</w:t>
            </w:r>
            <w:proofErr w:type="gramEnd"/>
            <w:r>
              <w:t xml:space="preserve"> se generaron los datos y se enviaron adjuntos. Estos datos se </w:t>
            </w:r>
            <w:r>
              <w:t>tratarán</w:t>
            </w:r>
            <w:r>
              <w:t xml:space="preserve"> en la publicación que saldrán después de esta entrega. </w:t>
            </w:r>
            <w:r w:rsidRPr="00E849EE">
              <w:t xml:space="preserve"> </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Explorar la relación entre el patrón espacial de variación de larvas y huevos de peces con las condiciones oceanográficas en la subregión Sanquianga-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3D20148D" w:rsidR="0085436E" w:rsidRPr="00E849EE" w:rsidRDefault="006649AD" w:rsidP="00AD08AA">
            <w:pPr>
              <w:pStyle w:val="Descripcin"/>
            </w:pPr>
            <w:r>
              <w:t xml:space="preserve">Se presentó un análisis exhaustivo de la </w:t>
            </w:r>
            <w:r>
              <w:lastRenderedPageBreak/>
              <w:t xml:space="preserve">distribución del ictioplancton y el fitoplancton detectando estructuras espaciales agregadas de estos dos ensambles. </w:t>
            </w:r>
          </w:p>
        </w:tc>
        <w:tc>
          <w:tcPr>
            <w:tcW w:w="3556" w:type="dxa"/>
          </w:tcPr>
          <w:p w14:paraId="3CF2EE3E" w14:textId="5059E863" w:rsidR="0085436E" w:rsidRPr="00E849EE" w:rsidRDefault="006649AD" w:rsidP="00AD08AA">
            <w:pPr>
              <w:pStyle w:val="Descripcin"/>
            </w:pPr>
            <w:r>
              <w:lastRenderedPageBreak/>
              <w:t xml:space="preserve">La extensión de los análisis dificultó la síntesis de mucho de los resultados, ya que se deben tratar </w:t>
            </w:r>
            <w:r>
              <w:lastRenderedPageBreak/>
              <w:t xml:space="preserve">cada uno de los casos independientemente para la detección de estas estructuras espaciales. </w:t>
            </w:r>
          </w:p>
        </w:tc>
        <w:tc>
          <w:tcPr>
            <w:tcW w:w="2411" w:type="dxa"/>
            <w:gridSpan w:val="3"/>
          </w:tcPr>
          <w:p w14:paraId="4EAA97D0" w14:textId="1855B1C4" w:rsidR="0085436E" w:rsidRPr="00E849EE" w:rsidRDefault="006649AD" w:rsidP="00AD08AA">
            <w:pPr>
              <w:pStyle w:val="Descripcin"/>
            </w:pPr>
            <w:r>
              <w:lastRenderedPageBreak/>
              <w:t xml:space="preserve">Se decidió crear un repositorio completo de los análisis para poder </w:t>
            </w:r>
            <w:r>
              <w:lastRenderedPageBreak/>
              <w:t>compartir los métodos de análisis con el público interesado.</w:t>
            </w:r>
          </w:p>
        </w:tc>
      </w:tr>
    </w:tbl>
    <w:p w14:paraId="5B18565F" w14:textId="77777777" w:rsidR="00DF1365" w:rsidRDefault="00DF1365" w:rsidP="00DF1365">
      <w:bookmarkStart w:id="6" w:name="introducción"/>
      <w:bookmarkEnd w:id="3"/>
      <w:bookmarkEnd w:id="5"/>
    </w:p>
    <w:p w14:paraId="1B3391DB" w14:textId="2FF16765" w:rsidR="00AD08AA" w:rsidRDefault="00081D30" w:rsidP="00AD08AA">
      <w:pPr>
        <w:pStyle w:val="Ttulo1"/>
      </w:pPr>
      <w:r>
        <w:t>Introducción</w:t>
      </w:r>
    </w:p>
    <w:p w14:paraId="5F8F6910" w14:textId="77777777" w:rsidR="00AD08AA" w:rsidRDefault="00AD08AA" w:rsidP="00AD08AA"/>
    <w:p w14:paraId="0F91E5AB" w14:textId="6036D660" w:rsidR="00AD08AA" w:rsidRDefault="005964B5" w:rsidP="00AD08AA">
      <w:r w:rsidRPr="005964B5">
        <w:t>Los deltas y los estuarios representan un ecotono entre el agua dulce de los ríos y el agua salina del mar abierto, conformando ecosistemas únicos. La dinámica entre el flujo del río y las corrientes de marea moldea las condiciones físicas y la diversidad y abundancia de las comunidades estuarinas</w:t>
      </w:r>
      <w:r>
        <w:t xml:space="preserve"> </w:t>
      </w:r>
      <w:r w:rsidR="001B49FB">
        <w:fldChar w:fldCharType="begin"/>
      </w:r>
      <w:r w:rsidR="001B49FB">
        <w:instrText xml:space="preserve"> ADDIN ZOTERO_ITEM CSL_CITATION {"citationID":"1tYRaQZ2","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rsidR="00620A71">
        <w:t>.</w:t>
      </w:r>
      <w:r w:rsidR="001B49FB">
        <w:t xml:space="preserve"> </w:t>
      </w:r>
      <w:r w:rsidRPr="005964B5">
        <w:t>En la subregión Sanquianga-Gorgona, se encuentra el delta del río Patía, el más grande de la costa del Pacífico de Colombia, con una extensión de 1700 km2</w:t>
      </w:r>
      <w:r>
        <w:t xml:space="preserve"> </w:t>
      </w:r>
      <w:r>
        <w:fldChar w:fldCharType="begin"/>
      </w:r>
      <w:r>
        <w:instrText xml:space="preserve"> ADDIN ZOTERO_ITEM CSL_CITATION {"citationID":"V69yesB7","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Este delta es influenciado por las mareas, con un ciclo semidiurno y un rango de 2 metros</w:t>
      </w:r>
      <w:r>
        <w:t xml:space="preserve"> </w:t>
      </w:r>
      <w:r>
        <w:fldChar w:fldCharType="begin"/>
      </w:r>
      <w:r>
        <w:instrText xml:space="preserve"> ADDIN ZOTERO_ITEM CSL_CITATION {"citationID":"Dll8qHnU","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xml:space="preserve">. Además, aporta aproximadamente 972 toneladas de sedimentos por kilómetro cuadrado al año y alberga uno de los bosques de manglar más grandes del Pacífico colombiano, lo que lo convierte en un refugio de diversidad clave para el mantenimiento y dispersión de recursos pesqueros estratégicos </w:t>
      </w:r>
      <w:r w:rsidR="00C3263B">
        <w:t xml:space="preserve"> </w:t>
      </w:r>
      <w:r w:rsidR="00A55051">
        <w:fldChar w:fldCharType="begin"/>
      </w:r>
      <w:r w:rsidR="00A55051">
        <w:instrText xml:space="preserve"> ADDIN ZOTERO_ITEM CSL_CITATION {"citationID":"WPorTUOt","properties":{"formattedCitation":"(Beltr\\uc0\\u225{}n-Le\\uc0\\u243{}n &amp; Morales Osorio, 2021)","plainCitation":"(Beltrán-León &amp; Morales Osorio, 2021)","noteIndex":0},"citationItems":[{"id":5176,"uris":["http://zotero.org/users/8864020/items/KM75YIAU"],"itemData":{"id":5176,"type":"article-journal","abstract":"With the purpose of characterizing ichthyoplankton in three marine protected areas (Sanquianga National Natural Park, Gorgona National Natural Park and Malpelo Fauna and Flora Sanctuary) in the Colombian Pacific during November 2009, scientific expeditions were carried out to obtain 56 samples by trawling with bongo nets. 3,155 / 10 m2 fish larvae were captured distributed in 1,553 larvae / 10 m2 (49.22 %) for the PNN Sanquianga; 1,411 larvae / 10m2 (44.72 %) for the Gorgona PNN and 191 larvae / 10m2 (6.05 %) for the Malpelo SFF. The main families were Engraulidae (PNN Sanquianga), Bregmacerotidae (PNN Gorgona) and Phosichthyidae (SFF Malpelo). The NMS community analysis shows that the location of the PNN Sanquianga (coastal), PNN Gorgona (intermediate) and SFF Malpelo (oceanic) areas, marks a clear difference in the composition, distribution and abundance of the larvae. Eggs of Engraulidae were found for the first time in the Malpelo area, an unusual area in its distribution, coinciding with what was reported by the Climate Alert Bulletin (BAC, 2009) of July 2009, which reports the development of an El Niño event, which lasted until the first quarter of 2010.","container-title":"Boletín de Investigaciones Marinas y Costeras","DOI":"10.25268/bimc.invemar.2021.50.2.1062","ISSN":"01229761, 25904671","issue":"2","journalAbbreviation":"Bol. Investig. Mar. Costeras","language":"en","page":"31-52","source":"DOI.org (Crossref)","title":"Distribución, composición y abundancia del ictioplancton en tres áreas marinas protegidas del Pacífico colombiano","volume":"50","author":[{"family":"Beltrán-León","given":"Beatriz Susana"},{"family":"Morales Osorio","given":"Yaneth Alicia"}],"issued":{"date-parts":[["2021",11,17]]}}}],"schema":"https://github.com/citation-style-language/schema/raw/master/csl-citation.json"} </w:instrText>
      </w:r>
      <w:r w:rsidR="00A55051">
        <w:fldChar w:fldCharType="separate"/>
      </w:r>
      <w:r w:rsidR="00A55051" w:rsidRPr="00A55051">
        <w:rPr>
          <w:szCs w:val="24"/>
        </w:rPr>
        <w:t>(Beltrán-León &amp; Morales Osorio, 2021)</w:t>
      </w:r>
      <w:r w:rsidR="00A55051">
        <w:fldChar w:fldCharType="end"/>
      </w:r>
      <w:r w:rsidR="00C3263B">
        <w:t>.</w:t>
      </w:r>
    </w:p>
    <w:p w14:paraId="72E8A1A9" w14:textId="25D410CC" w:rsidR="00A55051" w:rsidRDefault="00A55051" w:rsidP="00AD08AA"/>
    <w:p w14:paraId="36763E60" w14:textId="1640240B" w:rsidR="002541F8" w:rsidRDefault="005964B5" w:rsidP="00AD08AA">
      <w:r>
        <w:t>A pesar de que el plancton es el principal actor en la transferencia de energía y carbono en muchos ecosistemas marinos</w:t>
      </w:r>
      <w:r w:rsidR="002541F8">
        <w:t xml:space="preserve"> y es la base de la red trófica marina</w:t>
      </w:r>
      <w:r>
        <w:t xml:space="preserve">, existen </w:t>
      </w:r>
      <w:r w:rsidR="000809DF">
        <w:t>algunos</w:t>
      </w:r>
      <w:r>
        <w:t xml:space="preserve"> estudios que determinen </w:t>
      </w:r>
      <w:r w:rsidR="00FF0013">
        <w:t>la</w:t>
      </w:r>
      <w:r>
        <w:t xml:space="preserve"> relación </w:t>
      </w:r>
      <w:r w:rsidR="00FF0013">
        <w:t>de la</w:t>
      </w:r>
      <w:r>
        <w:t xml:space="preserve"> diversidad y la productividad en general </w:t>
      </w:r>
      <w:r w:rsidR="00FF0013">
        <w:t xml:space="preserve">(fitoplancton y zooplancton) con condiciones abióticas como son las variables hidrológicas, la intervención antrópica o la contaminación en general </w:t>
      </w:r>
      <w:r w:rsidR="003B601D">
        <w:t xml:space="preserve">y ciclos ambientales </w:t>
      </w:r>
      <w:r w:rsidR="00FF0013">
        <w:fldChar w:fldCharType="begin"/>
      </w:r>
      <w:r w:rsidR="00FF0013">
        <w:instrText xml:space="preserve"> ADDIN ZOTERO_ITEM CSL_CITATION {"citationID":"nDSqnAeT","properties":{"formattedCitation":"(Chang et\\uc0\\u160{}al., 2023)","plainCitation":"(Chang et al., 2023)","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schema":"https://github.com/citation-style-language/schema/raw/master/csl-citation.json"} </w:instrText>
      </w:r>
      <w:r w:rsidR="00FF0013">
        <w:fldChar w:fldCharType="separate"/>
      </w:r>
      <w:r w:rsidR="00FF0013" w:rsidRPr="00FF0013">
        <w:rPr>
          <w:szCs w:val="24"/>
        </w:rPr>
        <w:t>(Chang et al., 2023)</w:t>
      </w:r>
      <w:r w:rsidR="00FF0013">
        <w:fldChar w:fldCharType="end"/>
      </w:r>
      <w:r w:rsidR="000809DF">
        <w:t xml:space="preserve"> pero pocos estudios se han destinado a estudiar la relación de los períodos mareales con la diversidad de estos grupos</w:t>
      </w:r>
      <w:r w:rsidR="003B601D">
        <w:t>; e</w:t>
      </w:r>
      <w:r>
        <w:t>sto se debe a la complejidad del estudio de</w:t>
      </w:r>
      <w:r w:rsidR="000809DF">
        <w:t xml:space="preserve">l plancton </w:t>
      </w:r>
      <w:r>
        <w:t xml:space="preserve">y a la dificultad para obtener datos de diferentes ensambles con resoluciones taxonómicas iguales </w:t>
      </w:r>
      <w:r w:rsidR="001B49FB">
        <w:fldChar w:fldCharType="begin"/>
      </w:r>
      <w:r w:rsidR="001B49FB">
        <w:instrText xml:space="preserve"> ADDIN ZOTERO_ITEM CSL_CITATION {"citationID":"XQ5GehpP","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t xml:space="preserve">. </w:t>
      </w:r>
      <w:r w:rsidR="000809DF">
        <w:t xml:space="preserve">La productividad del fitoplancton </w:t>
      </w:r>
      <w:r w:rsidR="00D6499F">
        <w:t xml:space="preserve">se ha asociado con los cambios mareales y especie que suelen ser muy abundantes están estrechamente relacionadas con estos eventos </w:t>
      </w:r>
      <w:r w:rsidR="00D6499F">
        <w:fldChar w:fldCharType="begin"/>
      </w:r>
      <w:r w:rsidR="00D6499F">
        <w:instrText xml:space="preserve"> ADDIN ZOTERO_ITEM CSL_CITATION {"citationID":"b4FFRsbj","properties":{"formattedCitation":"(Borkman &amp; Smayda, 2009)","plainCitation":"(Borkman &amp; Smayda, 2009)","noteIndex":0},"citationItems":[{"id":13782,"uris":["http://zotero.org/users/8864020/items/E8ECWI7P"],"itemData":{"id":13782,"type":"article-journal","abstract":"A 38-year time series (January 1959 to May 1997) of weekly observations of abundance of the marine diatom Skeletonema spp. and related plankton habitat parameters in lower Narragansett Bay, Rhode Island was compiled and analyzed. A statistical change point test identified two different abundance regimes characterized by a ca. 45% decline in Skeletonema abundance. In the first 260 months of the time series (January 1959 to August 1980), the mean deseasonalized Skeletonema abundance was 2137 cells ml− 1, which declined to 1128 cells ml− 1 in the final 201 months (August 1980 to May 1997) of the time series. The decline was greatest during the winter–spring bloom period; Skeletonema abundance in March declined from a mean of ca. 3300 cells ml− 1 prior to the change-point to ca. 700 cells ml− 1 after the change point.Skeletonema exhibited three types of annual abundance patterns: winter–spring, summer and autumn bloom peaks. A decline in winter–spring Skeletonema abundance was part of a shift away from winter–spring bloom dominated annual cycles in the 1960s to summer bloom dominated annual cycles in the 1990s. Of 25 years suitable for analyses, Skeletonema winter–spring bloom dominated in 12 years, summer blooms dominated in ten years and autumn blooms dominated three years. Winter–spring Skeletonema bloom years tended to be bright, windy, cold, and have lower copepod (Acartia hudsonica) abundance in the first quarter, and were cool and had high A. hudsonica abundance in the fourth quarter. In contrast, during summer and fall Skeletonema bloom years the first quarters were darker, warmer, less windy and accompanied by higher first quarter A. hudsonica abundance. In summer and fall bloom years the fourth quarters were warm and had above-mean river flow and low A. hudsonica abundance. The observed first quarter environmental differences between winter–spring and summer–fall bloom years (i.e., water temperature, wind, light) may be partially regulated by changes in weather induced by large-scale atmospheric circulation patterns. Years in which the North Atlantic Oscillation (NAO) index was relatively low (mean = − 1.4) tended to have colder winters, and winter–spring bloom dominated Skeletonema annual cycles; years with high NAO index (&gt; + 1.1) featured warmer winters and summer or autumn Skeletonema blooms.","container-title":"J. Sea Res.","issue":"1-2","language":"en","note":"publisher: Elsevier BV","page":"84–94","title":"Multidecadal (1959–1997) changes in Skeletonema abundance and seasonal bloom patterns in Narragansett Bay, Rhode Island, USA","volume":"61","author":[{"family":"Borkman","given":"David G"},{"family":"Smayda","given":"Theodore"}],"issued":{"date-parts":[["2009",1]]}}}],"schema":"https://github.com/citation-style-language/schema/raw/master/csl-citation.json"} </w:instrText>
      </w:r>
      <w:r w:rsidR="00D6499F">
        <w:fldChar w:fldCharType="separate"/>
      </w:r>
      <w:r w:rsidR="00D6499F" w:rsidRPr="00D6499F">
        <w:t>(Borkman &amp; Smayda, 2009)</w:t>
      </w:r>
      <w:r w:rsidR="00D6499F">
        <w:fldChar w:fldCharType="end"/>
      </w:r>
      <w:r w:rsidR="00D6499F">
        <w:t>, debido a que en todo el ambiente nerítico las corrientes mareales crean flujos y reflujos que dinamizan la distribución de los nutrientes</w:t>
      </w:r>
      <w:r w:rsidR="00183964">
        <w:t xml:space="preserve"> a su vez e</w:t>
      </w:r>
      <w:r w:rsidR="00D6499F">
        <w:t>l zooplancton</w:t>
      </w:r>
      <w:r w:rsidR="00183964">
        <w:t xml:space="preserve"> se ve condicionado por estas respuestas del fitoplancton condicionando su </w:t>
      </w:r>
      <w:r w:rsidR="00D6499F">
        <w:t xml:space="preserve">productividad y abundancia </w:t>
      </w:r>
      <w:r w:rsidR="00D6499F">
        <w:fldChar w:fldCharType="begin"/>
      </w:r>
      <w:r w:rsidR="00D6499F">
        <w:instrText xml:space="preserve"> ADDIN ZOTERO_ITEM CSL_CITATION {"citationID":"xFZk8oac","properties":{"formattedCitation":"(Ali et\\uc0\\u160{}al., 2011)","plainCitation":"(Ali et al., 2011)","noteIndex":0},"citationItems":[{"id":12819,"uris":["http://zotero.org/users/8864020/items/IPMB79X2"],"itemData":{"id":12819,"type":"article-journal","abstract":"Tidal cycles had no significant effect on the abundance or community structure of plankton at AFMED (Aquaculture, Fisheries and Marine Environment Department) Marina, nor had any physicochemical factor, except salinity, on the density of copepods (p \\textless 0.05), although variation in the physichochemical data measured was small. The major components of the plankton community throughout the study were copepods, Noctiluca spp. (mostly N. scintillans (Macartney) Kofoid &amp; Swezy), and cirripede nauplii. Their abundance differed between high and low tides throughout the study. Variation between high and low tides was also observed among the various groups and species of copepods. MDPs (Mean Density Percentages) of calanoids, copepod nauplii, and poecilostomatoids were higher at high tide (45%, 20.09%, and 2.81%, respectively), while cyclopoid and harpacticoid MDPs were higher at low tide (30.63% and 9.95%, respectively). The most dominant copepods were Parvocalanus crassirostris (F. Dahl, 1894), Paracalanus spp., Oithona simplex Farran, 1913, Euterpina acutifrons (Dana, 1847), Oncaea spp., and Corycaeus spp. The copepods with the highest MDPs at high tide were Parvocalanus crassirostris (14.19%), Paracalanus spp. (10.79%), Oncaea spp. (1.75%) and Corycaeus spp. (1.06%), respectively, while Oithona simplex and Euterpina acutifrons had a higher MDP at low tide (14.97% and 9.12%, respectively). The highest MDP at low tide was that of Oithona simplex. Neither tide nor any other factor measured had a significant effect on any of the copepods. Other, related factors (mainly biological and anthropogenic) may thus have accounted for the differences in abundance and biodiversity observed. © 2011 Koninklijke Brill NV, Leiden.","container-title":"Crustaceana","DOI":"10.1163/001121611X572814","ISSN":"0011216X","issue":"5-6","page":"601–621","title":"The effect of tidal cycles on the community structure of plankton (with emphasis on copepods) at AFMED Marina in winter (a preliminary study)","volume":"84","author":[{"family":"Ali","given":"Mohammad"},{"family":"Al-Yamani","given":"Faiza"},{"family":"Polikarpov","given":"Igor"}],"issued":{"date-parts":[["2011"]]}}}],"schema":"https://github.com/citation-style-language/schema/raw/master/csl-citation.json"} </w:instrText>
      </w:r>
      <w:r w:rsidR="00D6499F">
        <w:fldChar w:fldCharType="separate"/>
      </w:r>
      <w:r w:rsidR="00D6499F" w:rsidRPr="00D6499F">
        <w:rPr>
          <w:szCs w:val="24"/>
        </w:rPr>
        <w:t>(Ali et al., 2011)</w:t>
      </w:r>
      <w:r w:rsidR="00D6499F">
        <w:fldChar w:fldCharType="end"/>
      </w:r>
    </w:p>
    <w:p w14:paraId="0FAE96B2" w14:textId="37D7E3FC" w:rsidR="000809DF" w:rsidRDefault="000809DF" w:rsidP="00AD08AA"/>
    <w:p w14:paraId="5A4BE606" w14:textId="3E0F0990" w:rsidR="00DE1A24" w:rsidRDefault="005B12D0" w:rsidP="00AD08AA">
      <w:r>
        <w:t xml:space="preserve">Dado que la biodiversidad se ha utilizado ampliamente como un indicador del estado de salud de los ecosistemas terrestres y marinos </w:t>
      </w:r>
      <w:r w:rsidR="00DE1A24">
        <w:fldChar w:fldCharType="begin"/>
      </w:r>
      <w:r w:rsidR="00DE1A24">
        <w:instrText xml:space="preserve"> ADDIN ZOTERO_ITEM CSL_CITATION {"citationID":"0ImAHD2d","properties":{"formattedCitation":"(Chang et\\uc0\\u160{}al., 2023; Dufrene &amp; Legendre, 1997)","plainCitation":"(Chang et al., 2023; Dufrene &amp; Legendre, 1997)","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5265,"uris":["http://zotero.org/users/8864020/items/77PZZ3A5"],"itemData":{"id":5265,"type":"article-journal","container-title":"Ecological Monographs","DOI":"10.2307/2963459","ISSN":"00129615","issue":"3","page":"345","title":"Species Assemblages and Indicator Species: The Need for a Flexible Asymmetrical Approach","volume":"67","author":[{"family":"Dufrene","given":"Marc"},{"family":"Legendre","given":"Pierre"}],"issued":{"date-parts":[["1997",8]]}}}],"schema":"https://github.com/citation-style-language/schema/raw/master/csl-citation.json"} </w:instrText>
      </w:r>
      <w:r w:rsidR="00DE1A24">
        <w:fldChar w:fldCharType="separate"/>
      </w:r>
      <w:r w:rsidR="00DE1A24" w:rsidRPr="00DE1A24">
        <w:rPr>
          <w:szCs w:val="24"/>
        </w:rPr>
        <w:t>(Chang et al., 2023; Dufrene &amp; Legendre, 1997)</w:t>
      </w:r>
      <w:r w:rsidR="00DE1A24">
        <w:fldChar w:fldCharType="end"/>
      </w:r>
      <w:r w:rsidRPr="005B12D0">
        <w:t xml:space="preserve"> </w:t>
      </w:r>
      <w:r>
        <w:t>, es crucial comprender su dinámica y relación con los cambios ambientales para poder diferenciar entre fluctuaciones normales del ciclo ambiental y alteraciones anormales causadas por la actividad humana</w:t>
      </w:r>
      <w:r w:rsidR="00183964">
        <w:t xml:space="preserve"> </w:t>
      </w:r>
      <w:r w:rsidR="002541F8">
        <w:fldChar w:fldCharType="begin"/>
      </w:r>
      <w:r w:rsidR="002541F8">
        <w:instrText xml:space="preserve"> ADDIN ZOTERO_ITEM CSL_CITATION {"citationID":"8PUsZ9rz","properties":{"formattedCitation":"(Chang et\\uc0\\u160{}al., 2023; Pawluk et\\uc0\\u160{}al., 2021)","plainCitation":"(Chang et al., 2023; Pawluk et al., 2021)","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13781,"uris":["http://zotero.org/users/8864020/items/KYXZV6AU"],"itemData":{"id":13781,"type":"article-journal","container-title":"Estuar. Coast. Shelf Sci.","issue":"107121","language":"en","note":"publisher: Elsevier BV","page":"107121","title":"Climate effects on fish diversity in the subtropical bays of Texas","volume":"249","author":[{"family":"Pawluk","given":"Michaela"},{"family":"Fujiwara","given":"Masami"},{"family":"Martinez-Andrade","given":"Fernando"}],"issued":{"date-parts":[["2021",2]]}}}],"schema":"https://github.com/citation-style-language/schema/raw/master/csl-citation.json"} </w:instrText>
      </w:r>
      <w:r w:rsidR="002541F8">
        <w:fldChar w:fldCharType="separate"/>
      </w:r>
      <w:r w:rsidR="002541F8" w:rsidRPr="002541F8">
        <w:rPr>
          <w:szCs w:val="24"/>
        </w:rPr>
        <w:t>(Chang et al., 2023; Pawluk et al., 2021)</w:t>
      </w:r>
      <w:r w:rsidR="002541F8">
        <w:fldChar w:fldCharType="end"/>
      </w:r>
      <w:r>
        <w:t xml:space="preserve">. Los cambios en la diversidad entre grupos como el fitoplancton y el zooplancton pueden deberse a interacciones ecológicas entre estos, o bien pueden explicarse solamente por cambios ambientales que son independientes en las relaciones de estos grupos. </w:t>
      </w:r>
    </w:p>
    <w:p w14:paraId="61EEA97C" w14:textId="1BE8E186" w:rsidR="0093119C" w:rsidRDefault="0093119C" w:rsidP="00AD08AA"/>
    <w:p w14:paraId="16B8A01D" w14:textId="1E2A37BE" w:rsidR="002A7491" w:rsidRDefault="0093119C" w:rsidP="00BF0BD2">
      <w:r>
        <w:t xml:space="preserve">La covariación positiva de la biodiversidad y abundancia entre diferentes grupos taxonómicos es un tema que si bien se ha estudiado extensamente </w:t>
      </w:r>
      <w:r>
        <w:fldChar w:fldCharType="begin"/>
      </w:r>
      <w:r>
        <w:instrText xml:space="preserve"> ADDIN ZOTERO_ITEM CSL_CITATION {"citationID":"OlETTpbd","properties":{"formattedCitation":"(Andersen et\\uc0\\u160{}al., 2020; Azeria et\\uc0\\u160{}al., 2009; Cabra-Garc\\uc0\\u237{}a et\\uc0\\u160{}al., 2012; Lansac-T\\uc0\\u244{}ha et\\uc0\\u160{}al., 2022; Toranza &amp; Arim, 2010)","plainCitation":"(Andersen et al., 2020; Azeria et al., 2009; Cabra-García et al., 2012; Lansac-Tôha et al., 2022; Toranza &amp; Arim, 2010)","noteIndex":0},"citationItems":[{"id":13784,"uris":["http://zotero.org/users/8864020/items/67G39HP3"],"itemData":{"id":13784,"type":"article-journal","abstract":"Covariation in species richness and community structure across taxonomical groups (cross-taxon congruence) has practical consequences for the identification of biodiversity surrogates and proxies, as well as theoretical ramifications for understanding the mechanisms maintaining and sustaining biodiversity. We found there to exist a high cross-taxon congruence between phytoplankton, zooplankton, and fish in 73 large Scandinavian lakes across a 750 km longitudinal transect. The fraction of the total diversity variation explained by local environment alone was small for all trophic levels while a substantial fraction could be explained by spatial gradient variables. Almost half of the explained variation could not be resolved between local and spatial factors, possibly due to confounding issues between longitude and landscape productivity. There is strong consensus that the longitudinal gradient found in the regional fish community results from postglacial dispersal limitations, while there is much less evidence for the species richness and community structure gradients at lower trophic levels being directly affected by dispersal limitation over the same time scale. We found strong support for bidirectional interactions between fish and zooplankton species richness, while corresponding interactions between phytoplankton and zooplankton richness were much weaker. Both the weakening of the linkage at lower trophic levels and the bidirectional nature of the interaction indicates that the underlying mechanism must be qualitatively different from a trophic cascade.","container-title":"Ecology and Evolution","DOI":"10.1002/ece3.6514","ISSN":"2045-7758, 2045-7758","issue":"15","journalAbbreviation":"Ecol Evol","language":"en","page":"8153-8165","source":"DOI.org (Crossref)","title":"Congruence, but no cascade—Pelagic biodiversity across three trophic levels in Nordic lakes","volume":"10","author":[{"family":"Andersen","given":"Tom"},{"family":"Hessen","given":"Dag O."},{"family":"Håll","given":"Johnny P."},{"family":"Khomich","given":"Maryia"},{"family":"Kyle","given":"Marcia"},{"family":"Lindholm","given":"Markus"},{"family":"Rasconi","given":"Serena"},{"family":"Skjelbred","given":"Birger"},{"family":"Thrane","given":"Jan</w:instrText>
      </w:r>
      <w:r>
        <w:rPr>
          <w:rFonts w:ascii="Times New Roman" w:hAnsi="Times New Roman"/>
        </w:rPr>
        <w:instrText>‐</w:instrText>
      </w:r>
      <w:r>
        <w:instrText xml:space="preserve">Erik"},{"family":"Walseng","given":"Bjørn"}],"issued":{"date-parts":[["2020",8]]}}},{"id":9464,"uris":["http://zotero.org/users/8864020/items/HMMJKLGI"],"itemData":{"id":9464,"type":"article-journal","container-title":"Global Ecology and Biogeography","DOI":"10.1111/j.1466-8238.2009.00454.x","ISSN":"1466822X","issue":"3","page":"333–345","title":"Fine-scale structure and cross-taxon congruence of bird and beetle assemblages in an old-growth boreal forest mosaic","volume":"18","author":[{"family":"Azeria","given":"Ermias T."},{"family":"Fortin","given":"Daniel"},{"family":"Lemaître","given":"Jérôme"},{"family":"Janssen","given":"Philippe"},{"family":"Hébert","given":"Christian"},{"family":"Darveau","given":"Marcel"},{"family":"Cumming","given":"Steven G."}],"issued":{"date-parts":[["2009",5]]}}},{"id":13800,"uris":["http://zotero.org/users/8864020/items/TGW59VJJ"],"itemData":{"id":13800,"type":"article-journal","container-title":"Biodiversity and Conservation","DOI":"10.1007/s10531-012-0259-5","ISSN":"0960-3115","issue":"6","page":"1493–1508","title":"Cross-taxon congruence of α and β diversity among five leaf litter arthropod groups in Colombia","volume":"21","author":[{"family":"Cabra-García","given":"Jimmy"},{"family":"Bermúdez-Rivas","given":"Christian"},{"family":"Osorio","given":"Ana Milena"},{"family":"Chacón","given":"Patricia"}],"issued":{"date-parts":[["2012",3]]}}},{"id":13790,"uris":["http://zotero.org/users/8864020/items/QYBEZVCP"],"itemData":{"id":13790,"type":"article-journal","abstract":"An intensively debated issue in ecology is whether the variations in the biodiversity patterns of different biological groups are congruent in space and time. In addition, ecologists have recognized the necessity of accounting for both taxonomic and functional facets when analysing spatial and temporal congruence patterns. This study aimed to determine how the cross-taxon congruence of taxonomic and functional beta diversity varies across space and time, using data from four ﬂoodplains at a continental scale. Our general hypothesis was that the congruence between aquatic biological groups, either taxonomic or functional, would decrease with the “between-group” functional distance. Also, we examined how congruence patterns varied across spatial and temporal scales by focusing on how the cross-taxon relationships differ among Brazilian ﬂoodplains and between dry/ wet periods. Our study comprised information on eight biological groups from the four largest Brazilian river-ﬂoodplain systems, and cross-taxon congruence was assessed using Procrustes analysis. Our results show how detailed analyses can reveal different patterns of cross-taxon congruence, and partially support the hypothesis that the strength of cross-taxon congruence is negatively related to between-group functional distance.","container-title":"Frontiers in Environmental Science","DOI":"10.3389/fenvs.2022.903074","ISSN":"2296-665X","journalAbbreviation":"Front. Environ. Sci.","language":"en","page":"903074","source":"DOI.org (Crossref)","title":"Cross-Taxon Congruence of Taxonomic and Functional Beta-Diversity Facets Across Spatial and Temporal Scales","volume":"10","author":[{"family":"Lansac-Tôha","given":"Fernando Miranda"},{"family":"Heino","given":"Jani"},{"family":"Bini","given":"Luis Mauricio"},{"family":"Peláez","given":"Oscar"},{"family":"Baumgartner","given":"Matheus Tenório"},{"family":"Quirino","given":"Bárbara Angélio"},{"family":"Pineda","given":"Alfonso"},{"family":"Meira","given":"Bianca Ramos"},{"family":"Florêncio","given":"Fernanda Moreira"},{"family":"Oliveira","given":"Felipe Rafael"},{"family":"Bomfim","given":"Francieli Fátima"},{"family":"Silveira","given":"Márcio José"},{"family":"Dainez-Filho","given":"Mário Sérgio"},{"family":"Campos","given":"Ramiro"},{"family":"Dias","given":"Rosa Maria"},{"family":"Bonecker","given":"Claudia Costa"},{"family":"Higuti","given":"Janet"},{"family":"Mormul","given":"Roger Paulo"},{"family":"Benedito","given":"Evanilde"},{"family":"Pavanelli","given":"Carla Simone"},{"family":"Rodrigues","given":"Luzia Cleide"},{"family":"Jati","given":"Susicley"},{"family":"Martens","given":"Koen"},{"family":"Lansac-Tôha","given":"Fábio Amodêo"},{"family":"Velho","given":"Luiz Felipe Machado"}],"issued":{"date-parts":[["2022",7,8]]}}},{"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fldChar w:fldCharType="separate"/>
      </w:r>
      <w:r w:rsidRPr="0093119C">
        <w:rPr>
          <w:szCs w:val="24"/>
        </w:rPr>
        <w:t>(Andersen et al., 2020; Azeria et al., 2009; Cabra-García et al., 2012; Lansac-Tôha et al., 2022; Toranza &amp; Arim, 2010)</w:t>
      </w:r>
      <w:r>
        <w:fldChar w:fldCharType="end"/>
      </w:r>
      <w:r>
        <w:t xml:space="preserve">, </w:t>
      </w:r>
      <w:r w:rsidR="003F7F9A">
        <w:t xml:space="preserve">pero </w:t>
      </w:r>
      <w:r>
        <w:t xml:space="preserve">no ha sido probado en muchos ambientes. Las hipótesis que están detrás de este tema son varias, </w:t>
      </w:r>
      <w:r w:rsidR="003F7F9A">
        <w:t xml:space="preserve">algunas explican la relación positiva de diversidad entre dos grupos como la respuesta a una historia biogeográfica común o los que proponen que esta relación es explicada por una respuesta común a las condiciones ambientales </w:t>
      </w:r>
      <w:r w:rsidR="003F7F9A">
        <w:fldChar w:fldCharType="begin"/>
      </w:r>
      <w:r w:rsidR="003F7F9A">
        <w:instrText xml:space="preserve"> ADDIN ZOTERO_ITEM CSL_CITATION {"citationID":"CmclG61t","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3F7F9A">
        <w:fldChar w:fldCharType="separate"/>
      </w:r>
      <w:r w:rsidR="003F7F9A" w:rsidRPr="003F7F9A">
        <w:t>(Toranza &amp; Arim, 2010)</w:t>
      </w:r>
      <w:r w:rsidR="003F7F9A">
        <w:fldChar w:fldCharType="end"/>
      </w:r>
      <w:r w:rsidR="003F7F9A">
        <w:t xml:space="preserve">. Según esta última hipótesis se puede entender que las condiciones climáticas influyen en la diversidad a través del control de la disponibilidad de agua y energía por lo tanto esta energía disponible determina la viabilidad de especies raras y la riqueza de la comunidad. La temperatura también puede influir en la </w:t>
      </w:r>
      <w:r w:rsidR="003F7F9A">
        <w:lastRenderedPageBreak/>
        <w:t xml:space="preserve">diversidad de los taxa como limitador de las tasas vitales y como respuesta a estas relaciones </w:t>
      </w:r>
      <w:r w:rsidR="00BF0BD2">
        <w:t xml:space="preserve">se da el fenómeno de la covariación positiva de la diversidad </w:t>
      </w:r>
      <w:r w:rsidR="00BF0BD2">
        <w:fldChar w:fldCharType="begin"/>
      </w:r>
      <w:r w:rsidR="00BF0BD2">
        <w:instrText xml:space="preserve"> ADDIN ZOTERO_ITEM CSL_CITATION {"citationID":"HsZUj5zu","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BF0BD2">
        <w:fldChar w:fldCharType="separate"/>
      </w:r>
      <w:r w:rsidR="00BF0BD2" w:rsidRPr="00BF0BD2">
        <w:t>(Toranza &amp; Arim, 2010)</w:t>
      </w:r>
      <w:r w:rsidR="00BF0BD2">
        <w:fldChar w:fldCharType="end"/>
      </w:r>
      <w:r w:rsidR="003F7F9A">
        <w:t>.</w:t>
      </w:r>
    </w:p>
    <w:p w14:paraId="54A92A58" w14:textId="302AE8E2" w:rsidR="00BF0BD2" w:rsidRDefault="00BF0BD2" w:rsidP="00BF0BD2"/>
    <w:p w14:paraId="36B57C4B" w14:textId="77777777" w:rsidR="00DF1365" w:rsidRDefault="00BF0BD2" w:rsidP="00BF0BD2">
      <w:r>
        <w:t xml:space="preserve">En este trabajo se analizaron las condiciones oceanográficas de la subregión Sanquianga-Gorgona en los períodos de pleamar y bajamar frente al delta del río Sanquianga y </w:t>
      </w:r>
      <w:r w:rsidR="004D4254">
        <w:t xml:space="preserve">como estas condiciones están relacionadas con </w:t>
      </w:r>
      <w:r w:rsidR="00DF1365">
        <w:t>la diversidad</w:t>
      </w:r>
      <w:r w:rsidR="004D4254">
        <w:t xml:space="preserve"> y la abundancia del plancton y especialmente el </w:t>
      </w:r>
    </w:p>
    <w:p w14:paraId="788A5416" w14:textId="77777777" w:rsidR="00DF1365" w:rsidRDefault="00DF1365" w:rsidP="00BF0BD2"/>
    <w:p w14:paraId="46C6CF14" w14:textId="77777777" w:rsidR="00A55051" w:rsidRDefault="00A55051" w:rsidP="00AD08AA"/>
    <w:p w14:paraId="246F4717" w14:textId="77777777" w:rsidR="003B77CF" w:rsidRDefault="00081D30" w:rsidP="00AD08AA">
      <w:pPr>
        <w:pStyle w:val="Ttulo1"/>
      </w:pPr>
      <w:bookmarkStart w:id="7" w:name="metodología"/>
      <w:bookmarkEnd w:id="6"/>
      <w:r>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688702FE" w14:textId="77777777" w:rsidR="00150FFC" w:rsidRDefault="00582983" w:rsidP="00150FFC">
      <w:r w:rsidRPr="00AD08AA">
        <w:t xml:space="preserve">Durante la Expedición Científica Pacífico, Bocas de Sanquianga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Sanquianga-Gorgona, distribuidas a lo largo de 3 transectos, cada uno con 6 estaciones en las bocanas de Guascama, Sanquianga y Amarales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150FFC">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p>
    <w:p w14:paraId="071CE8C7" w14:textId="48733672" w:rsidR="00E47282" w:rsidRPr="00AD08AA" w:rsidRDefault="00150FFC" w:rsidP="00AD08AA">
      <w:r>
        <w:t xml:space="preserve">Figura </w:t>
      </w:r>
      <w:r>
        <w:rPr>
          <w:noProof/>
        </w:rPr>
        <w:t>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Niskin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ictioplancton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E832AB4" w14:textId="5C8E16D1" w:rsidR="00223DC5" w:rsidRDefault="00E47282" w:rsidP="00AD08AA">
      <w:r>
        <w:t>Los datos de los perfiles del CTDO (SeaBird 19v. Plus) y del CastAway-CTD (SonTek) se procesaron en el buque y se guardaron en formato CSV para su posterior análisis. La transparencia se midió in situ utilizando un disco Secchi</w:t>
      </w:r>
      <w:r w:rsidR="00223DC5">
        <w:t xml:space="preserve"> para la determinación del “índice de estado trófico – TSI”</w:t>
      </w:r>
      <w:r>
        <w:t>,</w:t>
      </w:r>
      <w:r w:rsidR="00223DC5">
        <w:t xml:space="preserve"> esta es una medida de la calidad del agua que se utiliza para evaluar el grado de eutrofización de los cuerpos de agua. El TSI del Secchi se basa en la medición de la profundidad a la que se puede ver un disco de Secchi blanco oceanográfico, que se sumerge en el agua y se retira lentamente hasta que desaparece de la vista. La profundidad a la que desaparece el disco se llama profundidad de Secchi. La </w:t>
      </w:r>
      <w:proofErr w:type="spellStart"/>
      <w:r w:rsidR="00223DC5">
        <w:t>formula</w:t>
      </w:r>
      <w:proofErr w:type="spellEnd"/>
      <w:r w:rsidR="00223DC5">
        <w:t xml:space="preserve"> utilizada para calcular este índice fue la siguiente:</w:t>
      </w:r>
    </w:p>
    <w:p w14:paraId="6D3CD2AA" w14:textId="77777777" w:rsidR="00223DC5" w:rsidRDefault="00223DC5" w:rsidP="00AD08AA"/>
    <w:p w14:paraId="0685365C" w14:textId="52D676FE" w:rsidR="00223DC5" w:rsidRDefault="00223DC5" w:rsidP="00AD08AA">
      <w:r>
        <w:t xml:space="preserve">TSI = 60.7 - (14.41 x </w:t>
      </w:r>
      <w:proofErr w:type="gramStart"/>
      <w:r>
        <w:t>ln(</w:t>
      </w:r>
      <w:proofErr w:type="gramEnd"/>
      <w:r>
        <w:t>profundidad de Secchi))</w:t>
      </w:r>
    </w:p>
    <w:p w14:paraId="2B3CCD4E" w14:textId="77777777" w:rsidR="00223DC5" w:rsidRDefault="00223DC5" w:rsidP="00AD08AA"/>
    <w:p w14:paraId="6898A660" w14:textId="69D9BCAF" w:rsidR="00223DC5" w:rsidRPr="00223DC5" w:rsidRDefault="00223DC5" w:rsidP="00223DC5">
      <w:pPr>
        <w:rPr>
          <w:lang w:val="es-CO"/>
        </w:rPr>
      </w:pPr>
      <w:r w:rsidRPr="00223DC5">
        <w:rPr>
          <w:lang w:val="es-CO"/>
        </w:rPr>
        <w:t>El valor del TSI puede variar de 0 a 100, siendo los valores más bajos indicativos de un cuerpo de agua altamente eutrofizado y los valores más altos indicativos de un cuerpo de agua menos eutrofizado.</w:t>
      </w:r>
      <w:r w:rsidR="00B56D84">
        <w:rPr>
          <w:lang w:val="es-CO"/>
        </w:rPr>
        <w:t xml:space="preserve"> Las aguas oligotróficas se caracterizan por tener un TSI entre 0-40 indicando una calidad de agua “buena”. Entre 40 y 60 TSI se clasifica como un agua mesoeutrófica con calidad “Regular” y valores de TSI entre 60 y 100 se clasifican como aguas eutróficas o hipereutróficas con una productividad biológica muy alta o con altos índice de sedimentación, con lo que se puede concluir en términos relativos que estas son aguas de “mala calidad”.</w:t>
      </w:r>
    </w:p>
    <w:p w14:paraId="4333907C" w14:textId="77777777" w:rsidR="00223DC5" w:rsidRPr="00223DC5" w:rsidRDefault="00223DC5" w:rsidP="00223DC5">
      <w:pPr>
        <w:rPr>
          <w:lang w:val="es-CO"/>
        </w:rPr>
      </w:pPr>
    </w:p>
    <w:p w14:paraId="5763B623" w14:textId="77777777" w:rsidR="00223DC5" w:rsidRDefault="00223DC5" w:rsidP="00AD08AA"/>
    <w:p w14:paraId="6D896799" w14:textId="3C4B20FB" w:rsidR="00E47282" w:rsidRDefault="00223DC5" w:rsidP="00AD08AA">
      <w:r>
        <w:lastRenderedPageBreak/>
        <w:t>El laboratorio del</w:t>
      </w:r>
      <w:r w:rsidR="00E47282">
        <w:t xml:space="preserve"> buque se utilizó para las determinaciones de oxígeno disuelto (OD), salinidad y pH. Para el procedimiento de determinación de OD se utilizó un dosificador Metrhom modelo Multidosimat, y un multiparametro Schott modelo Handylab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tamaño de poro de 0,45 µm, y tomar alrededor de 450 mL en un frasco nalgene de 500</w:t>
      </w:r>
      <w:r w:rsidR="0099705D">
        <w:t xml:space="preserve"> </w:t>
      </w:r>
      <w:r w:rsidR="00F62749" w:rsidRPr="00E849EE">
        <w:t xml:space="preserve">mL para su preservación a -20 °C. Para el análisis de clorofila </w:t>
      </w:r>
      <w:r w:rsidR="00F62749" w:rsidRPr="00E849EE">
        <w:rPr>
          <w:i/>
        </w:rPr>
        <w:t xml:space="preserve">a </w:t>
      </w:r>
      <w:proofErr w:type="spellStart"/>
      <w:r w:rsidR="00F62749" w:rsidRPr="00E849EE">
        <w:t>se</w:t>
      </w:r>
      <w:proofErr w:type="spellEnd"/>
      <w:r w:rsidR="00F62749" w:rsidRPr="00E849EE">
        <w:t xml:space="preserve"> continuó filtrando hasta completar un volumen de 1,0 L; al filtro se le adicionaron 2 mL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sílica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645A6C36"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150FFC">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11FFD66A"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150FFC">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5A3E0D53" w:rsidR="00D26E1A" w:rsidRDefault="00BA3552" w:rsidP="00AD08AA">
      <w:r>
        <w:t>Se llevaron a cabo ensayos de laboratorio para determinar los nutrientes, pH, salinidad</w:t>
      </w:r>
      <w:r w:rsidR="005F21F7">
        <w:t xml:space="preserve"> (PSU)</w:t>
      </w:r>
      <w:r>
        <w:t xml:space="preserve">, </w:t>
      </w:r>
      <w:r w:rsidR="005F21F7">
        <w:t>s</w:t>
      </w:r>
      <w:r>
        <w:t xml:space="preserve">olidos </w:t>
      </w:r>
      <w:r w:rsidR="005F21F7">
        <w:t>s</w:t>
      </w:r>
      <w:r>
        <w:t xml:space="preserve">uspendidos </w:t>
      </w:r>
      <w:r w:rsidR="005F21F7">
        <w:t>t</w:t>
      </w:r>
      <w:r>
        <w:t>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Bendschneider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yodométrico 4500-O B. Finalmente, la determinación de clorofila a se realizó aplicando el método tricromático 10200 H, todos estos procedimientos se describen en el Standard Methods for the Examination of Water and Wasterwater (APHA, AWWA, WEF, 2017).</w:t>
      </w:r>
    </w:p>
    <w:p w14:paraId="61BE8359" w14:textId="77777777" w:rsidR="00BA3552" w:rsidRPr="00E849EE" w:rsidRDefault="00BA3552" w:rsidP="00AD08AA"/>
    <w:p w14:paraId="73CBF7B2" w14:textId="39D4C8F8" w:rsidR="00B02691" w:rsidRDefault="000F78B2" w:rsidP="00AD08AA">
      <w:r>
        <w:t xml:space="preserve">Para analizar los datos de biomasa del zooplancton se emplearon métodos volumétricos y gravimétricos descritos en Postel et al. (2000), mientras </w:t>
      </w:r>
      <w:proofErr w:type="gramStart"/>
      <w:r>
        <w:t>que</w:t>
      </w:r>
      <w:proofErr w:type="gramEnd"/>
      <w:r>
        <w:t xml:space="preserve"> para el conteo y cálculo de la densidad de organismos, tanto de zooplancton como de fitoplancton, se utilizaron los métodos sugeridos en el Standard Methods for the Examination of Water and Wastewater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457CB444" w:rsidR="00503B52" w:rsidRDefault="00082B2E" w:rsidP="00AD08AA">
      <w:r>
        <w:t>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Cupp (1943); Balech et al., (1988); Hasle y Syvertsen (1997) y Morales-Pulido y Aké-Castillo (2019). Además, se verificó el estado taxonómico de las especies, autores y sinonimia mediante la base de datos Algaebase (Guiry y Guiry, 2022).</w:t>
      </w:r>
      <w:r w:rsidR="004D4254">
        <w:t xml:space="preserve"> El análisis de la diversidad del Ictioplancton estuvo a cargo de la Dirección Territorial del Pacífico de Parques Nacionales Naturales la cual se llevó a cabo en las instalaciones de su laboratorio.</w:t>
      </w:r>
    </w:p>
    <w:p w14:paraId="741C674D" w14:textId="77777777" w:rsidR="004D4254" w:rsidRDefault="004D4254" w:rsidP="00AD08AA"/>
    <w:p w14:paraId="0A040ABE" w14:textId="5A2A2111" w:rsidR="00503B52" w:rsidRPr="00E849EE" w:rsidRDefault="00503B52" w:rsidP="00AD08AA">
      <w:r>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w:t>
      </w:r>
      <w:r w:rsidRPr="006246AB">
        <w:rPr>
          <w:i/>
          <w:iCs/>
        </w:rPr>
        <w:t>Darwin-Core</w:t>
      </w:r>
      <w:r>
        <w:t>. Luego, los nombres científicos de las especies fueron corroborados en Algaebase (Guiry y Guiry, 2022). La información se depuró (limpieza de datos) con la herramienta "taxon</w:t>
      </w:r>
    </w:p>
    <w:p w14:paraId="72F40A07" w14:textId="3FF57092" w:rsidR="00D16F04" w:rsidRDefault="00D16F04" w:rsidP="00AD08AA">
      <w:r>
        <w:t>match" del registro mundial de especies marinas (WoRMS, 2022) y el software OpenRefine versión 3.4.1 (Verborgh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 xml:space="preserve">CTD-O </w:t>
      </w:r>
      <w:proofErr w:type="gramStart"/>
      <w:r w:rsidRPr="00E849EE">
        <w:t>SeaBird  19</w:t>
      </w:r>
      <w:proofErr w:type="gramEnd"/>
      <w:r w:rsidRPr="00E849EE">
        <w:t xml:space="preserve">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9CFB61B" w:rsidR="0071454F" w:rsidRDefault="00E67393" w:rsidP="00AD08AA">
      <w:r w:rsidRPr="00E67393">
        <w:t>Se realizaron análisis estadísticos y gráficos a las variables fisicoquímicas utilizando el paquete "ggplot2" (Wickham, 2016). Se evaluó la normalidad de los datos mediante la prueba de Shapiro-Wilks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w:t>
      </w:r>
      <w:r w:rsidR="00C11CE1">
        <w:t xml:space="preserve"> Se realizaron pruebas de autocorrelación espacial usando el cálculo del índice de Moran </w:t>
      </w:r>
      <w:r w:rsidR="00595DD4">
        <w:t xml:space="preserve">global y local a través del paquete “spdep” de R </w:t>
      </w:r>
      <w:r w:rsidR="00595DD4">
        <w:fldChar w:fldCharType="begin"/>
      </w:r>
      <w:r w:rsidR="00595DD4">
        <w:instrText xml:space="preserve"> ADDIN ZOTERO_ITEM CSL_CITATION {"citationID":"mrO8bmxX","properties":{"formattedCitation":"(Bivand &amp; Wong, 2018)","plainCitation":"(Bivand &amp; Wong, 2018)","noteIndex":0},"citationItems":[{"id":13877,"uris":["http://zotero.org/users/8864020/items/Z5L9XH7W"],"itemData":{"id":13877,"type":"article-journal","container-title":"Test (Madr.)","issue":"3","language":"en","note":"publisher: Springer Science and Business Media LLC","page":"716–748","title":"Comparing implementations of global and local indicators of spatial association","volume":"27","author":[{"family":"Bivand","given":"Roger S"},{"family":"Wong","given":"David W S"}],"issued":{"date-parts":[["2018",9]]}}}],"schema":"https://github.com/citation-style-language/schema/raw/master/csl-citation.json"} </w:instrText>
      </w:r>
      <w:r w:rsidR="00595DD4">
        <w:fldChar w:fldCharType="separate"/>
      </w:r>
      <w:r w:rsidR="00595DD4" w:rsidRPr="00595DD4">
        <w:t>(Bivand &amp; Wong, 2018)</w:t>
      </w:r>
      <w:r w:rsidR="00595DD4">
        <w:fldChar w:fldCharType="end"/>
      </w:r>
      <w:r w:rsidR="00595DD4">
        <w:t>.</w:t>
      </w:r>
      <w:r w:rsidRPr="00E67393">
        <w:t xml:space="preserv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factoextra" en R (Kassambara y Mundt, 2020) y se tuvieron en cuenta las categorías espaciales y temporales determinadas previamente, como Mareas, Transectos y Sectores.</w:t>
      </w:r>
      <w:r w:rsidR="006C22AF">
        <w:t xml:space="preserve"> Todos los análisis estadísticos descriptivos se llevaron a cabo con el paquete de R "tidyverse" </w:t>
      </w:r>
      <w:r w:rsidR="006C22AF">
        <w:rPr>
          <w:rStyle w:val="intext"/>
        </w:rPr>
        <w:t>(v1.3.0; Wickham et al., 2019)</w:t>
      </w:r>
      <w:r w:rsidR="006C22AF">
        <w:t>.</w:t>
      </w:r>
    </w:p>
    <w:p w14:paraId="7EEBF9A4" w14:textId="77777777" w:rsidR="0048531F" w:rsidRDefault="0048531F" w:rsidP="00AD08AA"/>
    <w:p w14:paraId="30D8912A" w14:textId="3255B3D3"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r w:rsidR="004A6B05">
        <w:t>diferencias utilizando</w:t>
      </w:r>
      <w:r w:rsidR="009B03C6">
        <w:t xml:space="preserve"> </w:t>
      </w:r>
      <w:r w:rsidR="00E239C6">
        <w:t>una técnica multivariada llamada Multi Response Permutation Procedure</w:t>
      </w:r>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7CC97064" w:rsidR="00576FAD" w:rsidRDefault="00576FAD" w:rsidP="00AD08AA">
      <w:r>
        <w:t xml:space="preserve">Para realizar los análisis </w:t>
      </w:r>
      <w:r w:rsidR="00642370">
        <w:t>de</w:t>
      </w:r>
      <w:r w:rsidR="00773BAF">
        <w:t>l ensambl</w:t>
      </w:r>
      <w:r w:rsidR="00A87FC0">
        <w:t>e</w:t>
      </w:r>
      <w:r w:rsidR="00773BAF">
        <w:t xml:space="preserve"> de fitoplancton</w:t>
      </w:r>
      <w:r w:rsidR="00BE0B8A">
        <w:t xml:space="preserve"> e ictioplancton</w:t>
      </w:r>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r w:rsidR="00E040B7">
        <w:t>Jost</w:t>
      </w:r>
      <w:r w:rsidR="006641B2">
        <w:t>,</w:t>
      </w:r>
      <w:r w:rsidR="00E040B7">
        <w:t xml:space="preserve"> 2006</w:t>
      </w:r>
      <w:proofErr w:type="gramStart"/>
      <w:r w:rsidR="00E040B7">
        <w:t>)</w:t>
      </w:r>
      <w:r w:rsidR="006641B2">
        <w:t xml:space="preserve"> .</w:t>
      </w:r>
      <w:proofErr w:type="gramEnd"/>
    </w:p>
    <w:p w14:paraId="655BE4C5" w14:textId="77777777" w:rsidR="003573C0" w:rsidRDefault="003573C0" w:rsidP="00AD08AA"/>
    <w:p w14:paraId="7AF0459B" w14:textId="03774697" w:rsidR="009774DF" w:rsidRDefault="00E118FD" w:rsidP="00AD08AA">
      <w:pPr>
        <w:pStyle w:val="Prrafodelista"/>
        <w:numPr>
          <w:ilvl w:val="0"/>
          <w:numId w:val="4"/>
        </w:numPr>
      </w:pPr>
      <w:r>
        <w:t>Número de Hill de primer orden (q=1): Es la exponencial de la entropía de Shannon, y se define como exp(H), donde H = - Σ (pi * ln(pi)), donde pi es la proporción de individuos de la i-ésima especie. El número de Hill de primer orden se interpreta como el número efectivo de especies en una comunidad.</w:t>
      </w:r>
      <w:r w:rsidR="00A75B2C">
        <w:t xml:space="preserve"> Este índice es sensible a las especies más comunes (Jos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Jos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r w:rsidR="00CE6374">
        <w:t>iN</w:t>
      </w:r>
      <w:r>
        <w:t>EXT (</w:t>
      </w:r>
      <w:r w:rsidR="00CE6374">
        <w:t>Hsieh et al. 2015).</w:t>
      </w:r>
      <w:r w:rsidR="003A5C27">
        <w:t xml:space="preserve"> </w:t>
      </w:r>
      <w:r w:rsidR="006D74CB">
        <w:t xml:space="preserve">El paquete iNEXT en R se puede utilizar para realizar una variedad de análisis relacionados con la diversidad. Algunos ejemplos de análisis que se pueden realizar con el paquete iNEXT incluyen el cálculo y la representación gráfica de curvas de rarefacción y extrapolación basadas en el tamaño de la </w:t>
      </w:r>
      <w:r w:rsidR="006D74CB">
        <w:lastRenderedPageBreak/>
        <w:t>muestra y la cobertura, la estimación de la diversidad de especies en muestras incompletas, la evaluación de patrones de diversidad alfa y beta en diferentes comunidades, y el cálculo de los números de Hill de orden q para la riqueza de especies, la diversidad de Shannon y la diversidad de Simpson (Hsieh et al. 2015).. El paquete también se puede utilizar para calcular estimaciones de diversidad rarefactadas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280175C3" w:rsidR="009B390A" w:rsidRDefault="006B0203" w:rsidP="00AD08AA">
      <w:r>
        <w:t>Para visualizar el grado de similitud entre las categorías en función de la abundancia de las especies de fitoplancton</w:t>
      </w:r>
      <w:r w:rsidR="004A6B05">
        <w:t xml:space="preserve"> e Ictioplancton</w:t>
      </w:r>
      <w:r>
        <w:t>, se realizó un análisis de escalamiento multidimensional no métrico (nDMS) utilizando el paquete “vegan” de R</w:t>
      </w:r>
      <w:r w:rsidR="00617535">
        <w:t xml:space="preserve"> (</w:t>
      </w:r>
      <w:r w:rsidR="0049398E">
        <w:t xml:space="preserve">Oksanen </w:t>
      </w:r>
      <w:r w:rsidR="0049398E">
        <w:rPr>
          <w:i/>
          <w:iCs/>
        </w:rPr>
        <w:t xml:space="preserve">et al. </w:t>
      </w:r>
      <w:r w:rsidR="0049398E">
        <w:t>2023)</w:t>
      </w:r>
      <w:r>
        <w:t>.</w:t>
      </w:r>
      <w:r w:rsidR="004A6B05">
        <w:t xml:space="preserve"> Una vez obtenidas estas métricas se llevaron a cabo pruebas de correlación entre los diferentes niveles de diversidad </w:t>
      </w:r>
      <w:r w:rsidR="00595DD4">
        <w:t xml:space="preserve">entre el fitoplancton y el ictioplancton utilizando </w:t>
      </w:r>
      <w:r w:rsidR="00B92956">
        <w:t xml:space="preserve">la prueba </w:t>
      </w:r>
      <w:r w:rsidR="00595DD4">
        <w:t xml:space="preserve">parcial de </w:t>
      </w:r>
      <w:r w:rsidR="00B92956">
        <w:t>M</w:t>
      </w:r>
      <w:r w:rsidR="00595DD4">
        <w:t xml:space="preserve">antel, debido a que la mayoría de las métricas de la diversidad utilizada presentaron autocorrelación espacial. Estos cálculos se realizaron utilizando el paquete de R “vegan” </w:t>
      </w:r>
      <w:r w:rsidR="00595DD4">
        <w:fldChar w:fldCharType="begin"/>
      </w:r>
      <w:r w:rsidR="00595DD4">
        <w:instrText xml:space="preserve"> ADDIN ZOTERO_ITEM CSL_CITATION {"citationID":"KDRJSxKG","properties":{"formattedCitation":"(Oksanen et\\uc0\\u160{}al., 2022)","plainCitation":"(Oksanen et al., 2022)","noteIndex":0},"citationItems":[{"id":4858,"uris":["http://zotero.org/users/8864020/items/FDM49VKQ"],"itemData":{"id":4858,"type":"software","medium":"R package","title":"vegan: Community Ecology Package","URL":"https://CRAN.R-project.org/package=vegan","version":"version 2.6-2","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issued":{"date-parts":[["2022"]]}}}],"schema":"https://github.com/citation-style-language/schema/raw/master/csl-citation.json"} </w:instrText>
      </w:r>
      <w:r w:rsidR="00595DD4">
        <w:fldChar w:fldCharType="separate"/>
      </w:r>
      <w:r w:rsidR="00595DD4" w:rsidRPr="00595DD4">
        <w:rPr>
          <w:szCs w:val="24"/>
        </w:rPr>
        <w:t>(Oksanen et al., 2022)</w:t>
      </w:r>
      <w:r w:rsidR="00595DD4">
        <w:fldChar w:fldCharType="end"/>
      </w:r>
      <w:r w:rsidR="00595DD4">
        <w:t>.</w:t>
      </w:r>
    </w:p>
    <w:p w14:paraId="2096CECB" w14:textId="715DD7C3" w:rsidR="00B92956" w:rsidRDefault="00B92956" w:rsidP="00AD08AA"/>
    <w:p w14:paraId="382B5039" w14:textId="433E86AD" w:rsidR="00B92956" w:rsidRDefault="00B92956" w:rsidP="00AD08AA">
      <w:r>
        <w:t xml:space="preserve">Para determinar las relaciones entre las variables hidrográficas y la biodiversidad, se usó la prueba parcial de Mantel debido a la constante estructura espacial encontrada en todas las variables, todos los cálculos se realizaron el paquete “vegan” de R </w:t>
      </w:r>
      <w:r>
        <w:fldChar w:fldCharType="begin"/>
      </w:r>
      <w:r>
        <w:instrText xml:space="preserve"> ADDIN ZOTERO_ITEM CSL_CITATION {"citationID":"uOGKAtmz","properties":{"formattedCitation":"(Oksanen et\\uc0\\u160{}al., 2022)","plainCitation":"(Oksanen et al., 2022)","noteIndex":0},"citationItems":[{"id":4858,"uris":["http://zotero.org/users/8864020/items/FDM49VKQ"],"itemData":{"id":4858,"type":"software","medium":"R package","title":"vegan: Community Ecology Package","URL":"https://CRAN.R-project.org/package=vegan","version":"version 2.6-2","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issued":{"date-parts":[["2022"]]}}}],"schema":"https://github.com/citation-style-language/schema/raw/master/csl-citation.json"} </w:instrText>
      </w:r>
      <w:r>
        <w:fldChar w:fldCharType="separate"/>
      </w:r>
      <w:r w:rsidRPr="00B92956">
        <w:rPr>
          <w:szCs w:val="24"/>
        </w:rPr>
        <w:t>(Oksanen et al., 2022)</w:t>
      </w:r>
      <w:r>
        <w:fldChar w:fldCharType="end"/>
      </w:r>
      <w:r>
        <w:t>.</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GitHUB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549D8895" w:rsidR="00DE2B29" w:rsidRDefault="00DE2B29" w:rsidP="00AD08AA"/>
    <w:p w14:paraId="687F3192" w14:textId="22D156C1" w:rsidR="006A2ACE" w:rsidRDefault="006A2ACE" w:rsidP="006A2ACE">
      <w:pPr>
        <w:pStyle w:val="Ttulo3"/>
      </w:pPr>
      <w:r>
        <w:t xml:space="preserve">Análisis </w:t>
      </w:r>
      <w:r w:rsidR="005E6E97">
        <w:t>de las variables en</w:t>
      </w:r>
      <w:r>
        <w:t xml:space="preserve"> la profundidad</w:t>
      </w:r>
    </w:p>
    <w:p w14:paraId="3A8DAEFF" w14:textId="77777777" w:rsidR="006A2ACE" w:rsidRDefault="006A2ACE" w:rsidP="00AD08AA"/>
    <w:p w14:paraId="4F13D0B3" w14:textId="1212A241" w:rsidR="007257E8" w:rsidRDefault="00243348" w:rsidP="00AD08AA">
      <w:r>
        <w:t xml:space="preserve">El análisis </w:t>
      </w:r>
      <w:r w:rsidR="00CC4C49">
        <w:t>de la visualización de los</w:t>
      </w:r>
      <w:r w:rsidR="0019667A">
        <w:t xml:space="preserve"> datos obtenidos por la sonda </w:t>
      </w:r>
      <w:r w:rsidR="0019667A" w:rsidRPr="00E849EE">
        <w:t xml:space="preserve">CTD-O </w:t>
      </w:r>
      <w:proofErr w:type="gramStart"/>
      <w:r w:rsidR="0019667A" w:rsidRPr="00E849EE">
        <w:t>SeaBird  19</w:t>
      </w:r>
      <w:proofErr w:type="gramEnd"/>
      <w:r w:rsidR="0019667A" w:rsidRPr="00E849EE">
        <w:t xml:space="preserve">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150FFC">
        <w:t xml:space="preserve">Figura </w:t>
      </w:r>
      <w:r w:rsidR="00150FFC">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Amarales, Guascama y </w:t>
      </w:r>
      <w:r w:rsidR="00144A7C">
        <w:rPr>
          <w:rStyle w:val="underline"/>
        </w:rPr>
        <w:t>Sanquianga</w:t>
      </w:r>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772F96AF" w:rsidR="00095057" w:rsidRDefault="00095057" w:rsidP="00AD08AA">
      <w:r>
        <w:t xml:space="preserve">La prueba de Kruskal-Wallis indica que no </w:t>
      </w:r>
      <w:r w:rsidR="006A2ACE">
        <w:t>se encontraron</w:t>
      </w:r>
      <w:r>
        <w:t xml:space="preserve"> diferencias significativas entre las medianas de l</w:t>
      </w:r>
      <w:r w:rsidR="00D940BA">
        <w:t xml:space="preserve">a temperatura tomada entre los transectos </w:t>
      </w:r>
      <w:r>
        <w:t xml:space="preserve">(χ² = 2678, gl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rank sum test para comparar las medianas de pares de </w:t>
      </w:r>
      <w:r w:rsidR="00D940BA">
        <w:t>los transectos</w:t>
      </w:r>
      <w:r>
        <w:t xml:space="preserve">. Los resultados indican que hay diferencias significativas en las medianas entre los grupos Guascama y Amarales (p &lt; 0.001) y entre los </w:t>
      </w:r>
      <w:r>
        <w:lastRenderedPageBreak/>
        <w:t>grupos Sanquianga y Amarales (p &lt; 0.001), pero no hay diferencias significativas entre los grupos Guascama y Sanquianga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gl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r w:rsidR="000F79E3">
        <w:t>Amarales</w:t>
      </w:r>
      <w:r>
        <w:t xml:space="preserve"> y los otros dos grupos en términos de Salinidad.</w:t>
      </w:r>
    </w:p>
    <w:p w14:paraId="0A0A181F" w14:textId="7CC0AF5F" w:rsidR="009F5A3E" w:rsidRDefault="009F5A3E" w:rsidP="00AD08AA">
      <w:r>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gl = </w:t>
      </w:r>
      <w:r w:rsidR="00CF75BA" w:rsidRPr="00CF75BA">
        <w:t>2591</w:t>
      </w:r>
      <w:r w:rsidR="00DF55E9">
        <w:t xml:space="preserve">, p = </w:t>
      </w:r>
      <w:r w:rsidR="00CF75BA" w:rsidRPr="00CF75BA">
        <w:t>0.3425</w:t>
      </w:r>
      <w:r w:rsidR="00DF55E9">
        <w:t>)</w:t>
      </w:r>
      <w:r>
        <w:t xml:space="preserve">. Sin embargo, en el análisis post hoc se observa una diferencia significativa </w:t>
      </w:r>
      <w:r w:rsidR="0092038A">
        <w:t xml:space="preserve">(p &lt; 0.001) </w:t>
      </w:r>
      <w:r>
        <w:t xml:space="preserve">entre el </w:t>
      </w:r>
      <w:r w:rsidR="001273CB">
        <w:t xml:space="preserve">transecto </w:t>
      </w:r>
      <w:r>
        <w:t xml:space="preserve">Sanquianga y los otros dos </w:t>
      </w:r>
      <w:r w:rsidR="001273CB">
        <w:t xml:space="preserve">transectos </w:t>
      </w:r>
      <w:r>
        <w:t>en términos de Oxígeno.</w:t>
      </w:r>
    </w:p>
    <w:p w14:paraId="714802D7" w14:textId="77777777" w:rsidR="009F5A3E" w:rsidRDefault="009F5A3E" w:rsidP="00AD08AA"/>
    <w:p w14:paraId="48302596" w14:textId="419BC923"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gl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r w:rsidR="006C3DCB">
        <w:t>) entre</w:t>
      </w:r>
      <w:r>
        <w:t xml:space="preserve"> el </w:t>
      </w:r>
      <w:r w:rsidR="00F206BD">
        <w:t xml:space="preserve">transecto </w:t>
      </w:r>
      <w:r w:rsidR="007208A3" w:rsidRPr="007208A3">
        <w:t xml:space="preserve">Amarales </w:t>
      </w:r>
      <w:r>
        <w:t xml:space="preserve">y el </w:t>
      </w:r>
      <w:r w:rsidR="00F206BD">
        <w:t xml:space="preserve">transecto </w:t>
      </w:r>
      <w:r>
        <w:t>Sanquianga en términos de Densidad</w:t>
      </w:r>
      <w:r w:rsidR="007208A3">
        <w:t xml:space="preserve">, sin </w:t>
      </w:r>
      <w:r w:rsidR="005931FD">
        <w:t>embargo,</w:t>
      </w:r>
      <w:r w:rsidR="007208A3">
        <w:t xml:space="preserve"> entre</w:t>
      </w:r>
      <w:r w:rsidR="00DF1E34">
        <w:t xml:space="preserve"> Guascama y el resto de transecto la prueba no detecta diferencias con un </w:t>
      </w:r>
      <w:r w:rsidR="003A2E99">
        <w:t xml:space="preserve">p &lt; 0.001 y con un p &lt; </w:t>
      </w:r>
      <w:r w:rsidR="006C3DCB">
        <w:t>0.05.</w:t>
      </w:r>
    </w:p>
    <w:p w14:paraId="70386A9A" w14:textId="77777777" w:rsidR="009C65E0" w:rsidRDefault="009C65E0" w:rsidP="00AD08AA"/>
    <w:p w14:paraId="15E40BBC" w14:textId="2AEB4735" w:rsidR="0059150F" w:rsidRDefault="00BA387C" w:rsidP="00AD08AA">
      <w:r>
        <w:t xml:space="preserve">Los resultados </w:t>
      </w:r>
      <w:r w:rsidR="00E0173D">
        <w:t xml:space="preserve">de la prueba MRPP para </w:t>
      </w:r>
      <w:r w:rsidR="002E5A06">
        <w:t xml:space="preserve">comparar </w:t>
      </w:r>
      <w:r w:rsidR="006C3DCB">
        <w:t>los sectores</w:t>
      </w:r>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2E89BB78"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150FFC">
        <w:t xml:space="preserve">Figura </w:t>
      </w:r>
      <w:r w:rsidR="00150FFC">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150FFC">
        <w:t xml:space="preserve">Figura </w:t>
      </w:r>
      <w:r w:rsidR="00150FFC">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24C6E316" w:rsidR="0002274C" w:rsidRDefault="009C65E0" w:rsidP="00AD08AA">
      <w:r>
        <w:t xml:space="preserve">En la </w:t>
      </w:r>
      <w:r>
        <w:fldChar w:fldCharType="begin"/>
      </w:r>
      <w:r>
        <w:instrText xml:space="preserve"> REF _Ref132884594 \h </w:instrText>
      </w:r>
      <w:r>
        <w:fldChar w:fldCharType="separate"/>
      </w:r>
      <w:r w:rsidR="00150FFC">
        <w:t xml:space="preserve">Figura </w:t>
      </w:r>
      <w:r w:rsidR="00150FFC">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1A749C97" w14:textId="77777777" w:rsidR="0002274C" w:rsidRDefault="0002274C">
      <w:pPr>
        <w:spacing w:before="0" w:after="0"/>
        <w:contextualSpacing w:val="0"/>
        <w:jc w:val="left"/>
      </w:pPr>
      <w:r>
        <w:br w:type="page"/>
      </w:r>
    </w:p>
    <w:p w14:paraId="4B4872B7" w14:textId="4C4AEFCA" w:rsidR="009C65E0" w:rsidRDefault="0002274C" w:rsidP="00AD08AA">
      <w:r>
        <w:rPr>
          <w:noProof/>
        </w:rPr>
        <w:lastRenderedPageBreak/>
        <w:drawing>
          <wp:inline distT="0" distB="0" distL="0" distR="0" wp14:anchorId="29A87750" wp14:editId="3E19F28D">
            <wp:extent cx="5133818" cy="7696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36252" cy="7699849"/>
                    </a:xfrm>
                    <a:prstGeom prst="rect">
                      <a:avLst/>
                    </a:prstGeom>
                    <a:noFill/>
                    <a:ln>
                      <a:noFill/>
                    </a:ln>
                  </pic:spPr>
                </pic:pic>
              </a:graphicData>
            </a:graphic>
          </wp:inline>
        </w:drawing>
      </w:r>
    </w:p>
    <w:p w14:paraId="64C82563" w14:textId="4B1A824A" w:rsidR="00AE6D59" w:rsidRDefault="00AE6D59" w:rsidP="00AD08AA"/>
    <w:p w14:paraId="7865FC17" w14:textId="64263B9A"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150FFC">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w:t>
      </w:r>
      <w:proofErr w:type="gramStart"/>
      <w:r w:rsidR="00D04F04">
        <w:t>mg</w:t>
      </w:r>
      <w:r w:rsidR="002962F7">
        <w:t>.L</w:t>
      </w:r>
      <w:proofErr w:type="gramEnd"/>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r w:rsidR="00E97F62">
        <w:t xml:space="preserve">Amarales, Guascama y Sanquianga de la </w:t>
      </w:r>
      <w:r w:rsidR="00E97F62" w:rsidRPr="00E849EE">
        <w:t>subregión Sanquianga-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6949D1F3"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150FFC">
        <w:rPr>
          <w:noProof/>
        </w:rPr>
        <w:t>4</w:t>
      </w:r>
      <w:r w:rsidR="005B2713">
        <w:rPr>
          <w:noProof/>
        </w:rPr>
        <w:fldChar w:fldCharType="end"/>
      </w:r>
      <w:r w:rsidRPr="004A0D8E">
        <w:t>.</w:t>
      </w:r>
      <w:r w:rsidR="00F635C2">
        <w:t xml:space="preserve"> Diagramas de cajas de los datos de las variables de temperatura (°C), salinidad (PSU), oxígeno disuelto (</w:t>
      </w:r>
      <w:proofErr w:type="gramStart"/>
      <w:r w:rsidR="00F635C2">
        <w:t>mg.L</w:t>
      </w:r>
      <w:proofErr w:type="gramEnd"/>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subregión Sanquianga-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0EB830FD"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sidR="00150FFC">
        <w:rPr>
          <w:noProof/>
        </w:rPr>
        <w:t>5</w:t>
      </w:r>
      <w:r w:rsidR="005B2713">
        <w:rPr>
          <w:noProof/>
        </w:rPr>
        <w:fldChar w:fldCharType="end"/>
      </w:r>
      <w:bookmarkEnd w:id="15"/>
      <w:r>
        <w:t>.</w:t>
      </w:r>
      <w:r w:rsidRPr="00857A87">
        <w:t xml:space="preserve"> </w:t>
      </w:r>
      <w:r>
        <w:t>Diagramas de cajas de los datos de las variables de temperatura (°C), salinidad (PSU), oxígeno disuelto (</w:t>
      </w:r>
      <w:proofErr w:type="gramStart"/>
      <w:r>
        <w:t>mg.L</w:t>
      </w:r>
      <w:proofErr w:type="gramEnd"/>
      <w:r>
        <w:rPr>
          <w:vertAlign w:val="superscript"/>
        </w:rPr>
        <w:t>-1</w:t>
      </w:r>
      <w:r>
        <w:t>) y densidad del agua (kg.m</w:t>
      </w:r>
      <w:r>
        <w:rPr>
          <w:vertAlign w:val="superscript"/>
        </w:rPr>
        <w:t>-3</w:t>
      </w:r>
      <w:r>
        <w:t xml:space="preserve">) mostrando la comparación entre la marea alta y la marea baja de la </w:t>
      </w:r>
      <w:r w:rsidRPr="00E849EE">
        <w:t>subregión Sanquianga-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7F23D80E">
            <wp:extent cx="5417016" cy="63150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4608" cy="6323925"/>
                    </a:xfrm>
                    <a:prstGeom prst="rect">
                      <a:avLst/>
                    </a:prstGeom>
                    <a:noFill/>
                    <a:ln>
                      <a:noFill/>
                    </a:ln>
                  </pic:spPr>
                </pic:pic>
              </a:graphicData>
            </a:graphic>
          </wp:inline>
        </w:drawing>
      </w:r>
    </w:p>
    <w:p w14:paraId="40CCC972" w14:textId="0B7ACD7F"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150FFC">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w:t>
      </w:r>
      <w:proofErr w:type="gramStart"/>
      <w:r w:rsidR="00EC420F">
        <w:t>mg.L</w:t>
      </w:r>
      <w:proofErr w:type="gramEnd"/>
      <w:r w:rsidR="00EC420F">
        <w:rPr>
          <w:vertAlign w:val="superscript"/>
        </w:rPr>
        <w:t>-1</w:t>
      </w:r>
      <w:r w:rsidR="00EC420F">
        <w:t>) y densidad del agua (kg.m</w:t>
      </w:r>
      <w:r w:rsidR="00EC420F">
        <w:rPr>
          <w:vertAlign w:val="superscript"/>
        </w:rPr>
        <w:t>-3</w:t>
      </w:r>
      <w:r w:rsidR="00EC420F">
        <w:t>).</w:t>
      </w:r>
    </w:p>
    <w:p w14:paraId="0AA2B80B" w14:textId="31821525" w:rsidR="007B77D5" w:rsidRDefault="007B77D5">
      <w:pPr>
        <w:spacing w:before="0" w:after="0"/>
        <w:contextualSpacing w:val="0"/>
        <w:jc w:val="left"/>
      </w:pPr>
      <w:r>
        <w:br w:type="page"/>
      </w:r>
    </w:p>
    <w:p w14:paraId="667202C2" w14:textId="77777777" w:rsidR="00C039C9" w:rsidRDefault="00C039C9">
      <w:pPr>
        <w:spacing w:before="0" w:after="0"/>
        <w:contextualSpacing w:val="0"/>
        <w:jc w:val="left"/>
      </w:pPr>
    </w:p>
    <w:p w14:paraId="5AB75C63" w14:textId="4E13F09E" w:rsidR="006A2ACE" w:rsidRDefault="006A2ACE" w:rsidP="006A2ACE">
      <w:pPr>
        <w:pStyle w:val="Ttulo3"/>
      </w:pPr>
      <w:r>
        <w:t>Análisis de</w:t>
      </w:r>
      <w:r w:rsidR="005E6E97" w:rsidRPr="005E6E97">
        <w:t xml:space="preserve"> </w:t>
      </w:r>
      <w:r w:rsidR="005E6E97">
        <w:t>las variables en</w:t>
      </w:r>
      <w:r>
        <w:t xml:space="preserve"> la superficie</w:t>
      </w:r>
    </w:p>
    <w:p w14:paraId="4C28EA3E" w14:textId="1B951041" w:rsidR="006A2ACE" w:rsidRDefault="006A2ACE" w:rsidP="00AD08AA"/>
    <w:p w14:paraId="51D2B5CB" w14:textId="04904949" w:rsidR="006A2ACE" w:rsidRDefault="006A2ACE" w:rsidP="00AD08AA">
      <w:r w:rsidRPr="006A2ACE">
        <w:t xml:space="preserve">Durante el período de tiempo de la toma de muestras, se detectaron diferencias significativas </w:t>
      </w:r>
      <w:r>
        <w:t xml:space="preserve">para </w:t>
      </w:r>
      <w:proofErr w:type="gramStart"/>
      <w:r>
        <w:t>la variables</w:t>
      </w:r>
      <w:proofErr w:type="gramEnd"/>
      <w:r>
        <w:t xml:space="preserve"> en general, </w:t>
      </w:r>
      <w:r w:rsidRPr="006A2ACE">
        <w:t>entre la marea alta y la marea baja en el área mediante la prueba de MRPP (A = 0.04</w:t>
      </w:r>
      <w:r w:rsidR="009D7985">
        <w:t>2</w:t>
      </w:r>
      <w:r w:rsidRPr="006A2ACE">
        <w:t>, p &lt; 0.05), así como entre los diferentes sectores (A = 0.1</w:t>
      </w:r>
      <w:r w:rsidR="009D7985">
        <w:t>1</w:t>
      </w:r>
      <w:r w:rsidRPr="006A2ACE">
        <w:t>, p &lt; 0.01)</w:t>
      </w:r>
      <w:r w:rsidR="009D7985">
        <w:t xml:space="preserve"> </w:t>
      </w:r>
      <w:r w:rsidR="008F5F41">
        <w:t xml:space="preserve">y </w:t>
      </w:r>
      <w:r w:rsidR="008F5F41" w:rsidRPr="006A2ACE">
        <w:t>para</w:t>
      </w:r>
      <w:r w:rsidRPr="006A2ACE">
        <w:t xml:space="preserve"> los transectos (A = </w:t>
      </w:r>
      <w:r w:rsidR="009D7985" w:rsidRPr="009D7985">
        <w:t>0.05302</w:t>
      </w:r>
      <w:r w:rsidRPr="006A2ACE">
        <w:t xml:space="preserve">, p </w:t>
      </w:r>
      <w:r w:rsidR="009D7985">
        <w:t xml:space="preserve">&lt; </w:t>
      </w:r>
      <w:r w:rsidRPr="006A2ACE">
        <w:t>0.0</w:t>
      </w:r>
      <w:r w:rsidR="009D7985">
        <w:t>5</w:t>
      </w:r>
      <w:r w:rsidRPr="006A2ACE">
        <w:t>).</w:t>
      </w:r>
    </w:p>
    <w:p w14:paraId="104C837B" w14:textId="625CC359" w:rsidR="002A34D6" w:rsidRDefault="002A34D6" w:rsidP="00AD08AA"/>
    <w:p w14:paraId="51A819D4" w14:textId="77777777" w:rsidR="00FA334F" w:rsidRDefault="00FA334F" w:rsidP="00AD08AA"/>
    <w:p w14:paraId="6EDC3C88" w14:textId="77777777" w:rsidR="008D4BEB" w:rsidRPr="008D4BEB" w:rsidRDefault="008D4BEB" w:rsidP="00AD08AA"/>
    <w:p w14:paraId="6BC01CD0" w14:textId="401D2DB7" w:rsidR="009B2AD1" w:rsidRDefault="00E82E6F" w:rsidP="00AD08AA">
      <w:pPr>
        <w:pStyle w:val="Descripcin"/>
      </w:pPr>
      <w:r>
        <w:rPr>
          <w:noProof/>
        </w:rPr>
        <w:drawing>
          <wp:inline distT="0" distB="0" distL="0" distR="0" wp14:anchorId="7A403650" wp14:editId="225DE6DD">
            <wp:extent cx="5489575" cy="5489575"/>
            <wp:effectExtent l="0" t="0" r="0" b="0"/>
            <wp:docPr id="143190624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9575" cy="5489575"/>
                    </a:xfrm>
                    <a:prstGeom prst="rect">
                      <a:avLst/>
                    </a:prstGeom>
                    <a:noFill/>
                    <a:ln>
                      <a:noFill/>
                    </a:ln>
                  </pic:spPr>
                </pic:pic>
              </a:graphicData>
            </a:graphic>
          </wp:inline>
        </w:drawing>
      </w:r>
    </w:p>
    <w:p w14:paraId="68B58DA5" w14:textId="77777777" w:rsidR="00E82E6F" w:rsidRDefault="00E82E6F" w:rsidP="00AD08AA">
      <w:pPr>
        <w:pStyle w:val="Descripcin"/>
      </w:pPr>
    </w:p>
    <w:p w14:paraId="26E1D6F5" w14:textId="63728AB3" w:rsidR="009B2AD1" w:rsidRDefault="009B2AD1" w:rsidP="00AD08AA">
      <w:pPr>
        <w:pStyle w:val="Descripcin"/>
      </w:pPr>
      <w:bookmarkStart w:id="17" w:name="_Ref134695665"/>
      <w:r>
        <w:t xml:space="preserve">Figura </w:t>
      </w:r>
      <w:r w:rsidR="005B2713">
        <w:fldChar w:fldCharType="begin"/>
      </w:r>
      <w:r w:rsidR="005B2713">
        <w:instrText xml:space="preserve"> SEQ Figura \* ARABIC </w:instrText>
      </w:r>
      <w:r w:rsidR="005B2713">
        <w:fldChar w:fldCharType="separate"/>
      </w:r>
      <w:r w:rsidR="00150FFC">
        <w:rPr>
          <w:noProof/>
        </w:rPr>
        <w:t>7</w:t>
      </w:r>
      <w:r w:rsidR="005B2713">
        <w:rPr>
          <w:noProof/>
        </w:rPr>
        <w:fldChar w:fldCharType="end"/>
      </w:r>
      <w:bookmarkEnd w:id="17"/>
      <w:r>
        <w:t>.</w:t>
      </w:r>
      <w:r w:rsidR="00C9119B">
        <w:t xml:space="preserve"> Diagrama de cajas y líneas mostrando la distribución de las concentraciones de nitritos, nitratos, fosfatos y silicatos entre los períodos mareales, los sectores y los transectos de las bocanas de delta del río Sanquianga.</w:t>
      </w:r>
    </w:p>
    <w:p w14:paraId="503A2B0B" w14:textId="3EE0AFE8" w:rsidR="007B77D5" w:rsidRDefault="007B77D5">
      <w:pPr>
        <w:spacing w:before="0" w:after="0"/>
        <w:contextualSpacing w:val="0"/>
        <w:jc w:val="left"/>
      </w:pPr>
      <w:r>
        <w:br w:type="page"/>
      </w:r>
    </w:p>
    <w:p w14:paraId="4CC9328B" w14:textId="77777777" w:rsidR="007B77D5" w:rsidRPr="007B77D5" w:rsidRDefault="007B77D5" w:rsidP="007B77D5"/>
    <w:p w14:paraId="2730CA47" w14:textId="484AE47D" w:rsidR="007B77D5" w:rsidRDefault="007B77D5" w:rsidP="007B77D5">
      <w:r>
        <w:t>Los nitritos en marea alta presentaron un mínimo de concentración de 0.05 μM, una mediana de 0.1 μM y un máximo de concentración de 0.77 μM. Para la marea baja, el mínimo de concentración fue de 0.24 μM, una mediana de 0.35 μM y un máximo de concentración de 0.92 μ</w:t>
      </w:r>
      <w:proofErr w:type="gramStart"/>
      <w:r>
        <w:t>M  (</w:t>
      </w:r>
      <w:proofErr w:type="gramEnd"/>
      <w:r>
        <w:fldChar w:fldCharType="begin"/>
      </w:r>
      <w:r>
        <w:instrText xml:space="preserve"> REF _Ref134695665 \h </w:instrText>
      </w:r>
      <w:r>
        <w:fldChar w:fldCharType="separate"/>
      </w:r>
      <w:r w:rsidR="00150FFC">
        <w:t xml:space="preserve">Figura </w:t>
      </w:r>
      <w:r w:rsidR="00150FFC">
        <w:rPr>
          <w:noProof/>
        </w:rPr>
        <w:t>7</w:t>
      </w:r>
      <w:r>
        <w:fldChar w:fldCharType="end"/>
      </w:r>
      <w:r>
        <w:t>).</w:t>
      </w:r>
    </w:p>
    <w:p w14:paraId="15CCDE70" w14:textId="316E3D47" w:rsidR="007B77D5" w:rsidRDefault="007B77D5" w:rsidP="007B77D5">
      <w:r>
        <w:t>Los nitritos tendieron a presentar una mayor concentración en la bocana Amarales en marea baja seguida de la bocana Sanquianga también en marea baja (</w:t>
      </w:r>
      <w:r>
        <w:fldChar w:fldCharType="begin"/>
      </w:r>
      <w:r>
        <w:instrText xml:space="preserve"> REF _Ref134875891 \h </w:instrText>
      </w:r>
      <w:r>
        <w:fldChar w:fldCharType="separate"/>
      </w:r>
      <w:r w:rsidR="00150FFC">
        <w:t xml:space="preserve">Figura </w:t>
      </w:r>
      <w:r w:rsidR="00150FFC">
        <w:rPr>
          <w:noProof/>
        </w:rPr>
        <w:t>8</w:t>
      </w:r>
      <w:r>
        <w:fldChar w:fldCharType="end"/>
      </w:r>
      <w:r>
        <w:t>)</w:t>
      </w:r>
      <w:r w:rsidR="00054C97">
        <w:t>, la prueba local de Moran mostró una varianza alta para la bocana Amarales más que para el resto de las bocas</w:t>
      </w:r>
      <w:r>
        <w:t>. Se encontró una correlación espacial</w:t>
      </w:r>
      <w:r w:rsidR="00054C97">
        <w:t xml:space="preserve"> global</w:t>
      </w:r>
      <w:r>
        <w:t xml:space="preserve"> positiva y significativa para ambos períodos mareales (Marea Alta I de Moran= 0.</w:t>
      </w:r>
      <w:r w:rsidR="00054C97">
        <w:t>33</w:t>
      </w:r>
      <w:r>
        <w:t xml:space="preserve"> p &lt;0.01; Marea Baja I de Moran = 0.</w:t>
      </w:r>
      <w:r w:rsidR="00054C97">
        <w:t>35</w:t>
      </w:r>
      <w:r>
        <w:t xml:space="preserve"> p &lt;0.01). </w:t>
      </w:r>
    </w:p>
    <w:p w14:paraId="1E871D72" w14:textId="77777777" w:rsidR="007B77D5" w:rsidRDefault="007B77D5" w:rsidP="007B77D5"/>
    <w:p w14:paraId="1DDADE61" w14:textId="77777777" w:rsidR="007B77D5" w:rsidRDefault="007B77D5" w:rsidP="007B77D5">
      <w:pPr>
        <w:keepNext/>
        <w:jc w:val="center"/>
      </w:pPr>
      <w:r>
        <w:rPr>
          <w:noProof/>
        </w:rPr>
        <w:drawing>
          <wp:inline distT="0" distB="0" distL="0" distR="0" wp14:anchorId="694268D0" wp14:editId="745843DE">
            <wp:extent cx="4317631" cy="6480000"/>
            <wp:effectExtent l="0" t="0" r="6985" b="0"/>
            <wp:docPr id="61119235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7631" cy="6480000"/>
                    </a:xfrm>
                    <a:prstGeom prst="rect">
                      <a:avLst/>
                    </a:prstGeom>
                    <a:noFill/>
                    <a:ln>
                      <a:noFill/>
                    </a:ln>
                  </pic:spPr>
                </pic:pic>
              </a:graphicData>
            </a:graphic>
          </wp:inline>
        </w:drawing>
      </w:r>
    </w:p>
    <w:p w14:paraId="3EDB8AB9" w14:textId="514B5311" w:rsidR="007B77D5" w:rsidRDefault="007B77D5" w:rsidP="007B77D5">
      <w:pPr>
        <w:pStyle w:val="Descripcin"/>
        <w:jc w:val="both"/>
      </w:pPr>
      <w:bookmarkStart w:id="18" w:name="_Ref134875891"/>
      <w:r>
        <w:t xml:space="preserve">Figura </w:t>
      </w:r>
      <w:r>
        <w:fldChar w:fldCharType="begin"/>
      </w:r>
      <w:r>
        <w:instrText xml:space="preserve"> SEQ Figura \* ARABIC </w:instrText>
      </w:r>
      <w:r>
        <w:fldChar w:fldCharType="separate"/>
      </w:r>
      <w:r w:rsidR="00150FFC">
        <w:rPr>
          <w:noProof/>
        </w:rPr>
        <w:t>8</w:t>
      </w:r>
      <w:r>
        <w:fldChar w:fldCharType="end"/>
      </w:r>
      <w:bookmarkEnd w:id="18"/>
      <w:r>
        <w:t>. Distribución de la concentración de nitritos</w:t>
      </w:r>
      <w:r w:rsidR="005F21F7">
        <w:t xml:space="preserve"> [NO</w:t>
      </w:r>
      <w:r w:rsidR="005F21F7">
        <w:rPr>
          <w:vertAlign w:val="subscript"/>
        </w:rPr>
        <w:t>2</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57A082A5" w14:textId="77777777" w:rsidR="007B77D5" w:rsidRPr="007B77D5" w:rsidRDefault="007B77D5" w:rsidP="007B77D5"/>
    <w:p w14:paraId="0E22FAD3" w14:textId="0C7A9683" w:rsidR="007B77D5" w:rsidRDefault="00C039C9" w:rsidP="00C039C9">
      <w:r>
        <w:lastRenderedPageBreak/>
        <w:t xml:space="preserve">Los nitratos en marea alta presentaron un mínimo de concentración de 0.27 μM, una mediana de 0.7 μM y un máximo de concentración de 2.28 μM. Para la marea baja, el mínimo de concentración fue de 0.19 μM, una mediana de 1.22 μM y un máximo de concentración de 4.3 μM. Estos tendieron a presentar una mayor concentración en marea baja en la bocana </w:t>
      </w:r>
      <w:r w:rsidR="00054C97">
        <w:t>Guascama detectándose una alta varianza en esta bocana con un alto nivel de significancia</w:t>
      </w:r>
      <w:r>
        <w:t xml:space="preserve"> y Sanquianga</w:t>
      </w:r>
      <w:r w:rsidR="0017782F">
        <w:t xml:space="preserve"> presentando una correlación espacial</w:t>
      </w:r>
      <w:r w:rsidR="00054C97">
        <w:t xml:space="preserve"> global</w:t>
      </w:r>
      <w:r w:rsidR="0017782F">
        <w:t xml:space="preserve"> positiva y significativa (I de Moran = 0.</w:t>
      </w:r>
      <w:r w:rsidR="00054C97">
        <w:t>55</w:t>
      </w:r>
      <w:r w:rsidR="0017782F">
        <w:t xml:space="preserve"> p &lt;0.01) mientras </w:t>
      </w:r>
      <w:r w:rsidR="00105230">
        <w:t>que,</w:t>
      </w:r>
      <w:r w:rsidR="0017782F">
        <w:t xml:space="preserve"> para la marea alta, no se encontró una correlación espacial significativa (I de Moran = -0.</w:t>
      </w:r>
      <w:r w:rsidR="00054C97">
        <w:t>05</w:t>
      </w:r>
      <w:r w:rsidR="0017782F">
        <w:t xml:space="preserve"> p = 0.</w:t>
      </w:r>
      <w:r w:rsidR="00054C97">
        <w:t>49</w:t>
      </w:r>
      <w:r w:rsidR="0017782F">
        <w:t xml:space="preserve">) observándose una mayor aleatoriedad en </w:t>
      </w:r>
      <w:r w:rsidR="00105230">
        <w:t>su</w:t>
      </w:r>
      <w:r w:rsidR="0017782F">
        <w:t xml:space="preserve"> distribución </w:t>
      </w:r>
      <w:r>
        <w:t>(</w:t>
      </w:r>
      <w:r w:rsidR="00434626">
        <w:fldChar w:fldCharType="begin"/>
      </w:r>
      <w:r w:rsidR="00434626">
        <w:instrText xml:space="preserve"> REF _Ref134876877 \h </w:instrText>
      </w:r>
      <w:r w:rsidR="00434626">
        <w:fldChar w:fldCharType="separate"/>
      </w:r>
      <w:r w:rsidR="00150FFC">
        <w:t xml:space="preserve">Figura </w:t>
      </w:r>
      <w:r w:rsidR="00150FFC">
        <w:rPr>
          <w:noProof/>
        </w:rPr>
        <w:t>9</w:t>
      </w:r>
      <w:r w:rsidR="00434626">
        <w:fldChar w:fldCharType="end"/>
      </w:r>
      <w:r>
        <w:t xml:space="preserve">). </w:t>
      </w:r>
    </w:p>
    <w:p w14:paraId="430B717D" w14:textId="77777777" w:rsidR="00054C97" w:rsidRDefault="00054C97" w:rsidP="00C039C9"/>
    <w:p w14:paraId="10A37DD5" w14:textId="77777777" w:rsidR="007B77D5" w:rsidRDefault="007B77D5" w:rsidP="007B77D5">
      <w:pPr>
        <w:keepNext/>
        <w:jc w:val="center"/>
      </w:pPr>
      <w:r>
        <w:rPr>
          <w:noProof/>
        </w:rPr>
        <w:drawing>
          <wp:inline distT="0" distB="0" distL="0" distR="0" wp14:anchorId="6D87C8D1" wp14:editId="3BF18CD7">
            <wp:extent cx="4317630" cy="6480000"/>
            <wp:effectExtent l="0" t="0" r="6985" b="0"/>
            <wp:docPr id="116859531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7DAFE48" w14:textId="166813BC" w:rsidR="007B77D5" w:rsidRDefault="007B77D5" w:rsidP="007B77D5">
      <w:pPr>
        <w:pStyle w:val="Descripcin"/>
        <w:jc w:val="both"/>
      </w:pPr>
      <w:bookmarkStart w:id="19" w:name="_Ref134876877"/>
      <w:r>
        <w:t xml:space="preserve">Figura </w:t>
      </w:r>
      <w:r>
        <w:fldChar w:fldCharType="begin"/>
      </w:r>
      <w:r>
        <w:instrText xml:space="preserve"> SEQ Figura \* ARABIC </w:instrText>
      </w:r>
      <w:r>
        <w:fldChar w:fldCharType="separate"/>
      </w:r>
      <w:r w:rsidR="00150FFC">
        <w:rPr>
          <w:noProof/>
        </w:rPr>
        <w:t>9</w:t>
      </w:r>
      <w:r>
        <w:fldChar w:fldCharType="end"/>
      </w:r>
      <w:bookmarkEnd w:id="19"/>
      <w:r>
        <w:t xml:space="preserve">. </w:t>
      </w:r>
      <w:r w:rsidR="005F21F7">
        <w:t>Distribución de la concentración de nitratos [NO</w:t>
      </w:r>
      <w:r w:rsidR="005F21F7">
        <w:rPr>
          <w:vertAlign w:val="subscript"/>
        </w:rPr>
        <w:t>3</w:t>
      </w:r>
      <w:r w:rsidR="005F21F7">
        <w:rPr>
          <w:vertAlign w:val="superscript"/>
        </w:rPr>
        <w:t>-</w:t>
      </w:r>
      <w:r w:rsidR="005F21F7" w:rsidRPr="005F21F7">
        <w:t>]</w:t>
      </w:r>
      <w:r w:rsidR="005F21F7">
        <w:t>[µM]</w:t>
      </w:r>
      <w:r w:rsidR="005F21F7" w:rsidRPr="005F21F7">
        <w:t xml:space="preserve"> </w:t>
      </w:r>
      <w:r w:rsidR="005F21F7">
        <w:t xml:space="preserve">en relación con </w:t>
      </w:r>
      <w:r w:rsidR="00C8435E">
        <w:t xml:space="preserve">la </w:t>
      </w:r>
      <w:r w:rsidR="005F21F7">
        <w:t xml:space="preserve">distribución de la varianza espacial y </w:t>
      </w:r>
      <w:r w:rsidR="00C8435E">
        <w:t xml:space="preserve">la </w:t>
      </w:r>
      <w:r w:rsidR="005F21F7">
        <w:t>significancia de la prueba local de Moran para determinar autocorrelación espacial.</w:t>
      </w:r>
    </w:p>
    <w:p w14:paraId="055E4777" w14:textId="4BC3C275" w:rsidR="007B77D5" w:rsidRDefault="00C039C9" w:rsidP="00C039C9">
      <w:r>
        <w:t xml:space="preserve">Los fosfatos en marea alta presentaron un mínimo de concentración de 0.06 μM, una mediana de 0.19 μM y un máximo de concentración de 0.42 μM. Para la marea baja, el mínimo de </w:t>
      </w:r>
      <w:r>
        <w:lastRenderedPageBreak/>
        <w:t>concentración fue de 0.06 μM, una mediana de 0.32 μM y un máximo de concentración de 0.91 μM. Espacialmente la mayor concentración se encontró en la bocana Sanquianga durante la marea baja</w:t>
      </w:r>
      <w:r w:rsidR="000565EC">
        <w:t xml:space="preserve"> presentando una correlación espacial positiva y significativa (I de Moran = 0.</w:t>
      </w:r>
      <w:r w:rsidR="001322AD">
        <w:t>30</w:t>
      </w:r>
      <w:r w:rsidR="000565EC">
        <w:t xml:space="preserve"> p &lt;0.01)   pero la distribución de estos en marea alta no presentó una estructura espacial (I de Moran = 0.0</w:t>
      </w:r>
      <w:r w:rsidR="001322AD">
        <w:t>9</w:t>
      </w:r>
      <w:r w:rsidR="000565EC">
        <w:t xml:space="preserve"> p =0.1) </w:t>
      </w:r>
      <w:r>
        <w:t>(</w:t>
      </w:r>
      <w:r w:rsidR="00434626">
        <w:fldChar w:fldCharType="begin"/>
      </w:r>
      <w:r w:rsidR="00434626">
        <w:instrText xml:space="preserve"> REF _Ref134876908 \h </w:instrText>
      </w:r>
      <w:r w:rsidR="00434626">
        <w:fldChar w:fldCharType="separate"/>
      </w:r>
      <w:r w:rsidR="00150FFC">
        <w:t xml:space="preserve">Figura </w:t>
      </w:r>
      <w:r w:rsidR="00150FFC">
        <w:rPr>
          <w:noProof/>
        </w:rPr>
        <w:t>10</w:t>
      </w:r>
      <w:r w:rsidR="00434626">
        <w:fldChar w:fldCharType="end"/>
      </w:r>
      <w:r>
        <w:t xml:space="preserve">). </w:t>
      </w:r>
    </w:p>
    <w:p w14:paraId="227288C8" w14:textId="0DD739E4" w:rsidR="007B77D5" w:rsidRDefault="007B77D5">
      <w:pPr>
        <w:spacing w:before="0" w:after="0"/>
        <w:contextualSpacing w:val="0"/>
        <w:jc w:val="left"/>
      </w:pPr>
    </w:p>
    <w:p w14:paraId="4CCDB7E5" w14:textId="77777777" w:rsidR="005F21F7" w:rsidRDefault="005F21F7" w:rsidP="005F21F7">
      <w:pPr>
        <w:keepNext/>
        <w:spacing w:before="0" w:after="0"/>
        <w:contextualSpacing w:val="0"/>
        <w:jc w:val="center"/>
      </w:pPr>
      <w:r>
        <w:rPr>
          <w:noProof/>
        </w:rPr>
        <w:drawing>
          <wp:inline distT="0" distB="0" distL="0" distR="0" wp14:anchorId="417F21B6" wp14:editId="50823CFD">
            <wp:extent cx="4317630" cy="6480000"/>
            <wp:effectExtent l="0" t="0" r="6985" b="0"/>
            <wp:docPr id="25656258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A5D666C" w14:textId="2FE778E8" w:rsidR="005F21F7" w:rsidRDefault="005F21F7" w:rsidP="00C8435E">
      <w:pPr>
        <w:pStyle w:val="Descripcin"/>
      </w:pPr>
      <w:bookmarkStart w:id="20" w:name="_Ref134876908"/>
      <w:r>
        <w:t xml:space="preserve">Figura </w:t>
      </w:r>
      <w:r>
        <w:fldChar w:fldCharType="begin"/>
      </w:r>
      <w:r>
        <w:instrText xml:space="preserve"> SEQ Figura \* ARABIC </w:instrText>
      </w:r>
      <w:r>
        <w:fldChar w:fldCharType="separate"/>
      </w:r>
      <w:r w:rsidR="00150FFC">
        <w:rPr>
          <w:noProof/>
        </w:rPr>
        <w:t>10</w:t>
      </w:r>
      <w:r>
        <w:fldChar w:fldCharType="end"/>
      </w:r>
      <w:bookmarkEnd w:id="20"/>
      <w:r>
        <w:t>. Distribución de la concentración de fosfatos [PO</w:t>
      </w:r>
      <w:r w:rsidRPr="005F21F7">
        <w:rPr>
          <w:vertAlign w:val="subscript"/>
        </w:rPr>
        <w:t>4</w:t>
      </w:r>
      <w:r>
        <w:rPr>
          <w:vertAlign w:val="superscript"/>
        </w:rPr>
        <w:t>-3</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24A9502E" w14:textId="77777777" w:rsidR="005F21F7" w:rsidRDefault="005F21F7">
      <w:pPr>
        <w:spacing w:before="0" w:after="0"/>
        <w:contextualSpacing w:val="0"/>
        <w:jc w:val="left"/>
      </w:pPr>
    </w:p>
    <w:p w14:paraId="2B0ED745" w14:textId="77777777" w:rsidR="005F21F7" w:rsidRDefault="005F21F7">
      <w:pPr>
        <w:spacing w:before="0" w:after="0"/>
        <w:contextualSpacing w:val="0"/>
        <w:jc w:val="left"/>
      </w:pPr>
    </w:p>
    <w:p w14:paraId="7D529229" w14:textId="3A947517" w:rsidR="001322AD" w:rsidRDefault="00C039C9" w:rsidP="00C039C9">
      <w:r>
        <w:t xml:space="preserve">Los silicatos presentaron la mayor concentración durante la marea baja en la bocana Guascama durante la marea baja con un valor de 78.47 μM con una mediana de 27.64 μM y una mínima concentración de 6.86 μM. En marea alta se registró una mediana de 11.49 μM, un mínimo de 3.51 </w:t>
      </w:r>
      <w:r>
        <w:lastRenderedPageBreak/>
        <w:t xml:space="preserve">μM y un máximo de 44.44 μM. </w:t>
      </w:r>
      <w:r w:rsidR="00105230">
        <w:t>Se encontró correlación espacial significativa en la distribución de los silicatos en marea baja (I de Moran = 0.</w:t>
      </w:r>
      <w:r w:rsidR="001322AD">
        <w:t>53</w:t>
      </w:r>
      <w:r w:rsidR="00105230">
        <w:t xml:space="preserve"> p &lt;0.01) pero no se encontró correlación espacial en la marea alta (I de Moran = -0.0</w:t>
      </w:r>
      <w:r w:rsidR="001322AD">
        <w:t>5</w:t>
      </w:r>
      <w:r w:rsidR="00105230">
        <w:t xml:space="preserve"> p = 0.</w:t>
      </w:r>
      <w:r w:rsidR="001322AD">
        <w:t>47</w:t>
      </w:r>
      <w:r w:rsidR="00105230">
        <w:t>).</w:t>
      </w:r>
    </w:p>
    <w:p w14:paraId="6B60D78A" w14:textId="77777777" w:rsidR="001322AD" w:rsidRDefault="001322AD" w:rsidP="00C039C9"/>
    <w:p w14:paraId="68C41656" w14:textId="77777777" w:rsidR="001322AD" w:rsidRDefault="001322AD" w:rsidP="001322AD">
      <w:pPr>
        <w:keepNext/>
        <w:jc w:val="center"/>
      </w:pPr>
      <w:r>
        <w:rPr>
          <w:noProof/>
        </w:rPr>
        <w:drawing>
          <wp:inline distT="0" distB="0" distL="0" distR="0" wp14:anchorId="3DB86326" wp14:editId="0AE215A1">
            <wp:extent cx="4317630" cy="6480000"/>
            <wp:effectExtent l="0" t="0" r="6985" b="0"/>
            <wp:docPr id="112040004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48F1455" w14:textId="2661116A" w:rsidR="001322AD" w:rsidRDefault="001322AD" w:rsidP="001322AD">
      <w:pPr>
        <w:pStyle w:val="Descripcin"/>
        <w:jc w:val="both"/>
      </w:pPr>
      <w:r>
        <w:t xml:space="preserve">Figura </w:t>
      </w:r>
      <w:r>
        <w:fldChar w:fldCharType="begin"/>
      </w:r>
      <w:r>
        <w:instrText xml:space="preserve"> SEQ Figura \* ARABIC </w:instrText>
      </w:r>
      <w:r>
        <w:fldChar w:fldCharType="separate"/>
      </w:r>
      <w:r w:rsidR="00150FFC">
        <w:rPr>
          <w:noProof/>
        </w:rPr>
        <w:t>11</w:t>
      </w:r>
      <w:r>
        <w:fldChar w:fldCharType="end"/>
      </w:r>
      <w:r>
        <w:t>. Distribución de la concentración de silicatos [SiO</w:t>
      </w:r>
      <w:r>
        <w:rPr>
          <w:vertAlign w:val="subscript"/>
        </w:rPr>
        <w:t>2</w:t>
      </w:r>
      <w:r w:rsidRPr="005F21F7">
        <w:t>]</w:t>
      </w:r>
      <w:r>
        <w:t xml:space="preserve">[µM] en relación con </w:t>
      </w:r>
      <w:r w:rsidR="00C8435E">
        <w:t xml:space="preserve">la </w:t>
      </w:r>
      <w:r>
        <w:t xml:space="preserve">distribución de la varianza espacial y </w:t>
      </w:r>
      <w:r w:rsidR="00C8435E">
        <w:t xml:space="preserve">la </w:t>
      </w:r>
      <w:r>
        <w:t>significancia de la prueba local de Moran para determinar autocorrelación espacial.</w:t>
      </w:r>
    </w:p>
    <w:p w14:paraId="5D83DA58" w14:textId="77777777" w:rsidR="00105230" w:rsidRDefault="00105230" w:rsidP="00C039C9"/>
    <w:p w14:paraId="29E015BD" w14:textId="099FC6AC" w:rsidR="009B2AD1" w:rsidRDefault="00105230" w:rsidP="00C8435E">
      <w:r>
        <w:lastRenderedPageBreak/>
        <w:t xml:space="preserve">  </w:t>
      </w:r>
      <w:r w:rsidR="00E82E6F">
        <w:rPr>
          <w:noProof/>
        </w:rPr>
        <w:drawing>
          <wp:inline distT="0" distB="0" distL="0" distR="0" wp14:anchorId="304FCB56" wp14:editId="0450D898">
            <wp:extent cx="5400675" cy="5400675"/>
            <wp:effectExtent l="0" t="0" r="9525" b="9525"/>
            <wp:docPr id="170812260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37DB48ED" w14:textId="77777777" w:rsidR="00C039C9" w:rsidRDefault="00C039C9" w:rsidP="00C039C9">
      <w:pPr>
        <w:pStyle w:val="Descripcin"/>
      </w:pPr>
    </w:p>
    <w:p w14:paraId="42F40656" w14:textId="0C33F07F" w:rsidR="00C039C9" w:rsidRDefault="009B2AD1" w:rsidP="00C039C9">
      <w:pPr>
        <w:pStyle w:val="Descripcin"/>
      </w:pPr>
      <w:bookmarkStart w:id="21" w:name="_Ref134713680"/>
      <w:r>
        <w:t xml:space="preserve">Figura </w:t>
      </w:r>
      <w:r w:rsidR="005B2713">
        <w:fldChar w:fldCharType="begin"/>
      </w:r>
      <w:r w:rsidR="005B2713">
        <w:instrText xml:space="preserve"> SEQ Figura \* ARABIC </w:instrText>
      </w:r>
      <w:r w:rsidR="005B2713">
        <w:fldChar w:fldCharType="separate"/>
      </w:r>
      <w:r w:rsidR="00150FFC">
        <w:rPr>
          <w:noProof/>
        </w:rPr>
        <w:t>12</w:t>
      </w:r>
      <w:r w:rsidR="005B2713">
        <w:rPr>
          <w:noProof/>
        </w:rPr>
        <w:fldChar w:fldCharType="end"/>
      </w:r>
      <w:bookmarkEnd w:id="21"/>
      <w:r>
        <w:t>.</w:t>
      </w:r>
      <w:r w:rsidR="00C039C9">
        <w:t xml:space="preserve"> Diagrama de cajas y líneas mostrando la distribución de las concentraciones de</w:t>
      </w:r>
      <w:r w:rsidR="004414D8">
        <w:t>l pH</w:t>
      </w:r>
      <w:r w:rsidR="00C039C9">
        <w:t xml:space="preserve">, </w:t>
      </w:r>
      <w:r w:rsidR="004414D8">
        <w:t>el oxígeno disuelto en superficie</w:t>
      </w:r>
      <w:r w:rsidR="00C039C9">
        <w:t xml:space="preserve">, </w:t>
      </w:r>
      <w:r w:rsidR="004414D8">
        <w:t>la transparencia</w:t>
      </w:r>
      <w:r w:rsidR="00C039C9">
        <w:t xml:space="preserve"> y </w:t>
      </w:r>
      <w:r w:rsidR="004414D8">
        <w:t>los sólidos suspendidos totales</w:t>
      </w:r>
      <w:r w:rsidR="00C039C9">
        <w:t xml:space="preserve"> entre los períodos mareales, los sectores y los transectos de las bocanas de delta del río Sanquianga.</w:t>
      </w:r>
    </w:p>
    <w:p w14:paraId="2690F2CB" w14:textId="26A3EB62" w:rsidR="009B2AD1" w:rsidRDefault="009B2AD1" w:rsidP="00AD08AA">
      <w:pPr>
        <w:pStyle w:val="Descripcin"/>
      </w:pPr>
    </w:p>
    <w:p w14:paraId="1A5699D1" w14:textId="778DE68A" w:rsidR="007B77D5" w:rsidRDefault="007B77D5" w:rsidP="007B77D5">
      <w:r>
        <w:t xml:space="preserve">El pH </w:t>
      </w:r>
      <w:r w:rsidR="00C8435E">
        <w:t>más</w:t>
      </w:r>
      <w:r>
        <w:t xml:space="preserve"> básico registrado se dio tanto en marea alta como en marea baja con una mediana similar de 8.2. El valor más ácido registrado fue de 7.8. La mayor concentración de oxígeno disuelto se encontró en marea alta en el sector oceánico con un valor de 8.06 </w:t>
      </w:r>
      <w:proofErr w:type="gramStart"/>
      <w:r>
        <w:t>mg.L</w:t>
      </w:r>
      <w:proofErr w:type="gramEnd"/>
      <w:r w:rsidRPr="004E5025">
        <w:rPr>
          <w:vertAlign w:val="superscript"/>
        </w:rPr>
        <w:t>-1</w:t>
      </w:r>
      <w:r>
        <w:t xml:space="preserve"> y se presentó una tendencia a disminuir esta concentración hacia las bocanas (</w:t>
      </w:r>
      <w:r>
        <w:fldChar w:fldCharType="begin"/>
      </w:r>
      <w:r>
        <w:instrText xml:space="preserve"> REF _Ref134713680 \h </w:instrText>
      </w:r>
      <w:r>
        <w:fldChar w:fldCharType="separate"/>
      </w:r>
      <w:r w:rsidR="00150FFC">
        <w:t xml:space="preserve">Figura </w:t>
      </w:r>
      <w:r w:rsidR="00150FFC">
        <w:rPr>
          <w:noProof/>
        </w:rPr>
        <w:t>12</w:t>
      </w:r>
      <w:r>
        <w:fldChar w:fldCharType="end"/>
      </w:r>
      <w:r>
        <w:t>), alcanzando concentraciones de 6.08 mg.L</w:t>
      </w:r>
      <w:r w:rsidRPr="004E5025">
        <w:rPr>
          <w:vertAlign w:val="superscript"/>
        </w:rPr>
        <w:t>-1</w:t>
      </w:r>
      <w:r>
        <w:rPr>
          <w:vertAlign w:val="superscript"/>
        </w:rPr>
        <w:t xml:space="preserve"> </w:t>
      </w:r>
      <w:r>
        <w:t>en marea baja y 6.79 mg.L</w:t>
      </w:r>
      <w:r w:rsidRPr="004E5025">
        <w:rPr>
          <w:vertAlign w:val="superscript"/>
        </w:rPr>
        <w:t>-1</w:t>
      </w:r>
      <w:r>
        <w:t xml:space="preserve">  en marea alta. La mediana para la marea alta fue de 7.2 </w:t>
      </w:r>
      <w:proofErr w:type="gramStart"/>
      <w:r>
        <w:t>mg.L</w:t>
      </w:r>
      <w:proofErr w:type="gramEnd"/>
      <w:r w:rsidRPr="004E5025">
        <w:rPr>
          <w:vertAlign w:val="superscript"/>
        </w:rPr>
        <w:t>-1</w:t>
      </w:r>
      <w:r>
        <w:rPr>
          <w:vertAlign w:val="superscript"/>
        </w:rPr>
        <w:t xml:space="preserve"> </w:t>
      </w:r>
      <w:r>
        <w:t>y para marea baja fue de 6.435 mg.L</w:t>
      </w:r>
      <w:r w:rsidRPr="004E5025">
        <w:rPr>
          <w:vertAlign w:val="superscript"/>
        </w:rPr>
        <w:t>-1</w:t>
      </w:r>
      <w:r>
        <w:t xml:space="preserve">. </w:t>
      </w:r>
    </w:p>
    <w:p w14:paraId="15A5A13E" w14:textId="77777777" w:rsidR="00D9606C" w:rsidRDefault="00D9606C" w:rsidP="007B77D5"/>
    <w:p w14:paraId="1E2A63B5" w14:textId="7AD24293" w:rsidR="00D9606C" w:rsidRDefault="00D9606C" w:rsidP="007B77D5">
      <w:r>
        <w:t>Para ambas mareas se encontró una estructura espacial agregada y muy significativa mareales (Marea Alta I de Moran= 0.34 p &lt;0.01; Marea Baja I de Moran = 0.55 p &lt;0.01) presentándose un fuerte descenso en la bocana guascama</w:t>
      </w:r>
      <w:r w:rsidR="00223DC5">
        <w:t>, ubicándose en esta área la mayor varianza y significancia de la prueba local de Moran (</w:t>
      </w:r>
      <w:r w:rsidR="00223DC5">
        <w:fldChar w:fldCharType="begin"/>
      </w:r>
      <w:r w:rsidR="00223DC5">
        <w:instrText xml:space="preserve"> REF _Ref134878969 \h </w:instrText>
      </w:r>
      <w:r w:rsidR="00223DC5">
        <w:fldChar w:fldCharType="separate"/>
      </w:r>
      <w:r w:rsidR="00150FFC">
        <w:t xml:space="preserve">Figura </w:t>
      </w:r>
      <w:r w:rsidR="00150FFC">
        <w:rPr>
          <w:noProof/>
        </w:rPr>
        <w:t>13</w:t>
      </w:r>
      <w:r w:rsidR="00223DC5">
        <w:fldChar w:fldCharType="end"/>
      </w:r>
      <w:r w:rsidR="00223DC5">
        <w:t>).</w:t>
      </w:r>
    </w:p>
    <w:p w14:paraId="5F2F8BC1" w14:textId="77777777" w:rsidR="00223DC5" w:rsidRDefault="00223DC5" w:rsidP="007B77D5"/>
    <w:p w14:paraId="28029A7D" w14:textId="77777777" w:rsidR="00C8435E" w:rsidRDefault="00C8435E" w:rsidP="00C8435E">
      <w:pPr>
        <w:keepNext/>
        <w:spacing w:before="0" w:after="0"/>
        <w:contextualSpacing w:val="0"/>
        <w:jc w:val="center"/>
      </w:pPr>
      <w:r>
        <w:rPr>
          <w:noProof/>
        </w:rPr>
        <w:lastRenderedPageBreak/>
        <w:drawing>
          <wp:inline distT="0" distB="0" distL="0" distR="0" wp14:anchorId="3D5A18B0" wp14:editId="104ED449">
            <wp:extent cx="4317630" cy="6480000"/>
            <wp:effectExtent l="0" t="0" r="6985" b="0"/>
            <wp:docPr id="11223607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ED7DBD" w14:textId="0734A043" w:rsidR="00C8435E" w:rsidRDefault="00C8435E" w:rsidP="00C8435E">
      <w:pPr>
        <w:pStyle w:val="Descripcin"/>
        <w:jc w:val="center"/>
      </w:pPr>
      <w:bookmarkStart w:id="22" w:name="_Ref134878969"/>
      <w:r>
        <w:t xml:space="preserve">Figura </w:t>
      </w:r>
      <w:r>
        <w:fldChar w:fldCharType="begin"/>
      </w:r>
      <w:r>
        <w:instrText xml:space="preserve"> SEQ Figura \* ARABIC </w:instrText>
      </w:r>
      <w:r>
        <w:fldChar w:fldCharType="separate"/>
      </w:r>
      <w:r w:rsidR="00150FFC">
        <w:rPr>
          <w:noProof/>
        </w:rPr>
        <w:t>13</w:t>
      </w:r>
      <w:r>
        <w:fldChar w:fldCharType="end"/>
      </w:r>
      <w:bookmarkEnd w:id="22"/>
      <w:r>
        <w:t>. Distribución de la concentración del pH en relación con la distribución de la varianza espacial y la significancia de la prueba local de Moran para determinar autocorrelación espacial.</w:t>
      </w:r>
    </w:p>
    <w:p w14:paraId="0757AF4F" w14:textId="3973BC11" w:rsidR="007B77D5" w:rsidRDefault="007B77D5" w:rsidP="00C8435E">
      <w:pPr>
        <w:spacing w:before="0" w:after="0"/>
        <w:contextualSpacing w:val="0"/>
        <w:jc w:val="center"/>
      </w:pPr>
      <w:r>
        <w:br w:type="page"/>
      </w:r>
    </w:p>
    <w:p w14:paraId="5CE11664" w14:textId="5EB310E9" w:rsidR="00194A4C" w:rsidRDefault="007B77D5" w:rsidP="00194A4C">
      <w:pPr>
        <w:keepNext/>
      </w:pPr>
      <w:r>
        <w:lastRenderedPageBreak/>
        <w:t xml:space="preserve">La </w:t>
      </w:r>
      <w:r w:rsidR="000C0A8A">
        <w:t xml:space="preserve">transparencia </w:t>
      </w:r>
      <w:r>
        <w:t xml:space="preserve">con el alcance del disco Secchi mostró una tendencia similar a la encontrada con el oxígeno disuelto, a medida que las estaciones de muestreo se acercan a la costa la transparencia es mayor y esto a su vez se relaciona con los sólidos suspendidos. En la marea alta se obtuvo el mayor valor de profundidad de transparencia de aproximadamente 13 metros en el transecto de Amarales, y una transparencia de aproximadamente de 0.6 metros en todo el sector costero. La mediana para la marea alta fue de 1.97 metros y para la marea baja 1.35 metros. </w:t>
      </w:r>
    </w:p>
    <w:p w14:paraId="1EE2CE22" w14:textId="77777777" w:rsidR="00194A4C" w:rsidRDefault="00194A4C" w:rsidP="00194A4C">
      <w:pPr>
        <w:keepNext/>
        <w:jc w:val="center"/>
      </w:pPr>
    </w:p>
    <w:p w14:paraId="3360D133" w14:textId="56963E4E" w:rsidR="00194A4C" w:rsidRDefault="00194A4C" w:rsidP="00194A4C">
      <w:pPr>
        <w:keepNext/>
        <w:jc w:val="center"/>
      </w:pPr>
      <w:r>
        <w:rPr>
          <w:noProof/>
        </w:rPr>
        <w:drawing>
          <wp:inline distT="0" distB="0" distL="0" distR="0" wp14:anchorId="53F9060B" wp14:editId="09F870FD">
            <wp:extent cx="4317630" cy="6480000"/>
            <wp:effectExtent l="0" t="0" r="6985" b="0"/>
            <wp:docPr id="91212455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0656AC0E" w14:textId="37EB9395" w:rsidR="00194A4C" w:rsidRDefault="00194A4C" w:rsidP="00757589">
      <w:pPr>
        <w:pStyle w:val="Descripcin"/>
        <w:jc w:val="both"/>
      </w:pPr>
      <w:r>
        <w:t xml:space="preserve">Figura </w:t>
      </w:r>
      <w:r>
        <w:fldChar w:fldCharType="begin"/>
      </w:r>
      <w:r>
        <w:instrText xml:space="preserve"> SEQ Figura \* ARABIC </w:instrText>
      </w:r>
      <w:r>
        <w:fldChar w:fldCharType="separate"/>
      </w:r>
      <w:r w:rsidR="00150FFC">
        <w:rPr>
          <w:noProof/>
        </w:rPr>
        <w:t>14</w:t>
      </w:r>
      <w:r>
        <w:fldChar w:fldCharType="end"/>
      </w:r>
      <w:r>
        <w:t xml:space="preserve">. Distribución </w:t>
      </w:r>
      <w:r w:rsidR="00DF5C41">
        <w:t>de la transparencia</w:t>
      </w:r>
      <w:r>
        <w:t xml:space="preserve"> en relación con la distribución de la varianza espacial y la significancia de la prueba local de Moran para determinar autocorrelación espacial.</w:t>
      </w:r>
    </w:p>
    <w:p w14:paraId="49ED2F02" w14:textId="46133947" w:rsidR="007B77D5" w:rsidRDefault="007B77D5" w:rsidP="00194A4C">
      <w:pPr>
        <w:pStyle w:val="Descripcin"/>
        <w:jc w:val="center"/>
      </w:pPr>
    </w:p>
    <w:p w14:paraId="40BDC526" w14:textId="122BAA43" w:rsidR="007B77D5" w:rsidRDefault="007B77D5">
      <w:pPr>
        <w:spacing w:before="0" w:after="0"/>
        <w:contextualSpacing w:val="0"/>
        <w:jc w:val="left"/>
      </w:pPr>
    </w:p>
    <w:p w14:paraId="0A9BBC3D" w14:textId="77777777" w:rsidR="007B77D5" w:rsidRPr="006246AB" w:rsidRDefault="007B77D5" w:rsidP="007B77D5"/>
    <w:p w14:paraId="3CB8D881" w14:textId="77777777" w:rsidR="007B77D5" w:rsidRPr="007B77D5" w:rsidRDefault="007B77D5" w:rsidP="007B77D5"/>
    <w:p w14:paraId="2BE79D98" w14:textId="5326171C" w:rsidR="00C831D1" w:rsidRDefault="00E82E6F" w:rsidP="00E7640A">
      <w:r>
        <w:rPr>
          <w:noProof/>
        </w:rPr>
        <w:lastRenderedPageBreak/>
        <w:drawing>
          <wp:inline distT="0" distB="0" distL="0" distR="0" wp14:anchorId="64DF0635" wp14:editId="5F93C109">
            <wp:extent cx="5400675" cy="5400675"/>
            <wp:effectExtent l="0" t="0" r="9525" b="9525"/>
            <wp:docPr id="178358935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0944ACEB" w14:textId="65586FCC" w:rsidR="00C831D1" w:rsidRDefault="00C831D1" w:rsidP="00AD08AA">
      <w:pPr>
        <w:pStyle w:val="Descripcin"/>
      </w:pPr>
      <w:bookmarkStart w:id="23" w:name="_Ref134887718"/>
      <w:r>
        <w:t xml:space="preserve">Figura </w:t>
      </w:r>
      <w:r w:rsidR="005B2713">
        <w:fldChar w:fldCharType="begin"/>
      </w:r>
      <w:r w:rsidR="005B2713">
        <w:instrText xml:space="preserve"> SEQ Figura \* ARABIC </w:instrText>
      </w:r>
      <w:r w:rsidR="005B2713">
        <w:fldChar w:fldCharType="separate"/>
      </w:r>
      <w:r w:rsidR="00150FFC">
        <w:rPr>
          <w:noProof/>
        </w:rPr>
        <w:t>15</w:t>
      </w:r>
      <w:r w:rsidR="005B2713">
        <w:rPr>
          <w:noProof/>
        </w:rPr>
        <w:fldChar w:fldCharType="end"/>
      </w:r>
      <w:bookmarkEnd w:id="23"/>
      <w:r>
        <w:t>.</w:t>
      </w:r>
      <w:r w:rsidR="0066758C">
        <w:t xml:space="preserve"> Diagrama de cajas y líneas mostrando la distribución del TSI del disco Secchi, la mediana de la temperatura en profundidad, la mediana de la salinidad en profundidad y la mediana del oxígeno disuelto en profundidad entre los períodos mareales, los sectores y los transectos de las bocanas de delta del río Sanquianga.</w:t>
      </w:r>
    </w:p>
    <w:p w14:paraId="1C5D9F55" w14:textId="77777777" w:rsidR="0066758C" w:rsidRDefault="0066758C" w:rsidP="0066758C"/>
    <w:p w14:paraId="3131FB0E" w14:textId="40E30A86" w:rsidR="00194A4C" w:rsidRDefault="0066758C" w:rsidP="00194A4C">
      <w:r>
        <w:t>La mediana del TSI en marea alta fue de 47 con un máximo de 67 y un mínimo de 23, para la marea baja el máximo fue de 67 y el mínimo fue de 29</w:t>
      </w:r>
      <w:r w:rsidR="002209C5">
        <w:t xml:space="preserve"> con una mediana de 55 (</w:t>
      </w:r>
      <w:r w:rsidR="002209C5">
        <w:fldChar w:fldCharType="begin"/>
      </w:r>
      <w:r w:rsidR="002209C5">
        <w:instrText xml:space="preserve"> REF _Ref134887718 \h </w:instrText>
      </w:r>
      <w:r w:rsidR="002209C5">
        <w:fldChar w:fldCharType="separate"/>
      </w:r>
      <w:r w:rsidR="00150FFC">
        <w:t xml:space="preserve">Figura </w:t>
      </w:r>
      <w:r w:rsidR="00150FFC">
        <w:rPr>
          <w:noProof/>
        </w:rPr>
        <w:t>15</w:t>
      </w:r>
      <w:r w:rsidR="002209C5">
        <w:fldChar w:fldCharType="end"/>
      </w:r>
      <w:r w:rsidR="002209C5">
        <w:t>)</w:t>
      </w:r>
      <w:r>
        <w:t xml:space="preserve">. </w:t>
      </w:r>
      <w:r w:rsidR="00DF5C41">
        <w:t xml:space="preserve">La tendencia general del TSI fue la de presentar valores más altos en la costa que hacia la parte oceánica. </w:t>
      </w:r>
      <w:r w:rsidR="00194A4C">
        <w:t xml:space="preserve">El TSI presentó mayores valores hacia el sector costero sobre todo en marea baja. En ambas mareas se encontró una correlación espacial positiva y altamente significativa (Marea Alta I de Moran= 0.29 p &lt;0.01; Marea Baja I de Moran = 0.27 p &lt;0.01), la mayor fuente de variación en marea alta se encontró hacia la bocana de Guascama, sin </w:t>
      </w:r>
      <w:r>
        <w:t>embargo,</w:t>
      </w:r>
      <w:r w:rsidR="00194A4C">
        <w:t xml:space="preserve"> en la marea baja la mayor fuente de variación se encontró hacia el sector oceánico (</w:t>
      </w:r>
      <w:r>
        <w:fldChar w:fldCharType="begin"/>
      </w:r>
      <w:r>
        <w:instrText xml:space="preserve"> REF _Ref134881546 \h </w:instrText>
      </w:r>
      <w:r>
        <w:fldChar w:fldCharType="separate"/>
      </w:r>
      <w:r w:rsidR="00150FFC">
        <w:t xml:space="preserve">Figura </w:t>
      </w:r>
      <w:r w:rsidR="00150FFC">
        <w:rPr>
          <w:noProof/>
        </w:rPr>
        <w:t>16</w:t>
      </w:r>
      <w:r>
        <w:fldChar w:fldCharType="end"/>
      </w:r>
      <w:r w:rsidR="00194A4C">
        <w:t>).</w:t>
      </w:r>
    </w:p>
    <w:p w14:paraId="1CB0441E" w14:textId="77777777" w:rsidR="00194A4C" w:rsidRDefault="00194A4C" w:rsidP="00FA334F"/>
    <w:p w14:paraId="3913D403" w14:textId="4D2F429B" w:rsidR="0066758C" w:rsidRDefault="0066758C" w:rsidP="0066758C">
      <w:pPr>
        <w:jc w:val="center"/>
      </w:pPr>
      <w:r>
        <w:rPr>
          <w:noProof/>
        </w:rPr>
        <w:lastRenderedPageBreak/>
        <w:drawing>
          <wp:inline distT="0" distB="0" distL="0" distR="0" wp14:anchorId="368E1C8F" wp14:editId="697A46F7">
            <wp:extent cx="4317630" cy="6480000"/>
            <wp:effectExtent l="0" t="0" r="6985" b="0"/>
            <wp:docPr id="40228845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DE80BF3" w14:textId="261B2122" w:rsidR="00FA334F" w:rsidRDefault="00FA334F" w:rsidP="00FA334F">
      <w:pPr>
        <w:pStyle w:val="Descripcin"/>
      </w:pPr>
      <w:bookmarkStart w:id="24" w:name="_Ref134881546"/>
      <w:r>
        <w:t xml:space="preserve">Figura </w:t>
      </w:r>
      <w:r>
        <w:fldChar w:fldCharType="begin"/>
      </w:r>
      <w:r>
        <w:instrText xml:space="preserve"> SEQ Figura \* ARABIC </w:instrText>
      </w:r>
      <w:r>
        <w:fldChar w:fldCharType="separate"/>
      </w:r>
      <w:r w:rsidR="00150FFC">
        <w:rPr>
          <w:noProof/>
        </w:rPr>
        <w:t>16</w:t>
      </w:r>
      <w:r>
        <w:rPr>
          <w:noProof/>
        </w:rPr>
        <w:fldChar w:fldCharType="end"/>
      </w:r>
      <w:bookmarkEnd w:id="24"/>
      <w:r>
        <w:t>.</w:t>
      </w:r>
      <w:r w:rsidR="00DF5C41">
        <w:t xml:space="preserve"> </w:t>
      </w:r>
      <w:bookmarkStart w:id="25" w:name="_Hlk134893000"/>
      <w:r w:rsidR="00DF5C41">
        <w:t>Distribución del TSI en relación con la distribución de la varianza espacial y la significancia de la prueba local de Moran para determinar autocorrelación espacial.</w:t>
      </w:r>
      <w:bookmarkEnd w:id="25"/>
    </w:p>
    <w:p w14:paraId="059DD8BB" w14:textId="77777777" w:rsidR="00DF5C41" w:rsidRDefault="00DF5C41" w:rsidP="00DF5C41"/>
    <w:p w14:paraId="1FBB6430" w14:textId="0913212E" w:rsidR="00DF5C41" w:rsidRDefault="00DF5C41" w:rsidP="00DF5C41">
      <w:r>
        <w:t>La mediana de la temperatura medida en la profundidad mostró una tendencia a aumentar hacia la parte costera, en la bocana de Amarales presentó una estabilización sobre todo en marea baja (</w:t>
      </w:r>
      <w:r>
        <w:fldChar w:fldCharType="begin"/>
      </w:r>
      <w:r>
        <w:instrText xml:space="preserve"> REF _Ref134887718 \h </w:instrText>
      </w:r>
      <w:r>
        <w:fldChar w:fldCharType="separate"/>
      </w:r>
      <w:r w:rsidR="00150FFC">
        <w:t xml:space="preserve">Figura </w:t>
      </w:r>
      <w:r w:rsidR="00150FFC">
        <w:rPr>
          <w:noProof/>
        </w:rPr>
        <w:t>15</w:t>
      </w:r>
      <w:r>
        <w:fldChar w:fldCharType="end"/>
      </w:r>
      <w:r>
        <w:t xml:space="preserve">). El valor mínimo </w:t>
      </w:r>
      <w:r w:rsidR="0092064B">
        <w:t>de la mediana en marea alta fue</w:t>
      </w:r>
      <w:r>
        <w:t xml:space="preserve"> 20.22 °C </w:t>
      </w:r>
      <w:r w:rsidR="0092064B">
        <w:t>con</w:t>
      </w:r>
      <w:r>
        <w:t xml:space="preserve"> un máximo de 2</w:t>
      </w:r>
      <w:r w:rsidR="0092064B">
        <w:t>8</w:t>
      </w:r>
      <w:r>
        <w:t>.</w:t>
      </w:r>
      <w:r w:rsidR="0092064B">
        <w:t>19</w:t>
      </w:r>
      <w:r>
        <w:t xml:space="preserve"> °C</w:t>
      </w:r>
      <w:r w:rsidR="0092064B">
        <w:t>, en marea baja, el valor máximo de la mediana fue de 27.9 °C y el mínimo de 21.58 °C.</w:t>
      </w:r>
      <w:r w:rsidR="00F754F3">
        <w:t xml:space="preserve"> esta variable presentó correlación espacial global positiva y significativa para ambos períodos mareales significativa (Marea Alta I de Moran= 0.44 p &lt;0.01; Marea Baja I de Moran = 0.34 p &lt;0.01), presentando la principal fuente de variación hacia el sector oceánico en ambas mareas </w:t>
      </w:r>
      <w:r w:rsidR="00D564A8">
        <w:t>(</w:t>
      </w:r>
      <w:r w:rsidR="00D564A8">
        <w:fldChar w:fldCharType="begin"/>
      </w:r>
      <w:r w:rsidR="00D564A8">
        <w:instrText xml:space="preserve"> REF _Ref134889577 \h </w:instrText>
      </w:r>
      <w:r w:rsidR="00D564A8">
        <w:fldChar w:fldCharType="separate"/>
      </w:r>
      <w:r w:rsidR="00150FFC">
        <w:t xml:space="preserve">Figura </w:t>
      </w:r>
      <w:r w:rsidR="00150FFC">
        <w:rPr>
          <w:noProof/>
        </w:rPr>
        <w:t>17</w:t>
      </w:r>
      <w:r w:rsidR="00D564A8">
        <w:fldChar w:fldCharType="end"/>
      </w:r>
      <w:r w:rsidR="00D564A8">
        <w:t>).</w:t>
      </w:r>
    </w:p>
    <w:p w14:paraId="33AA3E04" w14:textId="77777777" w:rsidR="00F754F3" w:rsidRDefault="00F754F3" w:rsidP="00F754F3">
      <w:pPr>
        <w:keepNext/>
        <w:jc w:val="center"/>
      </w:pPr>
      <w:r>
        <w:rPr>
          <w:noProof/>
        </w:rPr>
        <w:lastRenderedPageBreak/>
        <w:drawing>
          <wp:inline distT="0" distB="0" distL="0" distR="0" wp14:anchorId="3CAE3623" wp14:editId="0FBC03C2">
            <wp:extent cx="4317630" cy="6480000"/>
            <wp:effectExtent l="0" t="0" r="6985" b="0"/>
            <wp:docPr id="13219208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F6FE11" w14:textId="77777777" w:rsidR="00F754F3" w:rsidRDefault="00F754F3" w:rsidP="00F754F3">
      <w:pPr>
        <w:keepNext/>
        <w:jc w:val="center"/>
      </w:pPr>
    </w:p>
    <w:p w14:paraId="0E0D0B04" w14:textId="6719B02C" w:rsidR="00F754F3" w:rsidRDefault="00F754F3" w:rsidP="00F754F3">
      <w:pPr>
        <w:pStyle w:val="Descripcin"/>
        <w:jc w:val="both"/>
      </w:pPr>
      <w:bookmarkStart w:id="26" w:name="_Ref134889577"/>
      <w:r>
        <w:t xml:space="preserve">Figura </w:t>
      </w:r>
      <w:r>
        <w:fldChar w:fldCharType="begin"/>
      </w:r>
      <w:r>
        <w:instrText xml:space="preserve"> SEQ Figura \* ARABIC </w:instrText>
      </w:r>
      <w:r>
        <w:fldChar w:fldCharType="separate"/>
      </w:r>
      <w:r w:rsidR="00150FFC">
        <w:rPr>
          <w:noProof/>
        </w:rPr>
        <w:t>17</w:t>
      </w:r>
      <w:r>
        <w:fldChar w:fldCharType="end"/>
      </w:r>
      <w:bookmarkEnd w:id="26"/>
      <w:r>
        <w:t>.</w:t>
      </w:r>
      <w:r w:rsidRPr="00F754F3">
        <w:t xml:space="preserve"> </w:t>
      </w:r>
      <w:r>
        <w:t>Distribución de la mediana de la temperatura en profundidad en relación con la distribución de la varianza espacial y la significancia de la prueba local de Moran para determinar autocorrelación espacial.</w:t>
      </w:r>
    </w:p>
    <w:p w14:paraId="50786116" w14:textId="256C4FAD" w:rsidR="0092064B" w:rsidRPr="00DF5C41" w:rsidRDefault="0092064B" w:rsidP="00F754F3">
      <w:pPr>
        <w:pStyle w:val="Descripcin"/>
        <w:jc w:val="center"/>
      </w:pPr>
    </w:p>
    <w:p w14:paraId="58565B08" w14:textId="1A663209" w:rsidR="00D564A8" w:rsidRDefault="00D564A8" w:rsidP="00FA334F">
      <w:r>
        <w:t>La mediana de la salinidad presentó un máximo en marea alta de 34.5 PSU y un mínimo de 25.18 PSU y para la marea alta los valores de la salinidad estuvieron entre los 15.87 PSU y los 34.4 PSU con una tendencia a la disminución hacia el sector costero (</w:t>
      </w:r>
      <w:r>
        <w:fldChar w:fldCharType="begin"/>
      </w:r>
      <w:r>
        <w:instrText xml:space="preserve"> REF _Ref134887718 \h </w:instrText>
      </w:r>
      <w:r>
        <w:fldChar w:fldCharType="separate"/>
      </w:r>
      <w:r w:rsidR="00150FFC">
        <w:t xml:space="preserve">Figura </w:t>
      </w:r>
      <w:r w:rsidR="00150FFC">
        <w:rPr>
          <w:noProof/>
        </w:rPr>
        <w:t>15</w:t>
      </w:r>
      <w:r>
        <w:fldChar w:fldCharType="end"/>
      </w:r>
      <w:r>
        <w:t>). En marea alta no se presentó una correlación espacial significativa (I de Moran = 0.03 p = 0.21)</w:t>
      </w:r>
      <w:r w:rsidR="00EA3B9B">
        <w:t xml:space="preserve"> pero en la marea baja la correlación fue positiva y muy significativa mostrando una </w:t>
      </w:r>
      <w:r w:rsidR="009D6BC6">
        <w:t>fuente de variación significativa en la bocana de Guascama (</w:t>
      </w:r>
      <w:r w:rsidR="009D6BC6">
        <w:fldChar w:fldCharType="begin"/>
      </w:r>
      <w:r w:rsidR="009D6BC6">
        <w:instrText xml:space="preserve"> REF _Ref134890285 \h </w:instrText>
      </w:r>
      <w:r w:rsidR="009D6BC6">
        <w:fldChar w:fldCharType="separate"/>
      </w:r>
      <w:r w:rsidR="00150FFC">
        <w:t xml:space="preserve">Figura </w:t>
      </w:r>
      <w:r w:rsidR="00150FFC">
        <w:rPr>
          <w:noProof/>
        </w:rPr>
        <w:t>18</w:t>
      </w:r>
      <w:r w:rsidR="009D6BC6">
        <w:fldChar w:fldCharType="end"/>
      </w:r>
      <w:r w:rsidR="009D6BC6">
        <w:t>).</w:t>
      </w:r>
    </w:p>
    <w:p w14:paraId="6628653E" w14:textId="5EDA5E31" w:rsidR="00D564A8" w:rsidRDefault="009D6BC6" w:rsidP="00D564A8">
      <w:pPr>
        <w:keepNext/>
        <w:jc w:val="center"/>
      </w:pPr>
      <w:r>
        <w:rPr>
          <w:noProof/>
        </w:rPr>
        <w:lastRenderedPageBreak/>
        <w:drawing>
          <wp:inline distT="0" distB="0" distL="0" distR="0" wp14:anchorId="06FBE3D3" wp14:editId="063194B0">
            <wp:extent cx="4317630" cy="6480000"/>
            <wp:effectExtent l="0" t="0" r="6985" b="0"/>
            <wp:docPr id="16186647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81A8048" w14:textId="1B91958C" w:rsidR="00D564A8" w:rsidRDefault="00D564A8" w:rsidP="00D564A8">
      <w:pPr>
        <w:pStyle w:val="Descripcin"/>
      </w:pPr>
      <w:bookmarkStart w:id="27" w:name="_Ref134890285"/>
      <w:r>
        <w:t xml:space="preserve">Figura </w:t>
      </w:r>
      <w:r>
        <w:fldChar w:fldCharType="begin"/>
      </w:r>
      <w:r>
        <w:instrText xml:space="preserve"> SEQ Figura \* ARABIC </w:instrText>
      </w:r>
      <w:r>
        <w:fldChar w:fldCharType="separate"/>
      </w:r>
      <w:r w:rsidR="00150FFC">
        <w:rPr>
          <w:noProof/>
        </w:rPr>
        <w:t>18</w:t>
      </w:r>
      <w:r>
        <w:fldChar w:fldCharType="end"/>
      </w:r>
      <w:bookmarkEnd w:id="27"/>
      <w:r>
        <w:t>. Distribución de la mediana de la salinidad en profundidad en relación con la distribución de la varianza espacial y la significancia de la prueba local de Moran para determinar autocorrelación espacial.</w:t>
      </w:r>
    </w:p>
    <w:p w14:paraId="36C0E540" w14:textId="5BB82F4F" w:rsidR="00D564A8" w:rsidRDefault="00D564A8" w:rsidP="004D2440">
      <w:pPr>
        <w:pStyle w:val="Descripcin"/>
      </w:pPr>
    </w:p>
    <w:p w14:paraId="1847AC9E" w14:textId="4CD54981" w:rsidR="004D2440" w:rsidRPr="004D2440" w:rsidRDefault="004D2440" w:rsidP="004D2440">
      <w:r>
        <w:t>La mediana del oxígeno en profundidad presentó un valor máximo de 5.45 mg O</w:t>
      </w:r>
      <w:r w:rsidRPr="004D2440">
        <w:rPr>
          <w:vertAlign w:val="subscript"/>
        </w:rPr>
        <w:t>2</w:t>
      </w:r>
      <w:r>
        <w:t>. L</w:t>
      </w:r>
      <w:r w:rsidRPr="004D2440">
        <w:rPr>
          <w:vertAlign w:val="superscript"/>
        </w:rPr>
        <w:t>-1</w:t>
      </w:r>
      <w:r>
        <w:t xml:space="preserve"> y un mínimo de 3.8 mg O</w:t>
      </w:r>
      <w:r w:rsidRPr="004D2440">
        <w:rPr>
          <w:vertAlign w:val="subscript"/>
        </w:rPr>
        <w:t>2</w:t>
      </w:r>
      <w:r>
        <w:t>. L</w:t>
      </w:r>
      <w:r w:rsidRPr="004D2440">
        <w:rPr>
          <w:vertAlign w:val="superscript"/>
        </w:rPr>
        <w:t>-1</w:t>
      </w:r>
      <w:r>
        <w:t xml:space="preserve"> para la marea alta. Para la marea baja los valores se presentaron entre 4.2 y 5.3 mg O</w:t>
      </w:r>
      <w:r w:rsidRPr="004D2440">
        <w:rPr>
          <w:vertAlign w:val="subscript"/>
        </w:rPr>
        <w:t>2</w:t>
      </w:r>
      <w:r>
        <w:t>. L</w:t>
      </w:r>
      <w:r w:rsidRPr="004D2440">
        <w:rPr>
          <w:vertAlign w:val="superscript"/>
        </w:rPr>
        <w:t>-1</w:t>
      </w:r>
      <w:r>
        <w:t>. La mayor concentración se presentó en marea alta en la bocana Sanquianga seguida de la bocana Guascama en el sector oceánico (</w:t>
      </w:r>
      <w:r>
        <w:fldChar w:fldCharType="begin"/>
      </w:r>
      <w:r>
        <w:instrText xml:space="preserve"> REF _Ref134890285 \h </w:instrText>
      </w:r>
      <w:r>
        <w:fldChar w:fldCharType="separate"/>
      </w:r>
      <w:r w:rsidR="00150FFC">
        <w:t xml:space="preserve">Figura </w:t>
      </w:r>
      <w:r w:rsidR="00150FFC">
        <w:rPr>
          <w:noProof/>
        </w:rPr>
        <w:t>18</w:t>
      </w:r>
      <w:r>
        <w:fldChar w:fldCharType="end"/>
      </w:r>
      <w:r>
        <w:t xml:space="preserve">). En marea alta no se presentó una correlación espacial significativa (I de Moran = 0.12 p = 0.06) y en marea baja la correlación fue positiva y significativa (I de Moran = 0.47 p &lt;0.05) </w:t>
      </w:r>
      <w:r w:rsidR="00757589">
        <w:t>presentándose una fuente de oxigenación en la columna de agua hacia el sector oceánico de la bocana Amarales (</w:t>
      </w:r>
      <w:r w:rsidR="00757589">
        <w:fldChar w:fldCharType="begin"/>
      </w:r>
      <w:r w:rsidR="00757589">
        <w:instrText xml:space="preserve"> REF _Ref134890844 \h </w:instrText>
      </w:r>
      <w:r w:rsidR="00757589">
        <w:fldChar w:fldCharType="separate"/>
      </w:r>
      <w:r w:rsidR="00150FFC">
        <w:t xml:space="preserve">Figura </w:t>
      </w:r>
      <w:r w:rsidR="00150FFC">
        <w:rPr>
          <w:noProof/>
        </w:rPr>
        <w:t>19</w:t>
      </w:r>
      <w:r w:rsidR="00757589">
        <w:fldChar w:fldCharType="end"/>
      </w:r>
      <w:r w:rsidR="00757589">
        <w:t>).</w:t>
      </w:r>
    </w:p>
    <w:p w14:paraId="7E201420" w14:textId="77777777" w:rsidR="004D2440" w:rsidRDefault="004D2440" w:rsidP="00D564A8">
      <w:pPr>
        <w:jc w:val="center"/>
      </w:pPr>
    </w:p>
    <w:p w14:paraId="356E7890" w14:textId="77777777" w:rsidR="004D2440" w:rsidRDefault="004D2440">
      <w:pPr>
        <w:spacing w:before="0" w:after="0"/>
        <w:contextualSpacing w:val="0"/>
        <w:jc w:val="left"/>
      </w:pPr>
      <w:r>
        <w:br w:type="page"/>
      </w:r>
    </w:p>
    <w:p w14:paraId="481C844E" w14:textId="77777777" w:rsidR="004D2440" w:rsidRDefault="004D2440" w:rsidP="004D2440">
      <w:pPr>
        <w:keepNext/>
        <w:jc w:val="center"/>
      </w:pPr>
      <w:r>
        <w:rPr>
          <w:noProof/>
        </w:rPr>
        <w:lastRenderedPageBreak/>
        <w:drawing>
          <wp:inline distT="0" distB="0" distL="0" distR="0" wp14:anchorId="1C0F3E08" wp14:editId="6681F1D1">
            <wp:extent cx="4317630" cy="6480000"/>
            <wp:effectExtent l="0" t="0" r="6985" b="0"/>
            <wp:docPr id="87117782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29C0784" w14:textId="77777777" w:rsidR="00757589" w:rsidRDefault="00757589" w:rsidP="004D2440">
      <w:pPr>
        <w:keepNext/>
        <w:jc w:val="center"/>
      </w:pPr>
    </w:p>
    <w:p w14:paraId="090C9110" w14:textId="0B6DDD98" w:rsidR="004D2440" w:rsidRDefault="004D2440" w:rsidP="00757589">
      <w:pPr>
        <w:pStyle w:val="Descripcin"/>
        <w:jc w:val="both"/>
      </w:pPr>
      <w:bookmarkStart w:id="28" w:name="_Ref134890844"/>
      <w:r>
        <w:t xml:space="preserve">Figura </w:t>
      </w:r>
      <w:r>
        <w:fldChar w:fldCharType="begin"/>
      </w:r>
      <w:r>
        <w:instrText xml:space="preserve"> SEQ Figura \* ARABIC </w:instrText>
      </w:r>
      <w:r>
        <w:fldChar w:fldCharType="separate"/>
      </w:r>
      <w:r w:rsidR="00150FFC">
        <w:rPr>
          <w:noProof/>
        </w:rPr>
        <w:t>19</w:t>
      </w:r>
      <w:r>
        <w:fldChar w:fldCharType="end"/>
      </w:r>
      <w:bookmarkEnd w:id="28"/>
      <w:r>
        <w:t xml:space="preserve">. </w:t>
      </w:r>
      <w:r w:rsidR="00757589">
        <w:t>Distribución de la mediana del oxígeno disuelto en la columna de agua en relación con la distribución de la varianza espacial y la significancia de la prueba local de Moran para determinar autocorrelación espacial.</w:t>
      </w:r>
    </w:p>
    <w:p w14:paraId="07023D9E" w14:textId="77777777" w:rsidR="00757589" w:rsidRDefault="00757589" w:rsidP="00757589"/>
    <w:p w14:paraId="0A1F32A3" w14:textId="76D93CE6" w:rsidR="00FA334F" w:rsidRDefault="00FA334F" w:rsidP="00757589">
      <w:r>
        <w:br w:type="page"/>
      </w:r>
    </w:p>
    <w:p w14:paraId="1CF3EE95" w14:textId="243BFEE4" w:rsidR="00C831D1" w:rsidRDefault="00C831D1" w:rsidP="00AD08AA"/>
    <w:p w14:paraId="694E56A0" w14:textId="4BE2E7B3" w:rsidR="00C831D1" w:rsidRDefault="00E82E6F" w:rsidP="00AD08AA">
      <w:pPr>
        <w:pStyle w:val="Descripcin"/>
      </w:pPr>
      <w:r>
        <w:rPr>
          <w:noProof/>
        </w:rPr>
        <w:drawing>
          <wp:inline distT="0" distB="0" distL="0" distR="0" wp14:anchorId="4F8F1FA3" wp14:editId="4E8E8075">
            <wp:extent cx="5400675" cy="5400675"/>
            <wp:effectExtent l="0" t="0" r="9525" b="9525"/>
            <wp:docPr id="58574010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604ABC79" w14:textId="798B042D" w:rsidR="004F235D" w:rsidRDefault="00C831D1" w:rsidP="00AD08AA">
      <w:pPr>
        <w:pStyle w:val="Descripcin"/>
      </w:pPr>
      <w:bookmarkStart w:id="29" w:name="_Ref134892261"/>
      <w:r>
        <w:t xml:space="preserve">Figura </w:t>
      </w:r>
      <w:r w:rsidR="005B2713">
        <w:fldChar w:fldCharType="begin"/>
      </w:r>
      <w:r w:rsidR="005B2713">
        <w:instrText xml:space="preserve"> SEQ Figura \* ARABIC </w:instrText>
      </w:r>
      <w:r w:rsidR="005B2713">
        <w:fldChar w:fldCharType="separate"/>
      </w:r>
      <w:r w:rsidR="00150FFC">
        <w:rPr>
          <w:noProof/>
        </w:rPr>
        <w:t>20</w:t>
      </w:r>
      <w:r w:rsidR="005B2713">
        <w:rPr>
          <w:noProof/>
        </w:rPr>
        <w:fldChar w:fldCharType="end"/>
      </w:r>
      <w:bookmarkEnd w:id="29"/>
      <w:r>
        <w:t>.</w:t>
      </w:r>
      <w:r w:rsidR="007D4079">
        <w:t xml:space="preserve"> Diagrama de cajas y líneas mostrando la distribución de la mediana de la densidad en la profundidad de la columna de agua, el rango intercuartílico de la temperatura medida en profundidad de la columna de agua, el rango intercuartílico de la salinidad medida en profundidad de la columna de agua y el rango intercuartílico del oxígeno disuelto medido en profundidad de la columna de agua entre los períodos mareales, los sectores y los transectos de las bocanas de delta del río Sanquianga.</w:t>
      </w:r>
    </w:p>
    <w:p w14:paraId="4A9002E9" w14:textId="77777777" w:rsidR="007D4079" w:rsidRDefault="007D4079">
      <w:pPr>
        <w:spacing w:before="0" w:after="0"/>
        <w:contextualSpacing w:val="0"/>
        <w:jc w:val="left"/>
      </w:pPr>
    </w:p>
    <w:p w14:paraId="68567BF9" w14:textId="618EC450" w:rsidR="00014A37" w:rsidRPr="0064248E" w:rsidRDefault="00014A37">
      <w:pPr>
        <w:spacing w:before="0" w:after="0"/>
        <w:contextualSpacing w:val="0"/>
        <w:jc w:val="left"/>
      </w:pPr>
      <w:r>
        <w:t xml:space="preserve">La mediana de la densidad medida en la profundidad de la columna de </w:t>
      </w:r>
      <w:r w:rsidR="0064248E">
        <w:t xml:space="preserve">agua en la marea alta </w:t>
      </w:r>
      <w:r>
        <w:t xml:space="preserve">presentó un </w:t>
      </w:r>
      <w:r w:rsidR="0064248E">
        <w:t>mínimo</w:t>
      </w:r>
      <w:r>
        <w:t xml:space="preserve"> de 1.016 </w:t>
      </w:r>
      <w:r w:rsidR="0064248E">
        <w:t>kg.m</w:t>
      </w:r>
      <w:r w:rsidR="0064248E" w:rsidRPr="0064248E">
        <w:rPr>
          <w:vertAlign w:val="superscript"/>
        </w:rPr>
        <w:t>-3</w:t>
      </w:r>
      <w:r w:rsidR="0064248E">
        <w:t xml:space="preserve"> y un máximo de 1.024 kg.m</w:t>
      </w:r>
      <w:r w:rsidR="0064248E" w:rsidRPr="0064248E">
        <w:rPr>
          <w:vertAlign w:val="superscript"/>
        </w:rPr>
        <w:t>-3</w:t>
      </w:r>
      <w:r w:rsidR="0064248E">
        <w:t>, para la marea baja el valor mínimo de la mediana fue de 1.008 kg.m</w:t>
      </w:r>
      <w:r w:rsidR="0064248E" w:rsidRPr="0064248E">
        <w:rPr>
          <w:vertAlign w:val="superscript"/>
        </w:rPr>
        <w:t>-3</w:t>
      </w:r>
      <w:r w:rsidR="0064248E">
        <w:rPr>
          <w:vertAlign w:val="superscript"/>
        </w:rPr>
        <w:t xml:space="preserve"> </w:t>
      </w:r>
      <w:r w:rsidR="0064248E">
        <w:t>y un máximo de 1.024 kg.m</w:t>
      </w:r>
      <w:r w:rsidR="0064248E" w:rsidRPr="0064248E">
        <w:rPr>
          <w:vertAlign w:val="superscript"/>
        </w:rPr>
        <w:t>-3</w:t>
      </w:r>
      <w:r w:rsidR="0064248E">
        <w:t>. La tendencia general de la mediana en la columna de agua fue la disminuir hacia el sector costero (</w:t>
      </w:r>
      <w:r w:rsidR="0064248E">
        <w:fldChar w:fldCharType="begin"/>
      </w:r>
      <w:r w:rsidR="0064248E">
        <w:instrText xml:space="preserve"> REF _Ref134892261 \h </w:instrText>
      </w:r>
      <w:r w:rsidR="0064248E">
        <w:fldChar w:fldCharType="separate"/>
      </w:r>
      <w:r w:rsidR="00150FFC">
        <w:t xml:space="preserve">Figura </w:t>
      </w:r>
      <w:r w:rsidR="00150FFC">
        <w:rPr>
          <w:noProof/>
        </w:rPr>
        <w:t>20</w:t>
      </w:r>
      <w:r w:rsidR="0064248E">
        <w:fldChar w:fldCharType="end"/>
      </w:r>
      <w:r w:rsidR="0064248E">
        <w:t>). Para ambos períodos mareales se presentó una correlación espacial significativa (Marea Alta I de Moran= 0.</w:t>
      </w:r>
      <w:r w:rsidR="00D00420">
        <w:t>21</w:t>
      </w:r>
      <w:r w:rsidR="0064248E">
        <w:t xml:space="preserve"> p &lt;0.01; Marea Baja I de Moran = 0.</w:t>
      </w:r>
      <w:r w:rsidR="00D00420">
        <w:t>47</w:t>
      </w:r>
      <w:r w:rsidR="0064248E">
        <w:t xml:space="preserve"> p &lt;0.01</w:t>
      </w:r>
      <w:proofErr w:type="gramStart"/>
      <w:r w:rsidR="0064248E">
        <w:t>),  con</w:t>
      </w:r>
      <w:proofErr w:type="gramEnd"/>
      <w:r w:rsidR="0064248E">
        <w:t xml:space="preserve"> unas fuentes de variación en el sector oceánico en la marea alta y una fuente de variación en la bocana de Guascama en la marea baja (</w:t>
      </w:r>
      <w:r w:rsidR="0064248E">
        <w:fldChar w:fldCharType="begin"/>
      </w:r>
      <w:r w:rsidR="0064248E">
        <w:instrText xml:space="preserve"> REF _Ref134892389 \h </w:instrText>
      </w:r>
      <w:r w:rsidR="0064248E">
        <w:fldChar w:fldCharType="separate"/>
      </w:r>
      <w:r w:rsidR="00150FFC">
        <w:t xml:space="preserve">Figura </w:t>
      </w:r>
      <w:r w:rsidR="00150FFC">
        <w:rPr>
          <w:noProof/>
        </w:rPr>
        <w:t>21</w:t>
      </w:r>
      <w:r w:rsidR="0064248E">
        <w:fldChar w:fldCharType="end"/>
      </w:r>
      <w:r w:rsidR="0064248E">
        <w:t>).</w:t>
      </w:r>
    </w:p>
    <w:p w14:paraId="15305C71" w14:textId="77777777" w:rsidR="00014A37" w:rsidRDefault="00014A37" w:rsidP="00014A37">
      <w:pPr>
        <w:keepNext/>
        <w:spacing w:before="0" w:after="0"/>
        <w:contextualSpacing w:val="0"/>
        <w:jc w:val="center"/>
      </w:pPr>
      <w:r>
        <w:rPr>
          <w:noProof/>
        </w:rPr>
        <w:lastRenderedPageBreak/>
        <w:drawing>
          <wp:inline distT="0" distB="0" distL="0" distR="0" wp14:anchorId="005207E9" wp14:editId="75282030">
            <wp:extent cx="4317630" cy="6480000"/>
            <wp:effectExtent l="0" t="0" r="6985" b="0"/>
            <wp:docPr id="18858617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01CCE11" w14:textId="77777777" w:rsidR="0064248E" w:rsidRDefault="0064248E" w:rsidP="00014A37">
      <w:pPr>
        <w:keepNext/>
        <w:spacing w:before="0" w:after="0"/>
        <w:contextualSpacing w:val="0"/>
        <w:jc w:val="center"/>
      </w:pPr>
    </w:p>
    <w:p w14:paraId="7B570CCD" w14:textId="6FB020B2" w:rsidR="00014A37" w:rsidRDefault="00014A37" w:rsidP="0064248E">
      <w:pPr>
        <w:pStyle w:val="Descripcin"/>
        <w:jc w:val="both"/>
      </w:pPr>
      <w:bookmarkStart w:id="30" w:name="_Ref134892389"/>
      <w:r>
        <w:t xml:space="preserve">Figura </w:t>
      </w:r>
      <w:r>
        <w:fldChar w:fldCharType="begin"/>
      </w:r>
      <w:r>
        <w:instrText xml:space="preserve"> SEQ Figura \* ARABIC </w:instrText>
      </w:r>
      <w:r>
        <w:fldChar w:fldCharType="separate"/>
      </w:r>
      <w:r w:rsidR="00150FFC">
        <w:rPr>
          <w:noProof/>
        </w:rPr>
        <w:t>21</w:t>
      </w:r>
      <w:r>
        <w:fldChar w:fldCharType="end"/>
      </w:r>
      <w:bookmarkEnd w:id="30"/>
      <w:r>
        <w:t>.</w:t>
      </w:r>
      <w:r w:rsidR="008F3DB9">
        <w:t xml:space="preserve"> Distribución de la mediana de la densidad en la columna de agua en relación con la distribución de la varianza espacial y la significancia de la prueba local de Moran para determinar autocorrelación espacial.</w:t>
      </w:r>
    </w:p>
    <w:p w14:paraId="4613B3A0" w14:textId="77777777" w:rsidR="00CF101F" w:rsidRDefault="00CF101F" w:rsidP="00CF101F">
      <w:pPr>
        <w:spacing w:before="0" w:after="0"/>
        <w:contextualSpacing w:val="0"/>
      </w:pPr>
    </w:p>
    <w:p w14:paraId="3EB4FE83" w14:textId="24ABC1F2" w:rsidR="004F235D" w:rsidRDefault="00CF101F" w:rsidP="00CF101F">
      <w:pPr>
        <w:spacing w:before="0" w:after="0"/>
        <w:contextualSpacing w:val="0"/>
      </w:pPr>
      <w:r>
        <w:t>El rango intercuartílico de la temperatura medida en la profundidad de la columna de agua presentó el mayor valor en el sector oceánico de la bocana de Sanquianga durante la marea alta (9.3 °C), seguido de la bocana Guascama en marea baja (</w:t>
      </w:r>
      <w:r>
        <w:fldChar w:fldCharType="begin"/>
      </w:r>
      <w:r>
        <w:instrText xml:space="preserve"> REF _Ref134892261 \h </w:instrText>
      </w:r>
      <w:r>
        <w:fldChar w:fldCharType="separate"/>
      </w:r>
      <w:r w:rsidR="00150FFC">
        <w:t xml:space="preserve">Figura </w:t>
      </w:r>
      <w:r w:rsidR="00150FFC">
        <w:rPr>
          <w:noProof/>
        </w:rPr>
        <w:t>20</w:t>
      </w:r>
      <w:r>
        <w:fldChar w:fldCharType="end"/>
      </w:r>
      <w:r>
        <w:t>). Para ambas mareas el rango intercuartílico de la temperatura presentó una correlación espacial positiva y significativa (Marea Alta I de Moran= 0.33 p &lt;0.01; Marea Baja I de Moran = 0.45 p &lt;0.01), con una fuente de variación muy marcada hacia los sectores oceánicos de todos los transectos (</w:t>
      </w:r>
      <w:r w:rsidR="005C495C">
        <w:fldChar w:fldCharType="begin"/>
      </w:r>
      <w:r w:rsidR="005C495C">
        <w:instrText xml:space="preserve"> REF _Ref134893044 \h </w:instrText>
      </w:r>
      <w:r w:rsidR="005C495C">
        <w:fldChar w:fldCharType="separate"/>
      </w:r>
      <w:r w:rsidR="00150FFC">
        <w:t xml:space="preserve">Figura </w:t>
      </w:r>
      <w:r w:rsidR="00150FFC">
        <w:rPr>
          <w:noProof/>
        </w:rPr>
        <w:t>22</w:t>
      </w:r>
      <w:r w:rsidR="005C495C">
        <w:fldChar w:fldCharType="end"/>
      </w:r>
      <w:r>
        <w:t>).</w:t>
      </w:r>
    </w:p>
    <w:p w14:paraId="5538D1DC" w14:textId="77777777" w:rsidR="00CF101F" w:rsidRDefault="00CF101F" w:rsidP="00CF101F">
      <w:pPr>
        <w:keepNext/>
        <w:spacing w:before="0" w:after="0"/>
        <w:contextualSpacing w:val="0"/>
        <w:jc w:val="center"/>
      </w:pPr>
      <w:r>
        <w:rPr>
          <w:noProof/>
        </w:rPr>
        <w:lastRenderedPageBreak/>
        <w:drawing>
          <wp:inline distT="0" distB="0" distL="0" distR="0" wp14:anchorId="66656EC9" wp14:editId="43BD6F5E">
            <wp:extent cx="4317630" cy="6480000"/>
            <wp:effectExtent l="0" t="0" r="6985" b="0"/>
            <wp:docPr id="54969848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3795F75" w14:textId="77777777" w:rsidR="00CF101F" w:rsidRDefault="00CF101F" w:rsidP="00CF101F">
      <w:pPr>
        <w:keepNext/>
        <w:spacing w:before="0" w:after="0"/>
        <w:contextualSpacing w:val="0"/>
        <w:jc w:val="center"/>
      </w:pPr>
    </w:p>
    <w:p w14:paraId="14D7BF34" w14:textId="412B81FA" w:rsidR="00CF101F" w:rsidRDefault="00CF101F" w:rsidP="00CF101F">
      <w:pPr>
        <w:pStyle w:val="Descripcin"/>
        <w:jc w:val="both"/>
      </w:pPr>
      <w:bookmarkStart w:id="31" w:name="_Ref134893044"/>
      <w:r>
        <w:t xml:space="preserve">Figura </w:t>
      </w:r>
      <w:r>
        <w:fldChar w:fldCharType="begin"/>
      </w:r>
      <w:r>
        <w:instrText xml:space="preserve"> SEQ Figura \* ARABIC </w:instrText>
      </w:r>
      <w:r>
        <w:fldChar w:fldCharType="separate"/>
      </w:r>
      <w:r w:rsidR="00150FFC">
        <w:rPr>
          <w:noProof/>
        </w:rPr>
        <w:t>22</w:t>
      </w:r>
      <w:r>
        <w:fldChar w:fldCharType="end"/>
      </w:r>
      <w:bookmarkEnd w:id="31"/>
      <w:r>
        <w:t>. Distribución del rango intercualtílico de la temperatura medida en profundidad en relación con la distribución de la varianza espacial y la significancia de la prueba local de Moran para determinar autocorrelación espacial.</w:t>
      </w:r>
    </w:p>
    <w:p w14:paraId="61C25EBE" w14:textId="77777777" w:rsidR="005C495C" w:rsidRDefault="005C495C" w:rsidP="005C495C"/>
    <w:p w14:paraId="08E32358" w14:textId="7339B18F" w:rsidR="005C495C" w:rsidRDefault="005C495C" w:rsidP="005C495C">
      <w:r>
        <w:t>El rango intercuartílico medido en la profundidad para la salinidad no presentó una tendencia clara entre las estaciones (</w:t>
      </w:r>
      <w:r>
        <w:fldChar w:fldCharType="begin"/>
      </w:r>
      <w:r>
        <w:instrText xml:space="preserve"> REF _Ref134892261 \h </w:instrText>
      </w:r>
      <w:r>
        <w:fldChar w:fldCharType="separate"/>
      </w:r>
      <w:r w:rsidR="00150FFC">
        <w:t xml:space="preserve">Figura </w:t>
      </w:r>
      <w:r w:rsidR="00150FFC">
        <w:rPr>
          <w:noProof/>
        </w:rPr>
        <w:t>20</w:t>
      </w:r>
      <w:r>
        <w:fldChar w:fldCharType="end"/>
      </w:r>
      <w:r>
        <w:t xml:space="preserve">) y el </w:t>
      </w:r>
      <w:proofErr w:type="spellStart"/>
      <w:r>
        <w:t>mayo</w:t>
      </w:r>
      <w:proofErr w:type="spellEnd"/>
      <w:r>
        <w:t xml:space="preserve"> rango fue de 3.3 PSU en marea alta y de 3.6 PSU en marea baja. </w:t>
      </w:r>
      <w:r w:rsidR="00420FDC">
        <w:t>Tampoco se presentó una correlación espacial en el rango intercuartílico de la salinidad en la columna de agua para ninguno de los dos períodos mareales (Marea Alta I de Moran= -0.09 p =0.60; Marea Baja I de Moran = 0.08 p = 0.11), mostrando una variación aleatoria en toda la zona (</w:t>
      </w:r>
      <w:r w:rsidR="00420FDC">
        <w:fldChar w:fldCharType="begin"/>
      </w:r>
      <w:r w:rsidR="00420FDC">
        <w:instrText xml:space="preserve"> REF _Ref134893448 \h </w:instrText>
      </w:r>
      <w:r w:rsidR="00420FDC">
        <w:fldChar w:fldCharType="separate"/>
      </w:r>
      <w:r w:rsidR="00150FFC">
        <w:t xml:space="preserve">Figura </w:t>
      </w:r>
      <w:r w:rsidR="00150FFC">
        <w:rPr>
          <w:noProof/>
        </w:rPr>
        <w:t>23</w:t>
      </w:r>
      <w:r w:rsidR="00420FDC">
        <w:fldChar w:fldCharType="end"/>
      </w:r>
      <w:r w:rsidR="00420FDC">
        <w:t>).</w:t>
      </w:r>
    </w:p>
    <w:p w14:paraId="16B3A7A9" w14:textId="77777777" w:rsidR="005C495C" w:rsidRDefault="005C495C" w:rsidP="005C495C">
      <w:pPr>
        <w:keepNext/>
        <w:jc w:val="center"/>
      </w:pPr>
      <w:r>
        <w:rPr>
          <w:noProof/>
        </w:rPr>
        <w:lastRenderedPageBreak/>
        <w:drawing>
          <wp:inline distT="0" distB="0" distL="0" distR="0" wp14:anchorId="5641D377" wp14:editId="2907003D">
            <wp:extent cx="4317630" cy="6480000"/>
            <wp:effectExtent l="0" t="0" r="6985" b="0"/>
            <wp:docPr id="110550788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8E47311" w14:textId="77777777" w:rsidR="005C495C" w:rsidRDefault="005C495C" w:rsidP="005C495C">
      <w:pPr>
        <w:keepNext/>
        <w:jc w:val="center"/>
      </w:pPr>
    </w:p>
    <w:p w14:paraId="7FA35957" w14:textId="0D40B232" w:rsidR="005C495C" w:rsidRDefault="005C495C" w:rsidP="005C495C">
      <w:pPr>
        <w:pStyle w:val="Descripcin"/>
        <w:jc w:val="both"/>
      </w:pPr>
      <w:bookmarkStart w:id="32" w:name="_Ref134893448"/>
      <w:r>
        <w:t xml:space="preserve">Figura </w:t>
      </w:r>
      <w:r>
        <w:fldChar w:fldCharType="begin"/>
      </w:r>
      <w:r>
        <w:instrText xml:space="preserve"> SEQ Figura \* ARABIC </w:instrText>
      </w:r>
      <w:r>
        <w:fldChar w:fldCharType="separate"/>
      </w:r>
      <w:r w:rsidR="00150FFC">
        <w:rPr>
          <w:noProof/>
        </w:rPr>
        <w:t>23</w:t>
      </w:r>
      <w:r>
        <w:fldChar w:fldCharType="end"/>
      </w:r>
      <w:bookmarkEnd w:id="32"/>
      <w:r>
        <w:t>. Distribución del rango intercuartílico de la salinidad en la columna de agua en relación con la distribución de la varianza espacial y la significancia de la prueba local de Moran para determinar autocorrelación espacial.</w:t>
      </w:r>
    </w:p>
    <w:p w14:paraId="4EBA1705" w14:textId="77777777" w:rsidR="00E838FC" w:rsidRDefault="00E838FC" w:rsidP="00E838FC"/>
    <w:p w14:paraId="536A3A18" w14:textId="788E2A23" w:rsidR="008D35B6" w:rsidRDefault="00E838FC" w:rsidP="00E838FC">
      <w:r>
        <w:t>El rango intercuartílico para el oxígeno disuelto presentó un valor máximo de 3.4 mg O</w:t>
      </w:r>
      <w:proofErr w:type="gramStart"/>
      <w:r w:rsidRPr="00E838FC">
        <w:rPr>
          <w:vertAlign w:val="subscript"/>
        </w:rPr>
        <w:t>2</w:t>
      </w:r>
      <w:r>
        <w:t xml:space="preserve"> .L</w:t>
      </w:r>
      <w:proofErr w:type="gramEnd"/>
      <w:r w:rsidRPr="00E838FC">
        <w:rPr>
          <w:vertAlign w:val="superscript"/>
        </w:rPr>
        <w:t>-1</w:t>
      </w:r>
      <w:r>
        <w:t xml:space="preserve">, </w:t>
      </w:r>
      <w:r w:rsidR="008D35B6">
        <w:t>para la marea alta y un valor máximo de 1.76 mg O</w:t>
      </w:r>
      <w:r w:rsidR="008D35B6" w:rsidRPr="00E838FC">
        <w:rPr>
          <w:vertAlign w:val="subscript"/>
        </w:rPr>
        <w:t>2</w:t>
      </w:r>
      <w:r w:rsidR="008D35B6">
        <w:t xml:space="preserve"> .L</w:t>
      </w:r>
      <w:r w:rsidR="008D35B6" w:rsidRPr="00E838FC">
        <w:rPr>
          <w:vertAlign w:val="superscript"/>
        </w:rPr>
        <w:t>-1</w:t>
      </w:r>
      <w:r w:rsidR="008D35B6">
        <w:t xml:space="preserve"> para la marea baja (</w:t>
      </w:r>
      <w:r w:rsidR="008D35B6">
        <w:fldChar w:fldCharType="begin"/>
      </w:r>
      <w:r w:rsidR="008D35B6">
        <w:instrText xml:space="preserve"> REF _Ref134892261 \h </w:instrText>
      </w:r>
      <w:r w:rsidR="008D35B6">
        <w:fldChar w:fldCharType="separate"/>
      </w:r>
      <w:r w:rsidR="00150FFC">
        <w:t xml:space="preserve">Figura </w:t>
      </w:r>
      <w:r w:rsidR="00150FFC">
        <w:rPr>
          <w:noProof/>
        </w:rPr>
        <w:t>20</w:t>
      </w:r>
      <w:r w:rsidR="008D35B6">
        <w:fldChar w:fldCharType="end"/>
      </w:r>
      <w:r w:rsidR="008D35B6">
        <w:t>). Para ambos períodos mareales se presentó una correlación espacial muy significativa (Marea Alta I de Moran= 0.20 p &lt;0.01; Marea Baja I de Moran = 0.35 p &lt;0.01)</w:t>
      </w:r>
      <w:r w:rsidR="000808DD">
        <w:t xml:space="preserve">, presentando una fuente de </w:t>
      </w:r>
      <w:proofErr w:type="gramStart"/>
      <w:r w:rsidR="000808DD">
        <w:t xml:space="preserve">variación </w:t>
      </w:r>
      <w:r w:rsidR="008D35B6">
        <w:t xml:space="preserve"> </w:t>
      </w:r>
      <w:r w:rsidR="000808DD">
        <w:t>hacia</w:t>
      </w:r>
      <w:proofErr w:type="gramEnd"/>
      <w:r w:rsidR="000808DD">
        <w:t xml:space="preserve"> el sector oceánico del transecto de la bocana Guascama </w:t>
      </w:r>
      <w:r w:rsidR="008D35B6">
        <w:t>(</w:t>
      </w:r>
      <w:r w:rsidR="008D35B6">
        <w:fldChar w:fldCharType="begin"/>
      </w:r>
      <w:r w:rsidR="008D35B6">
        <w:instrText xml:space="preserve"> REF _Ref134894156 \h </w:instrText>
      </w:r>
      <w:r w:rsidR="008D35B6">
        <w:fldChar w:fldCharType="separate"/>
      </w:r>
      <w:r w:rsidR="00150FFC">
        <w:t xml:space="preserve">Figura </w:t>
      </w:r>
      <w:r w:rsidR="00150FFC">
        <w:rPr>
          <w:noProof/>
        </w:rPr>
        <w:t>24</w:t>
      </w:r>
      <w:r w:rsidR="008D35B6">
        <w:fldChar w:fldCharType="end"/>
      </w:r>
      <w:r w:rsidR="008D35B6">
        <w:t>).</w:t>
      </w:r>
    </w:p>
    <w:p w14:paraId="2B7A67F1" w14:textId="77777777" w:rsidR="008D35B6" w:rsidRDefault="008D35B6">
      <w:pPr>
        <w:spacing w:before="0" w:after="0"/>
        <w:contextualSpacing w:val="0"/>
        <w:jc w:val="left"/>
      </w:pPr>
      <w:r>
        <w:br w:type="page"/>
      </w:r>
    </w:p>
    <w:p w14:paraId="1D42FAF4" w14:textId="77777777" w:rsidR="008D35B6" w:rsidRDefault="008D35B6" w:rsidP="008D35B6">
      <w:pPr>
        <w:keepNext/>
        <w:spacing w:before="0" w:after="0"/>
        <w:contextualSpacing w:val="0"/>
        <w:jc w:val="center"/>
      </w:pPr>
      <w:r>
        <w:rPr>
          <w:noProof/>
        </w:rPr>
        <w:lastRenderedPageBreak/>
        <w:drawing>
          <wp:inline distT="0" distB="0" distL="0" distR="0" wp14:anchorId="764C766D" wp14:editId="1980AEA6">
            <wp:extent cx="4317630" cy="6480000"/>
            <wp:effectExtent l="0" t="0" r="6985" b="0"/>
            <wp:docPr id="136434941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32AF917" w14:textId="77777777" w:rsidR="008D35B6" w:rsidRDefault="008D35B6" w:rsidP="008D35B6">
      <w:pPr>
        <w:keepNext/>
        <w:spacing w:before="0" w:after="0"/>
        <w:contextualSpacing w:val="0"/>
        <w:jc w:val="center"/>
      </w:pPr>
    </w:p>
    <w:p w14:paraId="2DA22268" w14:textId="23E5E237" w:rsidR="008D35B6" w:rsidRDefault="008D35B6" w:rsidP="008D35B6">
      <w:pPr>
        <w:pStyle w:val="Descripcin"/>
        <w:jc w:val="both"/>
      </w:pPr>
      <w:bookmarkStart w:id="33" w:name="_Ref134894156"/>
      <w:r>
        <w:t xml:space="preserve">Figura </w:t>
      </w:r>
      <w:r>
        <w:fldChar w:fldCharType="begin"/>
      </w:r>
      <w:r>
        <w:instrText xml:space="preserve"> SEQ Figura \* ARABIC </w:instrText>
      </w:r>
      <w:r>
        <w:fldChar w:fldCharType="separate"/>
      </w:r>
      <w:r w:rsidR="00150FFC">
        <w:rPr>
          <w:noProof/>
        </w:rPr>
        <w:t>24</w:t>
      </w:r>
      <w:r>
        <w:fldChar w:fldCharType="end"/>
      </w:r>
      <w:bookmarkEnd w:id="33"/>
      <w:r>
        <w:t>. Distribución del rango intercuartílico del oxígeno disuelto medido en la columna de agua en relación con la distribución de la varianza espacial y la significancia de la prueba local de Moran para determinar autocorrelación espacial.</w:t>
      </w:r>
    </w:p>
    <w:p w14:paraId="5DA0A3A0" w14:textId="05B8CAA6" w:rsidR="008D35B6" w:rsidRDefault="008D35B6" w:rsidP="008D35B6">
      <w:pPr>
        <w:spacing w:before="0" w:after="0"/>
        <w:contextualSpacing w:val="0"/>
        <w:jc w:val="center"/>
      </w:pPr>
      <w:r>
        <w:br w:type="page"/>
      </w:r>
    </w:p>
    <w:p w14:paraId="183744B7" w14:textId="77777777" w:rsidR="00E838FC" w:rsidRPr="00E838FC" w:rsidRDefault="00E838FC" w:rsidP="00E838FC"/>
    <w:p w14:paraId="4294CF00" w14:textId="72F86A2B" w:rsidR="004F235D" w:rsidRDefault="00E82E6F" w:rsidP="004F235D">
      <w:pPr>
        <w:pStyle w:val="Descripcin"/>
        <w:keepNext/>
      </w:pPr>
      <w:r>
        <w:rPr>
          <w:noProof/>
        </w:rPr>
        <w:drawing>
          <wp:inline distT="0" distB="0" distL="0" distR="0" wp14:anchorId="28503BF8" wp14:editId="549854C2">
            <wp:extent cx="5400675" cy="5400675"/>
            <wp:effectExtent l="0" t="0" r="9525" b="9525"/>
            <wp:docPr id="68709101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181AA67E" w14:textId="77777777" w:rsidR="004F235D" w:rsidRDefault="004F235D" w:rsidP="004F235D">
      <w:pPr>
        <w:pStyle w:val="Descripcin"/>
      </w:pPr>
    </w:p>
    <w:p w14:paraId="0BF354E9" w14:textId="3527D412" w:rsidR="00C831D1" w:rsidRDefault="004F235D" w:rsidP="004F235D">
      <w:pPr>
        <w:pStyle w:val="Descripcin"/>
      </w:pPr>
      <w:bookmarkStart w:id="34" w:name="_Ref134894733"/>
      <w:r>
        <w:t xml:space="preserve">Figura </w:t>
      </w:r>
      <w:r>
        <w:fldChar w:fldCharType="begin"/>
      </w:r>
      <w:r>
        <w:instrText xml:space="preserve"> SEQ Figura \* ARABIC </w:instrText>
      </w:r>
      <w:r>
        <w:fldChar w:fldCharType="separate"/>
      </w:r>
      <w:r w:rsidR="00150FFC">
        <w:rPr>
          <w:noProof/>
        </w:rPr>
        <w:t>25</w:t>
      </w:r>
      <w:r>
        <w:fldChar w:fldCharType="end"/>
      </w:r>
      <w:bookmarkEnd w:id="34"/>
      <w:r>
        <w:t>.</w:t>
      </w:r>
      <w:r w:rsidR="001D4096">
        <w:t xml:space="preserve"> Diagrama de cajas y líneas mostrando la distribución del rango intercuartílico de la densidad medido en la columna de agua, la temperatura superficial de mar, la </w:t>
      </w:r>
      <w:r w:rsidR="009527C2">
        <w:t>salinidad y la densidad superficiales</w:t>
      </w:r>
      <w:r w:rsidR="001D4096">
        <w:t>, entre los períodos mareales, los sectores y los transectos de las bocanas de delta del río Sanquianga.</w:t>
      </w:r>
    </w:p>
    <w:p w14:paraId="1346F5AC" w14:textId="77777777" w:rsidR="00FA334F" w:rsidRDefault="00FA334F" w:rsidP="00AD08AA"/>
    <w:p w14:paraId="244B7EC9" w14:textId="7EE5B63A" w:rsidR="00FA334F" w:rsidRDefault="00FA334F" w:rsidP="00FA334F">
      <w:pPr>
        <w:pStyle w:val="Descripcin"/>
        <w:jc w:val="center"/>
      </w:pPr>
    </w:p>
    <w:p w14:paraId="0113DCEC" w14:textId="37B69806" w:rsidR="009527C2" w:rsidRDefault="009527C2">
      <w:pPr>
        <w:spacing w:before="0" w:after="0"/>
        <w:contextualSpacing w:val="0"/>
        <w:jc w:val="left"/>
      </w:pPr>
      <w:r>
        <w:t>Existe una tendencia del rango intercuartílico de la densidad a disminuir hacia el sector costero y esta tendencia es más marcada en la marea baja (</w:t>
      </w:r>
      <w:r>
        <w:fldChar w:fldCharType="begin"/>
      </w:r>
      <w:r>
        <w:instrText xml:space="preserve"> REF _Ref134894733 \h </w:instrText>
      </w:r>
      <w:r>
        <w:fldChar w:fldCharType="separate"/>
      </w:r>
      <w:r w:rsidR="00150FFC">
        <w:t xml:space="preserve">Figura </w:t>
      </w:r>
      <w:r w:rsidR="00150FFC">
        <w:rPr>
          <w:noProof/>
        </w:rPr>
        <w:t>25</w:t>
      </w:r>
      <w:r>
        <w:fldChar w:fldCharType="end"/>
      </w:r>
      <w:r>
        <w:t>). El valor máximo de este rango fue de 0.005 kg.m</w:t>
      </w:r>
      <w:r w:rsidRPr="009527C2">
        <w:rPr>
          <w:vertAlign w:val="superscript"/>
        </w:rPr>
        <w:t>-3</w:t>
      </w:r>
      <w:r>
        <w:t xml:space="preserve"> para ambas mareas</w:t>
      </w:r>
      <w:r w:rsidR="00E54F7D">
        <w:t xml:space="preserve"> (Marea Alta I de Moran= 0.19 p &lt;0.01; Marea Baja I de Moran = 0.0.42 p &lt;0.01),</w:t>
      </w:r>
      <w:r>
        <w:t xml:space="preserve"> presentando una correlación espacial muy significativa también en ambos períodos mareales (</w:t>
      </w:r>
      <w:r>
        <w:fldChar w:fldCharType="begin"/>
      </w:r>
      <w:r>
        <w:instrText xml:space="preserve"> REF _Ref134894982 \h </w:instrText>
      </w:r>
      <w:r>
        <w:fldChar w:fldCharType="separate"/>
      </w:r>
      <w:r w:rsidR="00150FFC">
        <w:t xml:space="preserve">Figura </w:t>
      </w:r>
      <w:r w:rsidR="00150FFC">
        <w:rPr>
          <w:noProof/>
        </w:rPr>
        <w:t>26</w:t>
      </w:r>
      <w:r>
        <w:fldChar w:fldCharType="end"/>
      </w:r>
      <w:r>
        <w:t>).</w:t>
      </w:r>
    </w:p>
    <w:p w14:paraId="0462395C" w14:textId="7EBA3954" w:rsidR="009527C2" w:rsidRDefault="009527C2">
      <w:pPr>
        <w:spacing w:before="0" w:after="0"/>
        <w:contextualSpacing w:val="0"/>
        <w:jc w:val="left"/>
      </w:pPr>
    </w:p>
    <w:p w14:paraId="41E71052" w14:textId="77777777" w:rsidR="009527C2" w:rsidRDefault="009527C2">
      <w:pPr>
        <w:spacing w:before="0" w:after="0"/>
        <w:contextualSpacing w:val="0"/>
        <w:jc w:val="left"/>
      </w:pPr>
    </w:p>
    <w:p w14:paraId="7189721E" w14:textId="40EBDE63" w:rsidR="009527C2" w:rsidRDefault="009527C2">
      <w:pPr>
        <w:spacing w:before="0" w:after="0"/>
        <w:contextualSpacing w:val="0"/>
        <w:jc w:val="left"/>
      </w:pPr>
      <w:r>
        <w:br w:type="page"/>
      </w:r>
    </w:p>
    <w:p w14:paraId="7D5B1C3D" w14:textId="77777777" w:rsidR="009527C2" w:rsidRDefault="009527C2" w:rsidP="009527C2">
      <w:pPr>
        <w:keepNext/>
        <w:spacing w:before="0" w:after="0"/>
        <w:contextualSpacing w:val="0"/>
        <w:jc w:val="center"/>
      </w:pPr>
      <w:r>
        <w:rPr>
          <w:noProof/>
        </w:rPr>
        <w:lastRenderedPageBreak/>
        <w:drawing>
          <wp:inline distT="0" distB="0" distL="0" distR="0" wp14:anchorId="437A9A68" wp14:editId="10C09633">
            <wp:extent cx="4317630" cy="6480000"/>
            <wp:effectExtent l="0" t="0" r="6985" b="0"/>
            <wp:docPr id="5657660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3B1FB892" w14:textId="77777777" w:rsidR="009527C2" w:rsidRDefault="009527C2" w:rsidP="009527C2">
      <w:pPr>
        <w:pStyle w:val="Descripcin"/>
      </w:pPr>
    </w:p>
    <w:p w14:paraId="6E4EEEF8" w14:textId="1B95A057" w:rsidR="009527C2" w:rsidRDefault="009527C2" w:rsidP="009527C2">
      <w:pPr>
        <w:pStyle w:val="Descripcin"/>
        <w:jc w:val="both"/>
      </w:pPr>
      <w:bookmarkStart w:id="35" w:name="_Ref134894982"/>
      <w:r>
        <w:t xml:space="preserve">Figura </w:t>
      </w:r>
      <w:r>
        <w:fldChar w:fldCharType="begin"/>
      </w:r>
      <w:r>
        <w:instrText xml:space="preserve"> SEQ Figura \* ARABIC </w:instrText>
      </w:r>
      <w:r>
        <w:fldChar w:fldCharType="separate"/>
      </w:r>
      <w:r w:rsidR="00150FFC">
        <w:rPr>
          <w:noProof/>
        </w:rPr>
        <w:t>26</w:t>
      </w:r>
      <w:r>
        <w:fldChar w:fldCharType="end"/>
      </w:r>
      <w:bookmarkEnd w:id="35"/>
      <w:r>
        <w:t>. Distribución del rango intercuartílico de la densidad medido en la columna de agua en relación con la distribución de la varianza espacial y la significancia de la prueba local de Moran para determinar autocorrelación espacial.</w:t>
      </w:r>
    </w:p>
    <w:p w14:paraId="2B575469" w14:textId="65329701" w:rsidR="009527C2" w:rsidRDefault="009527C2" w:rsidP="009527C2">
      <w:pPr>
        <w:pStyle w:val="Descripcin"/>
      </w:pPr>
    </w:p>
    <w:p w14:paraId="28C85936" w14:textId="19B14A1A" w:rsidR="006B032A" w:rsidRDefault="00B136F7" w:rsidP="00E54F7D">
      <w:pPr>
        <w:spacing w:before="0" w:after="0"/>
        <w:contextualSpacing w:val="0"/>
      </w:pPr>
      <w:r>
        <w:t>Durante el período de marea baja en el sector oceánico del transecto Amarales, se registró una temperatura superficial máxima de 30.02 °C y una temperatura superficial mínima de 24.6 °C, sin embargo, no se observó una clara tendencia en los valores de la temperatura superficial (</w:t>
      </w:r>
      <w:r>
        <w:fldChar w:fldCharType="begin"/>
      </w:r>
      <w:r>
        <w:instrText xml:space="preserve"> REF _Ref134894733 \h </w:instrText>
      </w:r>
      <w:r>
        <w:fldChar w:fldCharType="separate"/>
      </w:r>
      <w:r w:rsidR="00150FFC">
        <w:t xml:space="preserve">Figura </w:t>
      </w:r>
      <w:r w:rsidR="00150FFC">
        <w:rPr>
          <w:noProof/>
        </w:rPr>
        <w:t>25</w:t>
      </w:r>
      <w:r>
        <w:fldChar w:fldCharType="end"/>
      </w:r>
      <w:r>
        <w:t xml:space="preserve">). No se presentaron correlaciones significativas para la temperatura superficial </w:t>
      </w:r>
      <w:r w:rsidR="001644F9">
        <w:t xml:space="preserve">del agua </w:t>
      </w:r>
      <w:r>
        <w:t xml:space="preserve">en ninguno de los dos períodos mareales </w:t>
      </w:r>
      <w:r w:rsidR="00433B89">
        <w:t>(Marea Alta I de Moran= 0.04 p = 0.17; Marea Baja I de Moran = 0.04 p = 0.16)</w:t>
      </w:r>
      <w:r w:rsidR="008F6279">
        <w:t xml:space="preserve"> (</w:t>
      </w:r>
      <w:r w:rsidR="008F6279">
        <w:fldChar w:fldCharType="begin"/>
      </w:r>
      <w:r w:rsidR="008F6279">
        <w:instrText xml:space="preserve"> REF _Ref134896961 \h </w:instrText>
      </w:r>
      <w:r w:rsidR="008F6279">
        <w:fldChar w:fldCharType="separate"/>
      </w:r>
      <w:r w:rsidR="00150FFC">
        <w:t xml:space="preserve">Figura </w:t>
      </w:r>
      <w:r w:rsidR="00150FFC">
        <w:rPr>
          <w:noProof/>
        </w:rPr>
        <w:t>27</w:t>
      </w:r>
      <w:r w:rsidR="008F6279">
        <w:fldChar w:fldCharType="end"/>
      </w:r>
      <w:r w:rsidR="008F6279">
        <w:t>)</w:t>
      </w:r>
      <w:r w:rsidR="001644F9">
        <w:t>.</w:t>
      </w:r>
    </w:p>
    <w:p w14:paraId="63CD84D0" w14:textId="77777777" w:rsidR="006B032A" w:rsidRDefault="006B032A" w:rsidP="00E54F7D">
      <w:pPr>
        <w:spacing w:before="0" w:after="0"/>
        <w:contextualSpacing w:val="0"/>
      </w:pPr>
    </w:p>
    <w:p w14:paraId="16C82929" w14:textId="77777777" w:rsidR="006B032A" w:rsidRDefault="006B032A">
      <w:pPr>
        <w:spacing w:before="0" w:after="0"/>
        <w:contextualSpacing w:val="0"/>
        <w:jc w:val="left"/>
      </w:pPr>
      <w:r>
        <w:br w:type="page"/>
      </w:r>
    </w:p>
    <w:p w14:paraId="00E984AF" w14:textId="77777777" w:rsidR="006B032A" w:rsidRDefault="006B032A" w:rsidP="006B032A">
      <w:pPr>
        <w:keepNext/>
        <w:spacing w:before="0" w:after="0"/>
        <w:contextualSpacing w:val="0"/>
        <w:jc w:val="center"/>
      </w:pPr>
      <w:r>
        <w:rPr>
          <w:noProof/>
        </w:rPr>
        <w:lastRenderedPageBreak/>
        <w:drawing>
          <wp:inline distT="0" distB="0" distL="0" distR="0" wp14:anchorId="425AA014" wp14:editId="48A8B225">
            <wp:extent cx="4317630" cy="6480000"/>
            <wp:effectExtent l="0" t="0" r="6985" b="0"/>
            <wp:docPr id="11172227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7BD7E91E" w14:textId="77777777" w:rsidR="006B032A" w:rsidRDefault="006B032A" w:rsidP="006B032A">
      <w:pPr>
        <w:keepNext/>
        <w:spacing w:before="0" w:after="0"/>
        <w:contextualSpacing w:val="0"/>
        <w:jc w:val="center"/>
      </w:pPr>
    </w:p>
    <w:p w14:paraId="1993EA7E" w14:textId="6601DA10" w:rsidR="006B032A" w:rsidRDefault="006B032A" w:rsidP="006B032A">
      <w:pPr>
        <w:pStyle w:val="Descripcin"/>
        <w:jc w:val="both"/>
      </w:pPr>
      <w:bookmarkStart w:id="36" w:name="_Ref134896961"/>
      <w:r>
        <w:t xml:space="preserve">Figura </w:t>
      </w:r>
      <w:r>
        <w:fldChar w:fldCharType="begin"/>
      </w:r>
      <w:r>
        <w:instrText xml:space="preserve"> SEQ Figura \* ARABIC </w:instrText>
      </w:r>
      <w:r>
        <w:fldChar w:fldCharType="separate"/>
      </w:r>
      <w:r w:rsidR="00150FFC">
        <w:rPr>
          <w:noProof/>
        </w:rPr>
        <w:t>27</w:t>
      </w:r>
      <w:r>
        <w:fldChar w:fldCharType="end"/>
      </w:r>
      <w:bookmarkEnd w:id="36"/>
      <w:r>
        <w:t xml:space="preserve">. </w:t>
      </w:r>
      <w:r w:rsidRPr="006B032A">
        <w:t xml:space="preserve">Distribución de la </w:t>
      </w:r>
      <w:r>
        <w:t xml:space="preserve">temperatura superficial del agua </w:t>
      </w:r>
      <w:r w:rsidRPr="006B032A">
        <w:t>en relación con la distribución de la varianza espacial y la significancia de la prueba local de Moran para determinar autocorrelación espacial.</w:t>
      </w:r>
    </w:p>
    <w:p w14:paraId="0F849741" w14:textId="77777777" w:rsidR="00694B4A" w:rsidRDefault="00694B4A" w:rsidP="00694B4A">
      <w:pPr>
        <w:spacing w:before="0" w:after="0"/>
        <w:contextualSpacing w:val="0"/>
      </w:pPr>
    </w:p>
    <w:p w14:paraId="4E1E8205" w14:textId="36EFD860" w:rsidR="00694B4A" w:rsidRDefault="00694B4A" w:rsidP="00694B4A">
      <w:pPr>
        <w:spacing w:before="0" w:after="0"/>
        <w:contextualSpacing w:val="0"/>
      </w:pPr>
      <w:r>
        <w:t xml:space="preserve">Para la salinidad </w:t>
      </w:r>
      <w:r w:rsidR="00480914">
        <w:t>superficial no</w:t>
      </w:r>
      <w:r>
        <w:t xml:space="preserve"> se encontró un patrón claro de distribución en la marea baja</w:t>
      </w:r>
      <w:r w:rsidR="00D11700">
        <w:t xml:space="preserve"> (</w:t>
      </w:r>
      <w:r w:rsidR="00480914">
        <w:fldChar w:fldCharType="begin"/>
      </w:r>
      <w:r w:rsidR="00480914">
        <w:instrText xml:space="preserve"> REF _Ref134894733 \h </w:instrText>
      </w:r>
      <w:r w:rsidR="00480914">
        <w:fldChar w:fldCharType="separate"/>
      </w:r>
      <w:r w:rsidR="00150FFC">
        <w:t xml:space="preserve">Figura </w:t>
      </w:r>
      <w:r w:rsidR="00150FFC">
        <w:rPr>
          <w:noProof/>
        </w:rPr>
        <w:t>25</w:t>
      </w:r>
      <w:r w:rsidR="00480914">
        <w:fldChar w:fldCharType="end"/>
      </w:r>
      <w:r w:rsidR="00D11700">
        <w:t>)</w:t>
      </w:r>
      <w:r>
        <w:t xml:space="preserve">, sin embargo, </w:t>
      </w:r>
      <w:r w:rsidR="00480914">
        <w:t>para la marea alta, la tendencia fue a disminuir desde el sector oceánico al sector costero sobre todo en la bocana Sanquianga (</w:t>
      </w:r>
      <w:r w:rsidR="00480914">
        <w:fldChar w:fldCharType="begin"/>
      </w:r>
      <w:r w:rsidR="00480914">
        <w:instrText xml:space="preserve"> REF _Ref134894733 \h </w:instrText>
      </w:r>
      <w:r w:rsidR="00480914">
        <w:fldChar w:fldCharType="separate"/>
      </w:r>
      <w:r w:rsidR="00150FFC">
        <w:t xml:space="preserve">Figura </w:t>
      </w:r>
      <w:r w:rsidR="00150FFC">
        <w:rPr>
          <w:noProof/>
        </w:rPr>
        <w:t>25</w:t>
      </w:r>
      <w:r w:rsidR="00480914">
        <w:fldChar w:fldCharType="end"/>
      </w:r>
      <w:r w:rsidR="00480914">
        <w:t>). La distribución de la salinidad presentó una autocorrelación espacial global para la marea alta pero no para la marea baja (Marea Alta I de Moran= 0.16 p &lt;0.01; Marea Baja I de Moran = 0.1 p =0.09)</w:t>
      </w:r>
      <w:r w:rsidR="0094137E">
        <w:t>, encontrándose una fuente de variación muy significativa en la bocana del Sanquianga (</w:t>
      </w:r>
      <w:r w:rsidR="0094137E">
        <w:fldChar w:fldCharType="begin"/>
      </w:r>
      <w:r w:rsidR="0094137E">
        <w:instrText xml:space="preserve"> REF _Ref134897621 \h </w:instrText>
      </w:r>
      <w:r w:rsidR="0094137E">
        <w:fldChar w:fldCharType="separate"/>
      </w:r>
      <w:r w:rsidR="00150FFC">
        <w:t xml:space="preserve">Figura </w:t>
      </w:r>
      <w:r w:rsidR="00150FFC">
        <w:rPr>
          <w:noProof/>
        </w:rPr>
        <w:t>28</w:t>
      </w:r>
      <w:r w:rsidR="0094137E">
        <w:fldChar w:fldCharType="end"/>
      </w:r>
      <w:r w:rsidR="0094137E">
        <w:t>).</w:t>
      </w:r>
    </w:p>
    <w:p w14:paraId="50752647" w14:textId="77777777" w:rsidR="00694B4A" w:rsidRDefault="00694B4A" w:rsidP="00694B4A">
      <w:pPr>
        <w:spacing w:before="0" w:after="0"/>
        <w:contextualSpacing w:val="0"/>
      </w:pPr>
    </w:p>
    <w:p w14:paraId="719ABF27" w14:textId="77777777" w:rsidR="00694B4A" w:rsidRDefault="00694B4A" w:rsidP="00694B4A">
      <w:pPr>
        <w:spacing w:before="0" w:after="0"/>
        <w:contextualSpacing w:val="0"/>
      </w:pPr>
    </w:p>
    <w:p w14:paraId="2BA6C9F4" w14:textId="389E58ED" w:rsidR="00694B4A" w:rsidRDefault="00694B4A">
      <w:pPr>
        <w:spacing w:before="0" w:after="0"/>
        <w:contextualSpacing w:val="0"/>
        <w:jc w:val="left"/>
      </w:pPr>
      <w:r>
        <w:br w:type="page"/>
      </w:r>
    </w:p>
    <w:p w14:paraId="6EBC8A57" w14:textId="77777777" w:rsidR="00694B4A" w:rsidRDefault="00694B4A" w:rsidP="00694B4A">
      <w:pPr>
        <w:keepNext/>
        <w:spacing w:before="0" w:after="0"/>
        <w:contextualSpacing w:val="0"/>
        <w:jc w:val="center"/>
      </w:pPr>
      <w:r>
        <w:rPr>
          <w:noProof/>
        </w:rPr>
        <w:lastRenderedPageBreak/>
        <w:drawing>
          <wp:inline distT="0" distB="0" distL="0" distR="0" wp14:anchorId="0244D331" wp14:editId="7A319E09">
            <wp:extent cx="4317630" cy="6480000"/>
            <wp:effectExtent l="0" t="0" r="6985" b="0"/>
            <wp:docPr id="12753701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16D87742" w14:textId="77777777" w:rsidR="00694B4A" w:rsidRDefault="00694B4A" w:rsidP="00694B4A">
      <w:pPr>
        <w:pStyle w:val="Descripcin"/>
      </w:pPr>
    </w:p>
    <w:p w14:paraId="51A57790" w14:textId="4487FFE1" w:rsidR="0094137E" w:rsidRDefault="00694B4A" w:rsidP="0094137E">
      <w:pPr>
        <w:pStyle w:val="Descripcin"/>
        <w:jc w:val="both"/>
      </w:pPr>
      <w:bookmarkStart w:id="37" w:name="_Ref134897621"/>
      <w:r>
        <w:t xml:space="preserve">Figura </w:t>
      </w:r>
      <w:r>
        <w:fldChar w:fldCharType="begin"/>
      </w:r>
      <w:r>
        <w:instrText xml:space="preserve"> SEQ Figura \* ARABIC </w:instrText>
      </w:r>
      <w:r>
        <w:fldChar w:fldCharType="separate"/>
      </w:r>
      <w:r w:rsidR="00150FFC">
        <w:rPr>
          <w:noProof/>
        </w:rPr>
        <w:t>28</w:t>
      </w:r>
      <w:r>
        <w:fldChar w:fldCharType="end"/>
      </w:r>
      <w:bookmarkEnd w:id="37"/>
      <w:r>
        <w:t>.</w:t>
      </w:r>
      <w:r w:rsidR="0094137E">
        <w:t xml:space="preserve"> Distribución de la salinidad superficial en relación con la distribución de la varianza espacial y la significancia de la prueba local de Moran para determinar autocorrelación espacial.</w:t>
      </w:r>
    </w:p>
    <w:p w14:paraId="2DC65A49" w14:textId="53E8BE95" w:rsidR="00694B4A" w:rsidRDefault="00694B4A" w:rsidP="00694B4A">
      <w:pPr>
        <w:pStyle w:val="Descripcin"/>
      </w:pPr>
    </w:p>
    <w:p w14:paraId="024E94A7" w14:textId="3E720FDC" w:rsidR="00694B4A" w:rsidRDefault="0094137E">
      <w:pPr>
        <w:spacing w:before="0" w:after="0"/>
        <w:contextualSpacing w:val="0"/>
        <w:jc w:val="left"/>
        <w:rPr>
          <w:bCs w:val="0"/>
        </w:rPr>
      </w:pPr>
      <w:r>
        <w:t xml:space="preserve">La densidad superficial </w:t>
      </w:r>
      <w:r w:rsidR="0042449D">
        <w:t xml:space="preserve">está muy relacionada con la salinidad superficial y los patrones para ambas variables prácticamente son los mismos (ver </w:t>
      </w:r>
      <w:r w:rsidR="0042449D">
        <w:fldChar w:fldCharType="begin"/>
      </w:r>
      <w:r w:rsidR="0042449D">
        <w:instrText xml:space="preserve"> REF _Ref134897621 \h </w:instrText>
      </w:r>
      <w:r w:rsidR="0042449D">
        <w:fldChar w:fldCharType="separate"/>
      </w:r>
      <w:r w:rsidR="00150FFC">
        <w:t xml:space="preserve">Figura </w:t>
      </w:r>
      <w:r w:rsidR="00150FFC">
        <w:rPr>
          <w:noProof/>
        </w:rPr>
        <w:t>28</w:t>
      </w:r>
      <w:r w:rsidR="0042449D">
        <w:fldChar w:fldCharType="end"/>
      </w:r>
      <w:r w:rsidR="0042449D">
        <w:t xml:space="preserve"> y </w:t>
      </w:r>
      <w:r w:rsidR="0042449D">
        <w:fldChar w:fldCharType="begin"/>
      </w:r>
      <w:r w:rsidR="0042449D">
        <w:instrText xml:space="preserve"> REF _Ref134898031 \h </w:instrText>
      </w:r>
      <w:r w:rsidR="0042449D">
        <w:fldChar w:fldCharType="separate"/>
      </w:r>
      <w:r w:rsidR="00150FFC">
        <w:t xml:space="preserve">Figura </w:t>
      </w:r>
      <w:r w:rsidR="00150FFC">
        <w:rPr>
          <w:noProof/>
        </w:rPr>
        <w:t>29</w:t>
      </w:r>
      <w:r w:rsidR="0042449D">
        <w:fldChar w:fldCharType="end"/>
      </w:r>
      <w:r w:rsidR="0042449D">
        <w:t>). Ambas variables presentaron una correlación espacial solamente en la marea alta pero no en marea baja (Marea Alta I de Moran= 0.16 p &lt;0.01; Marea Baja I de Moran = 0.1 p =0.08).</w:t>
      </w:r>
      <w:r w:rsidR="00694B4A">
        <w:br w:type="page"/>
      </w:r>
    </w:p>
    <w:p w14:paraId="27DC4818" w14:textId="77777777" w:rsidR="00694B4A" w:rsidRDefault="00694B4A" w:rsidP="00694B4A">
      <w:pPr>
        <w:pStyle w:val="Descripcin"/>
        <w:keepNext/>
        <w:jc w:val="center"/>
      </w:pPr>
      <w:r>
        <w:rPr>
          <w:noProof/>
        </w:rPr>
        <w:lastRenderedPageBreak/>
        <w:drawing>
          <wp:inline distT="0" distB="0" distL="0" distR="0" wp14:anchorId="5CA7C000" wp14:editId="3A018422">
            <wp:extent cx="4317630" cy="6480000"/>
            <wp:effectExtent l="0" t="0" r="6985" b="0"/>
            <wp:docPr id="15906009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4C637660" w14:textId="77777777" w:rsidR="00694B4A" w:rsidRDefault="00694B4A" w:rsidP="00694B4A">
      <w:pPr>
        <w:pStyle w:val="Descripcin"/>
      </w:pPr>
    </w:p>
    <w:p w14:paraId="7EDDE7C5" w14:textId="0A75B62F" w:rsidR="0042449D" w:rsidRDefault="00694B4A" w:rsidP="0042449D">
      <w:pPr>
        <w:pStyle w:val="Descripcin"/>
        <w:jc w:val="both"/>
      </w:pPr>
      <w:bookmarkStart w:id="38" w:name="_Ref134898031"/>
      <w:r>
        <w:t xml:space="preserve">Figura </w:t>
      </w:r>
      <w:r>
        <w:fldChar w:fldCharType="begin"/>
      </w:r>
      <w:r>
        <w:instrText xml:space="preserve"> SEQ Figura \* ARABIC </w:instrText>
      </w:r>
      <w:r>
        <w:fldChar w:fldCharType="separate"/>
      </w:r>
      <w:r w:rsidR="00150FFC">
        <w:rPr>
          <w:noProof/>
        </w:rPr>
        <w:t>29</w:t>
      </w:r>
      <w:r>
        <w:fldChar w:fldCharType="end"/>
      </w:r>
      <w:bookmarkEnd w:id="38"/>
      <w:r>
        <w:t>.</w:t>
      </w:r>
      <w:r w:rsidR="0042449D">
        <w:t xml:space="preserve"> Distribución de la densidad superficial en relación con la distribución de la varianza espacial y la significancia de la prueba local de Moran para determinar autocorrelación espacial.</w:t>
      </w:r>
    </w:p>
    <w:p w14:paraId="587A4C1F" w14:textId="221179FD" w:rsidR="00694B4A" w:rsidRDefault="00694B4A" w:rsidP="00694B4A">
      <w:pPr>
        <w:pStyle w:val="Descripcin"/>
      </w:pPr>
    </w:p>
    <w:p w14:paraId="64CA36DD" w14:textId="76EBD9B7" w:rsidR="00DB7B4A" w:rsidRDefault="00CF4FEC">
      <w:pPr>
        <w:spacing w:before="0" w:after="0"/>
        <w:contextualSpacing w:val="0"/>
        <w:jc w:val="left"/>
        <w:rPr>
          <w:bCs w:val="0"/>
        </w:rPr>
      </w:pPr>
      <w:r>
        <w:t>En resumen, 65% (13) de las 20 variables consideradas presentaron correlación espacial positiva y significativa en la marea alta</w:t>
      </w:r>
      <w:r w:rsidR="005E062B">
        <w:t xml:space="preserve"> (</w:t>
      </w:r>
      <w:r w:rsidR="005E062B">
        <w:fldChar w:fldCharType="begin"/>
      </w:r>
      <w:r w:rsidR="005E062B">
        <w:instrText xml:space="preserve"> REF _Ref134968962 \h </w:instrText>
      </w:r>
      <w:r w:rsidR="005E062B">
        <w:fldChar w:fldCharType="separate"/>
      </w:r>
      <w:r w:rsidR="00150FFC">
        <w:t xml:space="preserve">Tabla </w:t>
      </w:r>
      <w:r w:rsidR="00150FFC">
        <w:rPr>
          <w:noProof/>
        </w:rPr>
        <w:t>1</w:t>
      </w:r>
      <w:r w:rsidR="005E062B">
        <w:fldChar w:fldCharType="end"/>
      </w:r>
      <w:r w:rsidR="005E062B">
        <w:t>)</w:t>
      </w:r>
      <w:r>
        <w:t xml:space="preserve"> y el 80% (16) </w:t>
      </w:r>
      <w:r w:rsidR="009245C0">
        <w:t xml:space="preserve">de las </w:t>
      </w:r>
      <w:r>
        <w:t>variables en marea baja (</w:t>
      </w:r>
      <w:r w:rsidR="006E22D0">
        <w:fldChar w:fldCharType="begin"/>
      </w:r>
      <w:r w:rsidR="006E22D0">
        <w:instrText xml:space="preserve"> REF _Ref134968962 \h </w:instrText>
      </w:r>
      <w:r w:rsidR="006E22D0">
        <w:fldChar w:fldCharType="separate"/>
      </w:r>
      <w:r w:rsidR="00150FFC">
        <w:t xml:space="preserve">Tabla </w:t>
      </w:r>
      <w:r w:rsidR="00150FFC">
        <w:rPr>
          <w:noProof/>
        </w:rPr>
        <w:t>1</w:t>
      </w:r>
      <w:r w:rsidR="006E22D0">
        <w:fldChar w:fldCharType="end"/>
      </w:r>
      <w:r>
        <w:t xml:space="preserve">). </w:t>
      </w:r>
      <w:r w:rsidR="005E062B">
        <w:t xml:space="preserve">Se realizaron análisis de comparaciones no paramétricos para evaluar las diferencias de las variables entre los transectos, los sectores y las mareas, sin embargo y debido a que se encontró una indicencia alta de autocorrelación espacial en estas variables, el supuesto de independencia entre muestras no se cumple, por lo </w:t>
      </w:r>
      <w:proofErr w:type="gramStart"/>
      <w:r w:rsidR="005E062B">
        <w:t>tanto</w:t>
      </w:r>
      <w:proofErr w:type="gramEnd"/>
      <w:r w:rsidR="005E062B">
        <w:t xml:space="preserve"> no se puede confiar en los resultados de estas pruebas. Solo se exponen aquí como </w:t>
      </w:r>
      <w:proofErr w:type="gramStart"/>
      <w:r w:rsidR="005E062B">
        <w:t>referencias</w:t>
      </w:r>
      <w:proofErr w:type="gramEnd"/>
      <w:r w:rsidR="005E062B">
        <w:t xml:space="preserve"> pero no se pueden extraer conclusiones a partir de estas pruebas porque la distribución de la mayoría de variables la explica la autocorrelación espacial. Sol</w:t>
      </w:r>
      <w:r w:rsidR="00796B7D">
        <w:t xml:space="preserve">o las pruebas usadas para la Temperatura en superficie y el rango intercuartílico son </w:t>
      </w:r>
      <w:proofErr w:type="spellStart"/>
      <w:r w:rsidR="00796B7D">
        <w:t>validas</w:t>
      </w:r>
      <w:proofErr w:type="spellEnd"/>
      <w:r w:rsidR="00796B7D">
        <w:t xml:space="preserve"> en este caso.</w:t>
      </w:r>
    </w:p>
    <w:p w14:paraId="2C7776D6" w14:textId="77777777" w:rsidR="00DB7B4A" w:rsidRPr="00DB7B4A" w:rsidRDefault="00DB7B4A" w:rsidP="00DB7B4A"/>
    <w:p w14:paraId="0E41304C" w14:textId="77777777" w:rsidR="004D7B95" w:rsidRDefault="004D7B95" w:rsidP="00FA334F">
      <w:pPr>
        <w:pStyle w:val="Descripcin"/>
        <w:sectPr w:rsidR="004D7B95" w:rsidSect="00BB04F4">
          <w:headerReference w:type="default" r:id="rId38"/>
          <w:footerReference w:type="even" r:id="rId39"/>
          <w:footerReference w:type="default" r:id="rId40"/>
          <w:footerReference w:type="first" r:id="rId41"/>
          <w:pgSz w:w="11906" w:h="16838"/>
          <w:pgMar w:top="1417" w:right="1701" w:bottom="1417" w:left="1701" w:header="708" w:footer="708" w:gutter="0"/>
          <w:cols w:space="708"/>
          <w:docGrid w:linePitch="360"/>
        </w:sectPr>
      </w:pPr>
    </w:p>
    <w:p w14:paraId="580D0BFE" w14:textId="41DB1800" w:rsidR="004D7B95" w:rsidRDefault="004D7B95" w:rsidP="004D7B95">
      <w:pPr>
        <w:pStyle w:val="Descripcin"/>
        <w:keepNext/>
      </w:pPr>
      <w:bookmarkStart w:id="39" w:name="_Ref134968962"/>
      <w:r>
        <w:lastRenderedPageBreak/>
        <w:t xml:space="preserve">Tabla </w:t>
      </w:r>
      <w:r>
        <w:fldChar w:fldCharType="begin"/>
      </w:r>
      <w:r>
        <w:instrText xml:space="preserve"> SEQ Tabla \* ARABIC </w:instrText>
      </w:r>
      <w:r>
        <w:fldChar w:fldCharType="separate"/>
      </w:r>
      <w:r w:rsidR="00150FFC">
        <w:rPr>
          <w:noProof/>
        </w:rPr>
        <w:t>1</w:t>
      </w:r>
      <w:r>
        <w:fldChar w:fldCharType="end"/>
      </w:r>
      <w:bookmarkEnd w:id="39"/>
      <w:r>
        <w:t>.</w:t>
      </w:r>
      <w:r w:rsidR="00F108E5">
        <w:t xml:space="preserve"> Resultados de las pruebas de comparación </w:t>
      </w:r>
      <w:r w:rsidR="005E062B">
        <w:t xml:space="preserve">de las variables entre transectos, sectores y mareas. </w:t>
      </w:r>
    </w:p>
    <w:p w14:paraId="59AEF024" w14:textId="77777777" w:rsidR="004D7B95" w:rsidRDefault="004D7B95">
      <w:pPr>
        <w:spacing w:before="0" w:after="0"/>
        <w:contextualSpacing w:val="0"/>
        <w:jc w:val="left"/>
      </w:pPr>
    </w:p>
    <w:p w14:paraId="4708BAE1" w14:textId="4BAAB561" w:rsidR="00C11CE1" w:rsidRDefault="003561B5">
      <w:pPr>
        <w:spacing w:before="0" w:after="0"/>
        <w:contextualSpacing w:val="0"/>
        <w:jc w:val="left"/>
        <w:rPr>
          <w:rFonts w:asciiTheme="minorHAnsi" w:eastAsiaTheme="minorHAnsi" w:hAnsiTheme="minorHAnsi" w:cstheme="minorBidi"/>
          <w:bCs w:val="0"/>
          <w:sz w:val="24"/>
          <w:szCs w:val="24"/>
          <w:lang w:val="es-CO"/>
        </w:rPr>
      </w:pPr>
      <w:r>
        <w:fldChar w:fldCharType="begin"/>
      </w:r>
      <w:r>
        <w:instrText xml:space="preserve"> LINK </w:instrText>
      </w:r>
      <w:r w:rsidR="00C11CE1">
        <w:instrText xml:space="preserve">Excel.Sheet.12 E:\\Expedicion_Pacifico\\2021\\Ictioplancton\\Analisis_Exp_Pac\\Ictioplancton_ExPacifico2021\\informe_Final\\Tablas.xlsx "Tabla 2!F1C1:F23C12" </w:instrText>
      </w:r>
      <w:r>
        <w:instrText xml:space="preserve">\a \f 4 \h  \* MERGEFORMAT </w:instrText>
      </w:r>
      <w:r w:rsidR="00C11CE1">
        <w:fldChar w:fldCharType="separate"/>
      </w:r>
    </w:p>
    <w:tbl>
      <w:tblPr>
        <w:tblW w:w="15167" w:type="dxa"/>
        <w:tblCellMar>
          <w:left w:w="70" w:type="dxa"/>
          <w:right w:w="70" w:type="dxa"/>
        </w:tblCellMar>
        <w:tblLook w:val="04A0" w:firstRow="1" w:lastRow="0" w:firstColumn="1" w:lastColumn="0" w:noHBand="0" w:noVBand="1"/>
      </w:tblPr>
      <w:tblGrid>
        <w:gridCol w:w="2639"/>
        <w:gridCol w:w="1224"/>
        <w:gridCol w:w="1224"/>
        <w:gridCol w:w="970"/>
        <w:gridCol w:w="1198"/>
        <w:gridCol w:w="1079"/>
        <w:gridCol w:w="1198"/>
        <w:gridCol w:w="1080"/>
        <w:gridCol w:w="1459"/>
        <w:gridCol w:w="818"/>
        <w:gridCol w:w="1459"/>
        <w:gridCol w:w="819"/>
      </w:tblGrid>
      <w:tr w:rsidR="00C11CE1" w:rsidRPr="00C11CE1" w14:paraId="43CE7D94" w14:textId="77777777" w:rsidTr="00C11CE1">
        <w:trPr>
          <w:divId w:val="2121563087"/>
          <w:trHeight w:val="313"/>
        </w:trPr>
        <w:tc>
          <w:tcPr>
            <w:tcW w:w="2639" w:type="dxa"/>
            <w:tcBorders>
              <w:top w:val="nil"/>
              <w:left w:val="nil"/>
              <w:bottom w:val="nil"/>
              <w:right w:val="nil"/>
            </w:tcBorders>
            <w:shd w:val="clear" w:color="auto" w:fill="auto"/>
            <w:noWrap/>
            <w:vAlign w:val="bottom"/>
            <w:hideMark/>
          </w:tcPr>
          <w:p w14:paraId="5AB1C5AE" w14:textId="51EE88F3" w:rsidR="00C11CE1" w:rsidRPr="00C11CE1" w:rsidRDefault="00C11CE1" w:rsidP="00C11CE1">
            <w:pPr>
              <w:spacing w:before="0" w:after="0"/>
              <w:contextualSpacing w:val="0"/>
              <w:jc w:val="left"/>
              <w:rPr>
                <w:rFonts w:ascii="Times New Roman" w:hAnsi="Times New Roman"/>
                <w:bCs w:val="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99713"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Kruskal-Wallis</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32259F33"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Wilcoxon</w:t>
            </w:r>
          </w:p>
        </w:tc>
        <w:tc>
          <w:tcPr>
            <w:tcW w:w="4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6859458F"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Autocorrelación Espacial</w:t>
            </w:r>
          </w:p>
        </w:tc>
      </w:tr>
      <w:tr w:rsidR="00C11CE1" w:rsidRPr="00C11CE1" w14:paraId="4D547538" w14:textId="77777777" w:rsidTr="00C11CE1">
        <w:trPr>
          <w:divId w:val="2121563087"/>
          <w:trHeight w:val="313"/>
        </w:trPr>
        <w:tc>
          <w:tcPr>
            <w:tcW w:w="2639" w:type="dxa"/>
            <w:tcBorders>
              <w:top w:val="nil"/>
              <w:left w:val="nil"/>
              <w:bottom w:val="nil"/>
              <w:right w:val="nil"/>
            </w:tcBorders>
            <w:shd w:val="clear" w:color="auto" w:fill="auto"/>
            <w:noWrap/>
            <w:vAlign w:val="bottom"/>
            <w:hideMark/>
          </w:tcPr>
          <w:p w14:paraId="63B46F8E" w14:textId="77777777" w:rsidR="00C11CE1" w:rsidRPr="00C11CE1" w:rsidRDefault="00C11CE1" w:rsidP="00C11CE1">
            <w:pPr>
              <w:spacing w:before="0" w:after="0"/>
              <w:contextualSpacing w:val="0"/>
              <w:jc w:val="center"/>
              <w:rPr>
                <w:rFonts w:ascii="Calibri" w:hAnsi="Calibri" w:cs="Calibri"/>
                <w:b/>
                <w:color w:val="000000"/>
                <w:lang w:val="es-CO" w:eastAsia="es-CO"/>
              </w:rPr>
            </w:pPr>
          </w:p>
        </w:tc>
        <w:tc>
          <w:tcPr>
            <w:tcW w:w="341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287DCB"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Transectos</w:t>
            </w:r>
          </w:p>
        </w:tc>
        <w:tc>
          <w:tcPr>
            <w:tcW w:w="2277" w:type="dxa"/>
            <w:gridSpan w:val="2"/>
            <w:tcBorders>
              <w:top w:val="single" w:sz="4" w:space="0" w:color="auto"/>
              <w:left w:val="nil"/>
              <w:bottom w:val="single" w:sz="4" w:space="0" w:color="auto"/>
              <w:right w:val="single" w:sz="4" w:space="0" w:color="auto"/>
            </w:tcBorders>
            <w:shd w:val="clear" w:color="auto" w:fill="auto"/>
            <w:noWrap/>
            <w:vAlign w:val="bottom"/>
            <w:hideMark/>
          </w:tcPr>
          <w:p w14:paraId="586E9B1A"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Sectores</w:t>
            </w:r>
          </w:p>
        </w:tc>
        <w:tc>
          <w:tcPr>
            <w:tcW w:w="22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264123CA"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Mareas</w:t>
            </w:r>
          </w:p>
        </w:tc>
        <w:tc>
          <w:tcPr>
            <w:tcW w:w="227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C06D314"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Marea Alta</w:t>
            </w:r>
          </w:p>
        </w:tc>
        <w:tc>
          <w:tcPr>
            <w:tcW w:w="227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1CDC5FD0"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Marea Baja</w:t>
            </w:r>
          </w:p>
        </w:tc>
      </w:tr>
      <w:tr w:rsidR="00C11CE1" w:rsidRPr="00C11CE1" w14:paraId="2CA4B22C" w14:textId="77777777" w:rsidTr="00C11CE1">
        <w:trPr>
          <w:divId w:val="2121563087"/>
          <w:trHeight w:val="313"/>
        </w:trPr>
        <w:tc>
          <w:tcPr>
            <w:tcW w:w="26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1CA33"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Variable</w:t>
            </w:r>
          </w:p>
        </w:tc>
        <w:tc>
          <w:tcPr>
            <w:tcW w:w="1224" w:type="dxa"/>
            <w:tcBorders>
              <w:top w:val="nil"/>
              <w:left w:val="nil"/>
              <w:bottom w:val="single" w:sz="4" w:space="0" w:color="auto"/>
              <w:right w:val="single" w:sz="4" w:space="0" w:color="auto"/>
            </w:tcBorders>
            <w:shd w:val="clear" w:color="auto" w:fill="auto"/>
            <w:noWrap/>
            <w:vAlign w:val="bottom"/>
            <w:hideMark/>
          </w:tcPr>
          <w:p w14:paraId="7756CCBB"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cs="Calibri"/>
                <w:b/>
                <w:color w:val="000000"/>
                <w:lang w:val="es-CO" w:eastAsia="es-CO"/>
              </w:rPr>
              <w:t>X2</w:t>
            </w:r>
          </w:p>
        </w:tc>
        <w:tc>
          <w:tcPr>
            <w:tcW w:w="1224" w:type="dxa"/>
            <w:tcBorders>
              <w:top w:val="nil"/>
              <w:left w:val="nil"/>
              <w:bottom w:val="single" w:sz="4" w:space="0" w:color="auto"/>
              <w:right w:val="single" w:sz="4" w:space="0" w:color="auto"/>
            </w:tcBorders>
            <w:shd w:val="clear" w:color="auto" w:fill="auto"/>
            <w:noWrap/>
            <w:vAlign w:val="bottom"/>
            <w:hideMark/>
          </w:tcPr>
          <w:p w14:paraId="57F929B4"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gl</w:t>
            </w:r>
          </w:p>
        </w:tc>
        <w:tc>
          <w:tcPr>
            <w:tcW w:w="969" w:type="dxa"/>
            <w:tcBorders>
              <w:top w:val="nil"/>
              <w:left w:val="nil"/>
              <w:bottom w:val="single" w:sz="4" w:space="0" w:color="auto"/>
              <w:right w:val="single" w:sz="4" w:space="0" w:color="auto"/>
            </w:tcBorders>
            <w:shd w:val="clear" w:color="auto" w:fill="auto"/>
            <w:noWrap/>
            <w:vAlign w:val="bottom"/>
            <w:hideMark/>
          </w:tcPr>
          <w:p w14:paraId="0CC1BD54"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7F88F84F"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w</w:t>
            </w:r>
          </w:p>
        </w:tc>
        <w:tc>
          <w:tcPr>
            <w:tcW w:w="1078" w:type="dxa"/>
            <w:tcBorders>
              <w:top w:val="nil"/>
              <w:left w:val="nil"/>
              <w:bottom w:val="single" w:sz="4" w:space="0" w:color="auto"/>
              <w:right w:val="single" w:sz="4" w:space="0" w:color="auto"/>
            </w:tcBorders>
            <w:shd w:val="clear" w:color="auto" w:fill="auto"/>
            <w:noWrap/>
            <w:vAlign w:val="bottom"/>
            <w:hideMark/>
          </w:tcPr>
          <w:p w14:paraId="44AAE2C3"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P</w:t>
            </w:r>
          </w:p>
        </w:tc>
        <w:tc>
          <w:tcPr>
            <w:tcW w:w="1198" w:type="dxa"/>
            <w:tcBorders>
              <w:top w:val="nil"/>
              <w:left w:val="nil"/>
              <w:bottom w:val="single" w:sz="4" w:space="0" w:color="auto"/>
              <w:right w:val="single" w:sz="4" w:space="0" w:color="auto"/>
            </w:tcBorders>
            <w:shd w:val="clear" w:color="auto" w:fill="auto"/>
            <w:noWrap/>
            <w:vAlign w:val="bottom"/>
            <w:hideMark/>
          </w:tcPr>
          <w:p w14:paraId="6ACA3A9D"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w</w:t>
            </w:r>
          </w:p>
        </w:tc>
        <w:tc>
          <w:tcPr>
            <w:tcW w:w="1079" w:type="dxa"/>
            <w:tcBorders>
              <w:top w:val="nil"/>
              <w:left w:val="nil"/>
              <w:bottom w:val="single" w:sz="4" w:space="0" w:color="auto"/>
              <w:right w:val="single" w:sz="4" w:space="0" w:color="auto"/>
            </w:tcBorders>
            <w:shd w:val="clear" w:color="auto" w:fill="auto"/>
            <w:noWrap/>
            <w:vAlign w:val="bottom"/>
            <w:hideMark/>
          </w:tcPr>
          <w:p w14:paraId="6B3788D3"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4C890727"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I de Moran</w:t>
            </w:r>
          </w:p>
        </w:tc>
        <w:tc>
          <w:tcPr>
            <w:tcW w:w="818" w:type="dxa"/>
            <w:tcBorders>
              <w:top w:val="nil"/>
              <w:left w:val="nil"/>
              <w:bottom w:val="single" w:sz="4" w:space="0" w:color="auto"/>
              <w:right w:val="single" w:sz="4" w:space="0" w:color="auto"/>
            </w:tcBorders>
            <w:shd w:val="clear" w:color="auto" w:fill="auto"/>
            <w:noWrap/>
            <w:vAlign w:val="bottom"/>
            <w:hideMark/>
          </w:tcPr>
          <w:p w14:paraId="3FE450CA"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P</w:t>
            </w:r>
          </w:p>
        </w:tc>
        <w:tc>
          <w:tcPr>
            <w:tcW w:w="1459" w:type="dxa"/>
            <w:tcBorders>
              <w:top w:val="nil"/>
              <w:left w:val="nil"/>
              <w:bottom w:val="single" w:sz="4" w:space="0" w:color="auto"/>
              <w:right w:val="single" w:sz="4" w:space="0" w:color="auto"/>
            </w:tcBorders>
            <w:shd w:val="clear" w:color="auto" w:fill="auto"/>
            <w:noWrap/>
            <w:vAlign w:val="bottom"/>
            <w:hideMark/>
          </w:tcPr>
          <w:p w14:paraId="34FC2542"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I de Moran</w:t>
            </w:r>
          </w:p>
        </w:tc>
        <w:tc>
          <w:tcPr>
            <w:tcW w:w="819" w:type="dxa"/>
            <w:tcBorders>
              <w:top w:val="nil"/>
              <w:left w:val="nil"/>
              <w:bottom w:val="single" w:sz="4" w:space="0" w:color="auto"/>
              <w:right w:val="single" w:sz="4" w:space="0" w:color="auto"/>
            </w:tcBorders>
            <w:shd w:val="clear" w:color="auto" w:fill="auto"/>
            <w:noWrap/>
            <w:vAlign w:val="bottom"/>
            <w:hideMark/>
          </w:tcPr>
          <w:p w14:paraId="482E2094" w14:textId="77777777" w:rsidR="00C11CE1" w:rsidRPr="00C11CE1" w:rsidRDefault="00C11CE1" w:rsidP="00C11CE1">
            <w:pPr>
              <w:spacing w:before="0" w:after="0"/>
              <w:contextualSpacing w:val="0"/>
              <w:jc w:val="center"/>
              <w:rPr>
                <w:rFonts w:ascii="Calibri" w:hAnsi="Calibri" w:cs="Calibri"/>
                <w:b/>
                <w:color w:val="000000"/>
                <w:lang w:val="es-CO" w:eastAsia="es-CO"/>
              </w:rPr>
            </w:pPr>
            <w:r w:rsidRPr="00C11CE1">
              <w:rPr>
                <w:rFonts w:ascii="Calibri" w:hAnsi="Calibri" w:cs="Calibri"/>
                <w:b/>
                <w:color w:val="000000"/>
                <w:lang w:val="es-CO" w:eastAsia="es-CO"/>
              </w:rPr>
              <w:t>P</w:t>
            </w:r>
          </w:p>
        </w:tc>
      </w:tr>
      <w:tr w:rsidR="00C11CE1" w:rsidRPr="00C11CE1" w14:paraId="39BBD009"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55404BF"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Nitritos</w:t>
            </w:r>
          </w:p>
        </w:tc>
        <w:tc>
          <w:tcPr>
            <w:tcW w:w="1224" w:type="dxa"/>
            <w:tcBorders>
              <w:top w:val="nil"/>
              <w:left w:val="nil"/>
              <w:bottom w:val="single" w:sz="4" w:space="0" w:color="auto"/>
              <w:right w:val="single" w:sz="4" w:space="0" w:color="auto"/>
            </w:tcBorders>
            <w:shd w:val="clear" w:color="auto" w:fill="auto"/>
            <w:noWrap/>
            <w:vAlign w:val="bottom"/>
            <w:hideMark/>
          </w:tcPr>
          <w:p w14:paraId="4346E72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5.70</w:t>
            </w:r>
          </w:p>
        </w:tc>
        <w:tc>
          <w:tcPr>
            <w:tcW w:w="1224" w:type="dxa"/>
            <w:tcBorders>
              <w:top w:val="nil"/>
              <w:left w:val="nil"/>
              <w:bottom w:val="single" w:sz="4" w:space="0" w:color="auto"/>
              <w:right w:val="single" w:sz="4" w:space="0" w:color="auto"/>
            </w:tcBorders>
            <w:shd w:val="clear" w:color="auto" w:fill="auto"/>
            <w:noWrap/>
            <w:vAlign w:val="bottom"/>
            <w:hideMark/>
          </w:tcPr>
          <w:p w14:paraId="121EC63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6</w:t>
            </w:r>
          </w:p>
        </w:tc>
        <w:tc>
          <w:tcPr>
            <w:tcW w:w="969" w:type="dxa"/>
            <w:tcBorders>
              <w:top w:val="nil"/>
              <w:left w:val="nil"/>
              <w:bottom w:val="single" w:sz="4" w:space="0" w:color="auto"/>
              <w:right w:val="single" w:sz="4" w:space="0" w:color="auto"/>
            </w:tcBorders>
            <w:shd w:val="clear" w:color="auto" w:fill="auto"/>
            <w:noWrap/>
            <w:vAlign w:val="bottom"/>
            <w:hideMark/>
          </w:tcPr>
          <w:p w14:paraId="41A7204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9</w:t>
            </w:r>
          </w:p>
        </w:tc>
        <w:tc>
          <w:tcPr>
            <w:tcW w:w="1198" w:type="dxa"/>
            <w:tcBorders>
              <w:top w:val="nil"/>
              <w:left w:val="nil"/>
              <w:bottom w:val="single" w:sz="4" w:space="0" w:color="auto"/>
              <w:right w:val="single" w:sz="4" w:space="0" w:color="auto"/>
            </w:tcBorders>
            <w:shd w:val="clear" w:color="auto" w:fill="auto"/>
            <w:noWrap/>
            <w:vAlign w:val="bottom"/>
            <w:hideMark/>
          </w:tcPr>
          <w:p w14:paraId="438DCD4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39.00</w:t>
            </w:r>
          </w:p>
        </w:tc>
        <w:tc>
          <w:tcPr>
            <w:tcW w:w="1078" w:type="dxa"/>
            <w:tcBorders>
              <w:top w:val="nil"/>
              <w:left w:val="nil"/>
              <w:bottom w:val="single" w:sz="4" w:space="0" w:color="auto"/>
              <w:right w:val="single" w:sz="4" w:space="0" w:color="auto"/>
            </w:tcBorders>
            <w:shd w:val="clear" w:color="auto" w:fill="auto"/>
            <w:noWrap/>
            <w:vAlign w:val="bottom"/>
            <w:hideMark/>
          </w:tcPr>
          <w:p w14:paraId="320A2C2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4B4D004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67.00</w:t>
            </w:r>
          </w:p>
        </w:tc>
        <w:tc>
          <w:tcPr>
            <w:tcW w:w="1079" w:type="dxa"/>
            <w:tcBorders>
              <w:top w:val="nil"/>
              <w:left w:val="nil"/>
              <w:bottom w:val="single" w:sz="4" w:space="0" w:color="auto"/>
              <w:right w:val="single" w:sz="4" w:space="0" w:color="auto"/>
            </w:tcBorders>
            <w:shd w:val="clear" w:color="auto" w:fill="auto"/>
            <w:noWrap/>
            <w:vAlign w:val="bottom"/>
            <w:hideMark/>
          </w:tcPr>
          <w:p w14:paraId="6410866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900D26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5F94304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530CE77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31197C2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03AA3B6C"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528BF22"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Nitratos</w:t>
            </w:r>
          </w:p>
        </w:tc>
        <w:tc>
          <w:tcPr>
            <w:tcW w:w="1224" w:type="dxa"/>
            <w:tcBorders>
              <w:top w:val="nil"/>
              <w:left w:val="nil"/>
              <w:bottom w:val="single" w:sz="4" w:space="0" w:color="auto"/>
              <w:right w:val="single" w:sz="4" w:space="0" w:color="auto"/>
            </w:tcBorders>
            <w:shd w:val="clear" w:color="auto" w:fill="auto"/>
            <w:noWrap/>
            <w:vAlign w:val="bottom"/>
            <w:hideMark/>
          </w:tcPr>
          <w:p w14:paraId="373981B3"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8.19</w:t>
            </w:r>
          </w:p>
        </w:tc>
        <w:tc>
          <w:tcPr>
            <w:tcW w:w="1224" w:type="dxa"/>
            <w:tcBorders>
              <w:top w:val="nil"/>
              <w:left w:val="nil"/>
              <w:bottom w:val="single" w:sz="4" w:space="0" w:color="auto"/>
              <w:right w:val="single" w:sz="4" w:space="0" w:color="auto"/>
            </w:tcBorders>
            <w:shd w:val="clear" w:color="auto" w:fill="auto"/>
            <w:noWrap/>
            <w:vAlign w:val="bottom"/>
            <w:hideMark/>
          </w:tcPr>
          <w:p w14:paraId="34317DB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0</w:t>
            </w:r>
          </w:p>
        </w:tc>
        <w:tc>
          <w:tcPr>
            <w:tcW w:w="969" w:type="dxa"/>
            <w:tcBorders>
              <w:top w:val="nil"/>
              <w:left w:val="nil"/>
              <w:bottom w:val="single" w:sz="4" w:space="0" w:color="auto"/>
              <w:right w:val="single" w:sz="4" w:space="0" w:color="auto"/>
            </w:tcBorders>
            <w:shd w:val="clear" w:color="auto" w:fill="auto"/>
            <w:noWrap/>
            <w:vAlign w:val="bottom"/>
            <w:hideMark/>
          </w:tcPr>
          <w:p w14:paraId="69B1304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56</w:t>
            </w:r>
          </w:p>
        </w:tc>
        <w:tc>
          <w:tcPr>
            <w:tcW w:w="1198" w:type="dxa"/>
            <w:tcBorders>
              <w:top w:val="nil"/>
              <w:left w:val="nil"/>
              <w:bottom w:val="single" w:sz="4" w:space="0" w:color="auto"/>
              <w:right w:val="single" w:sz="4" w:space="0" w:color="auto"/>
            </w:tcBorders>
            <w:shd w:val="clear" w:color="auto" w:fill="auto"/>
            <w:noWrap/>
            <w:vAlign w:val="bottom"/>
            <w:hideMark/>
          </w:tcPr>
          <w:p w14:paraId="4D95AFE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32.00</w:t>
            </w:r>
          </w:p>
        </w:tc>
        <w:tc>
          <w:tcPr>
            <w:tcW w:w="1078" w:type="dxa"/>
            <w:tcBorders>
              <w:top w:val="nil"/>
              <w:left w:val="nil"/>
              <w:bottom w:val="single" w:sz="4" w:space="0" w:color="auto"/>
              <w:right w:val="single" w:sz="4" w:space="0" w:color="auto"/>
            </w:tcBorders>
            <w:shd w:val="clear" w:color="auto" w:fill="auto"/>
            <w:noWrap/>
            <w:vAlign w:val="bottom"/>
            <w:hideMark/>
          </w:tcPr>
          <w:p w14:paraId="02899C1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198" w:type="dxa"/>
            <w:tcBorders>
              <w:top w:val="nil"/>
              <w:left w:val="nil"/>
              <w:bottom w:val="single" w:sz="4" w:space="0" w:color="auto"/>
              <w:right w:val="single" w:sz="4" w:space="0" w:color="auto"/>
            </w:tcBorders>
            <w:shd w:val="clear" w:color="auto" w:fill="auto"/>
            <w:noWrap/>
            <w:vAlign w:val="bottom"/>
            <w:hideMark/>
          </w:tcPr>
          <w:p w14:paraId="7435E52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96.00</w:t>
            </w:r>
          </w:p>
        </w:tc>
        <w:tc>
          <w:tcPr>
            <w:tcW w:w="1079" w:type="dxa"/>
            <w:tcBorders>
              <w:top w:val="nil"/>
              <w:left w:val="nil"/>
              <w:bottom w:val="single" w:sz="4" w:space="0" w:color="auto"/>
              <w:right w:val="single" w:sz="4" w:space="0" w:color="auto"/>
            </w:tcBorders>
            <w:shd w:val="clear" w:color="auto" w:fill="auto"/>
            <w:noWrap/>
            <w:vAlign w:val="bottom"/>
            <w:hideMark/>
          </w:tcPr>
          <w:p w14:paraId="52A548B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29E25CF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auto" w:fill="auto"/>
            <w:noWrap/>
            <w:vAlign w:val="bottom"/>
            <w:hideMark/>
          </w:tcPr>
          <w:p w14:paraId="6C15E93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9</w:t>
            </w:r>
          </w:p>
        </w:tc>
        <w:tc>
          <w:tcPr>
            <w:tcW w:w="1459" w:type="dxa"/>
            <w:tcBorders>
              <w:top w:val="nil"/>
              <w:left w:val="nil"/>
              <w:bottom w:val="single" w:sz="4" w:space="0" w:color="auto"/>
              <w:right w:val="single" w:sz="4" w:space="0" w:color="auto"/>
            </w:tcBorders>
            <w:shd w:val="clear" w:color="auto" w:fill="auto"/>
            <w:noWrap/>
            <w:vAlign w:val="bottom"/>
            <w:hideMark/>
          </w:tcPr>
          <w:p w14:paraId="1FA1C41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1BED8F9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136D8755"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34B64E1D"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Fosfatos</w:t>
            </w:r>
          </w:p>
        </w:tc>
        <w:tc>
          <w:tcPr>
            <w:tcW w:w="1224" w:type="dxa"/>
            <w:tcBorders>
              <w:top w:val="nil"/>
              <w:left w:val="nil"/>
              <w:bottom w:val="single" w:sz="4" w:space="0" w:color="auto"/>
              <w:right w:val="single" w:sz="4" w:space="0" w:color="auto"/>
            </w:tcBorders>
            <w:shd w:val="clear" w:color="auto" w:fill="auto"/>
            <w:noWrap/>
            <w:vAlign w:val="bottom"/>
            <w:hideMark/>
          </w:tcPr>
          <w:p w14:paraId="50DF8AF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4.99</w:t>
            </w:r>
          </w:p>
        </w:tc>
        <w:tc>
          <w:tcPr>
            <w:tcW w:w="1224" w:type="dxa"/>
            <w:tcBorders>
              <w:top w:val="nil"/>
              <w:left w:val="nil"/>
              <w:bottom w:val="single" w:sz="4" w:space="0" w:color="auto"/>
              <w:right w:val="single" w:sz="4" w:space="0" w:color="auto"/>
            </w:tcBorders>
            <w:shd w:val="clear" w:color="auto" w:fill="auto"/>
            <w:noWrap/>
            <w:vAlign w:val="bottom"/>
            <w:hideMark/>
          </w:tcPr>
          <w:p w14:paraId="2AE4380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2.00</w:t>
            </w:r>
          </w:p>
        </w:tc>
        <w:tc>
          <w:tcPr>
            <w:tcW w:w="969" w:type="dxa"/>
            <w:tcBorders>
              <w:top w:val="nil"/>
              <w:left w:val="nil"/>
              <w:bottom w:val="single" w:sz="4" w:space="0" w:color="auto"/>
              <w:right w:val="single" w:sz="4" w:space="0" w:color="auto"/>
            </w:tcBorders>
            <w:shd w:val="clear" w:color="auto" w:fill="auto"/>
            <w:noWrap/>
            <w:vAlign w:val="bottom"/>
            <w:hideMark/>
          </w:tcPr>
          <w:p w14:paraId="1045FA6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86</w:t>
            </w:r>
          </w:p>
        </w:tc>
        <w:tc>
          <w:tcPr>
            <w:tcW w:w="1198" w:type="dxa"/>
            <w:tcBorders>
              <w:top w:val="nil"/>
              <w:left w:val="nil"/>
              <w:bottom w:val="single" w:sz="4" w:space="0" w:color="auto"/>
              <w:right w:val="single" w:sz="4" w:space="0" w:color="auto"/>
            </w:tcBorders>
            <w:shd w:val="clear" w:color="auto" w:fill="auto"/>
            <w:noWrap/>
            <w:vAlign w:val="bottom"/>
            <w:hideMark/>
          </w:tcPr>
          <w:p w14:paraId="67A4DC92"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80.00</w:t>
            </w:r>
          </w:p>
        </w:tc>
        <w:tc>
          <w:tcPr>
            <w:tcW w:w="1078" w:type="dxa"/>
            <w:tcBorders>
              <w:top w:val="nil"/>
              <w:left w:val="nil"/>
              <w:bottom w:val="single" w:sz="4" w:space="0" w:color="auto"/>
              <w:right w:val="single" w:sz="4" w:space="0" w:color="auto"/>
            </w:tcBorders>
            <w:shd w:val="clear" w:color="auto" w:fill="auto"/>
            <w:noWrap/>
            <w:vAlign w:val="bottom"/>
            <w:hideMark/>
          </w:tcPr>
          <w:p w14:paraId="3AAEB6F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5BAEDB9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11.00</w:t>
            </w:r>
          </w:p>
        </w:tc>
        <w:tc>
          <w:tcPr>
            <w:tcW w:w="1079" w:type="dxa"/>
            <w:tcBorders>
              <w:top w:val="nil"/>
              <w:left w:val="nil"/>
              <w:bottom w:val="single" w:sz="4" w:space="0" w:color="auto"/>
              <w:right w:val="single" w:sz="4" w:space="0" w:color="auto"/>
            </w:tcBorders>
            <w:shd w:val="clear" w:color="auto" w:fill="auto"/>
            <w:noWrap/>
            <w:vAlign w:val="bottom"/>
            <w:hideMark/>
          </w:tcPr>
          <w:p w14:paraId="5E2B9F0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4A80A19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auto" w:fill="auto"/>
            <w:noWrap/>
            <w:vAlign w:val="bottom"/>
            <w:hideMark/>
          </w:tcPr>
          <w:p w14:paraId="43C3F3B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9</w:t>
            </w:r>
          </w:p>
        </w:tc>
        <w:tc>
          <w:tcPr>
            <w:tcW w:w="1459" w:type="dxa"/>
            <w:tcBorders>
              <w:top w:val="nil"/>
              <w:left w:val="nil"/>
              <w:bottom w:val="single" w:sz="4" w:space="0" w:color="auto"/>
              <w:right w:val="single" w:sz="4" w:space="0" w:color="auto"/>
            </w:tcBorders>
            <w:shd w:val="clear" w:color="auto" w:fill="auto"/>
            <w:noWrap/>
            <w:vAlign w:val="bottom"/>
            <w:hideMark/>
          </w:tcPr>
          <w:p w14:paraId="4F69E03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0</w:t>
            </w:r>
          </w:p>
        </w:tc>
        <w:tc>
          <w:tcPr>
            <w:tcW w:w="819" w:type="dxa"/>
            <w:tcBorders>
              <w:top w:val="nil"/>
              <w:left w:val="nil"/>
              <w:bottom w:val="single" w:sz="4" w:space="0" w:color="auto"/>
              <w:right w:val="single" w:sz="4" w:space="0" w:color="auto"/>
            </w:tcBorders>
            <w:shd w:val="clear" w:color="auto" w:fill="auto"/>
            <w:noWrap/>
            <w:vAlign w:val="bottom"/>
            <w:hideMark/>
          </w:tcPr>
          <w:p w14:paraId="2BCA856E"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7A29F09C"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BED8E76"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Silicatos</w:t>
            </w:r>
          </w:p>
        </w:tc>
        <w:tc>
          <w:tcPr>
            <w:tcW w:w="1224" w:type="dxa"/>
            <w:tcBorders>
              <w:top w:val="nil"/>
              <w:left w:val="nil"/>
              <w:bottom w:val="single" w:sz="4" w:space="0" w:color="auto"/>
              <w:right w:val="single" w:sz="4" w:space="0" w:color="auto"/>
            </w:tcBorders>
            <w:shd w:val="clear" w:color="auto" w:fill="auto"/>
            <w:noWrap/>
            <w:vAlign w:val="bottom"/>
            <w:hideMark/>
          </w:tcPr>
          <w:p w14:paraId="137F22C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F65108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33377FF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733491F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23.00</w:t>
            </w:r>
          </w:p>
        </w:tc>
        <w:tc>
          <w:tcPr>
            <w:tcW w:w="1078" w:type="dxa"/>
            <w:tcBorders>
              <w:top w:val="nil"/>
              <w:left w:val="nil"/>
              <w:bottom w:val="single" w:sz="4" w:space="0" w:color="auto"/>
              <w:right w:val="single" w:sz="4" w:space="0" w:color="auto"/>
            </w:tcBorders>
            <w:shd w:val="clear" w:color="auto" w:fill="auto"/>
            <w:noWrap/>
            <w:vAlign w:val="bottom"/>
            <w:hideMark/>
          </w:tcPr>
          <w:p w14:paraId="42D0F19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6</w:t>
            </w:r>
          </w:p>
        </w:tc>
        <w:tc>
          <w:tcPr>
            <w:tcW w:w="1198" w:type="dxa"/>
            <w:tcBorders>
              <w:top w:val="nil"/>
              <w:left w:val="nil"/>
              <w:bottom w:val="single" w:sz="4" w:space="0" w:color="auto"/>
              <w:right w:val="single" w:sz="4" w:space="0" w:color="auto"/>
            </w:tcBorders>
            <w:shd w:val="clear" w:color="auto" w:fill="auto"/>
            <w:noWrap/>
            <w:vAlign w:val="bottom"/>
            <w:hideMark/>
          </w:tcPr>
          <w:p w14:paraId="64D1430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55.00</w:t>
            </w:r>
          </w:p>
        </w:tc>
        <w:tc>
          <w:tcPr>
            <w:tcW w:w="1079" w:type="dxa"/>
            <w:tcBorders>
              <w:top w:val="nil"/>
              <w:left w:val="nil"/>
              <w:bottom w:val="single" w:sz="4" w:space="0" w:color="auto"/>
              <w:right w:val="single" w:sz="4" w:space="0" w:color="auto"/>
            </w:tcBorders>
            <w:shd w:val="clear" w:color="auto" w:fill="auto"/>
            <w:noWrap/>
            <w:vAlign w:val="bottom"/>
            <w:hideMark/>
          </w:tcPr>
          <w:p w14:paraId="4B05A2E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32479B0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5</w:t>
            </w:r>
          </w:p>
        </w:tc>
        <w:tc>
          <w:tcPr>
            <w:tcW w:w="818" w:type="dxa"/>
            <w:tcBorders>
              <w:top w:val="nil"/>
              <w:left w:val="nil"/>
              <w:bottom w:val="single" w:sz="4" w:space="0" w:color="auto"/>
              <w:right w:val="single" w:sz="4" w:space="0" w:color="auto"/>
            </w:tcBorders>
            <w:shd w:val="clear" w:color="auto" w:fill="auto"/>
            <w:noWrap/>
            <w:vAlign w:val="bottom"/>
            <w:hideMark/>
          </w:tcPr>
          <w:p w14:paraId="001392A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7</w:t>
            </w:r>
          </w:p>
        </w:tc>
        <w:tc>
          <w:tcPr>
            <w:tcW w:w="1459" w:type="dxa"/>
            <w:tcBorders>
              <w:top w:val="nil"/>
              <w:left w:val="nil"/>
              <w:bottom w:val="single" w:sz="4" w:space="0" w:color="auto"/>
              <w:right w:val="single" w:sz="4" w:space="0" w:color="auto"/>
            </w:tcBorders>
            <w:shd w:val="clear" w:color="auto" w:fill="auto"/>
            <w:noWrap/>
            <w:vAlign w:val="bottom"/>
            <w:hideMark/>
          </w:tcPr>
          <w:p w14:paraId="09EE814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53</w:t>
            </w:r>
          </w:p>
        </w:tc>
        <w:tc>
          <w:tcPr>
            <w:tcW w:w="819" w:type="dxa"/>
            <w:tcBorders>
              <w:top w:val="nil"/>
              <w:left w:val="nil"/>
              <w:bottom w:val="single" w:sz="4" w:space="0" w:color="auto"/>
              <w:right w:val="single" w:sz="4" w:space="0" w:color="auto"/>
            </w:tcBorders>
            <w:shd w:val="clear" w:color="auto" w:fill="auto"/>
            <w:noWrap/>
            <w:vAlign w:val="bottom"/>
            <w:hideMark/>
          </w:tcPr>
          <w:p w14:paraId="1DE1CAB3"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r>
      <w:tr w:rsidR="00C11CE1" w:rsidRPr="00C11CE1" w14:paraId="06763B11"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36009885"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pH</w:t>
            </w:r>
          </w:p>
        </w:tc>
        <w:tc>
          <w:tcPr>
            <w:tcW w:w="1224" w:type="dxa"/>
            <w:tcBorders>
              <w:top w:val="nil"/>
              <w:left w:val="nil"/>
              <w:bottom w:val="single" w:sz="4" w:space="0" w:color="auto"/>
              <w:right w:val="single" w:sz="4" w:space="0" w:color="auto"/>
            </w:tcBorders>
            <w:shd w:val="clear" w:color="auto" w:fill="auto"/>
            <w:noWrap/>
            <w:vAlign w:val="bottom"/>
            <w:hideMark/>
          </w:tcPr>
          <w:p w14:paraId="4FE7E5EE"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3.82</w:t>
            </w:r>
          </w:p>
        </w:tc>
        <w:tc>
          <w:tcPr>
            <w:tcW w:w="1224" w:type="dxa"/>
            <w:tcBorders>
              <w:top w:val="nil"/>
              <w:left w:val="nil"/>
              <w:bottom w:val="single" w:sz="4" w:space="0" w:color="auto"/>
              <w:right w:val="single" w:sz="4" w:space="0" w:color="auto"/>
            </w:tcBorders>
            <w:shd w:val="clear" w:color="auto" w:fill="auto"/>
            <w:noWrap/>
            <w:vAlign w:val="bottom"/>
            <w:hideMark/>
          </w:tcPr>
          <w:p w14:paraId="0E6CBD7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1.00</w:t>
            </w:r>
          </w:p>
        </w:tc>
        <w:tc>
          <w:tcPr>
            <w:tcW w:w="969" w:type="dxa"/>
            <w:tcBorders>
              <w:top w:val="nil"/>
              <w:left w:val="nil"/>
              <w:bottom w:val="single" w:sz="4" w:space="0" w:color="auto"/>
              <w:right w:val="single" w:sz="4" w:space="0" w:color="auto"/>
            </w:tcBorders>
            <w:shd w:val="clear" w:color="auto" w:fill="auto"/>
            <w:noWrap/>
            <w:vAlign w:val="bottom"/>
            <w:hideMark/>
          </w:tcPr>
          <w:p w14:paraId="7CAD6E8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2476D56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2.00</w:t>
            </w:r>
          </w:p>
        </w:tc>
        <w:tc>
          <w:tcPr>
            <w:tcW w:w="1078" w:type="dxa"/>
            <w:tcBorders>
              <w:top w:val="nil"/>
              <w:left w:val="nil"/>
              <w:bottom w:val="single" w:sz="4" w:space="0" w:color="auto"/>
              <w:right w:val="single" w:sz="4" w:space="0" w:color="auto"/>
            </w:tcBorders>
            <w:shd w:val="clear" w:color="auto" w:fill="auto"/>
            <w:noWrap/>
            <w:vAlign w:val="bottom"/>
            <w:hideMark/>
          </w:tcPr>
          <w:p w14:paraId="7DE6145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EA7C08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07.00</w:t>
            </w:r>
          </w:p>
        </w:tc>
        <w:tc>
          <w:tcPr>
            <w:tcW w:w="1079" w:type="dxa"/>
            <w:tcBorders>
              <w:top w:val="nil"/>
              <w:left w:val="nil"/>
              <w:bottom w:val="single" w:sz="4" w:space="0" w:color="auto"/>
              <w:right w:val="single" w:sz="4" w:space="0" w:color="auto"/>
            </w:tcBorders>
            <w:shd w:val="clear" w:color="auto" w:fill="auto"/>
            <w:noWrap/>
            <w:vAlign w:val="bottom"/>
            <w:hideMark/>
          </w:tcPr>
          <w:p w14:paraId="0491AA0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63347DD2"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4</w:t>
            </w:r>
          </w:p>
        </w:tc>
        <w:tc>
          <w:tcPr>
            <w:tcW w:w="818" w:type="dxa"/>
            <w:tcBorders>
              <w:top w:val="nil"/>
              <w:left w:val="nil"/>
              <w:bottom w:val="single" w:sz="4" w:space="0" w:color="auto"/>
              <w:right w:val="single" w:sz="4" w:space="0" w:color="auto"/>
            </w:tcBorders>
            <w:shd w:val="clear" w:color="auto" w:fill="auto"/>
            <w:noWrap/>
            <w:vAlign w:val="bottom"/>
            <w:hideMark/>
          </w:tcPr>
          <w:p w14:paraId="6FCBD2B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96029E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55</w:t>
            </w:r>
          </w:p>
        </w:tc>
        <w:tc>
          <w:tcPr>
            <w:tcW w:w="819" w:type="dxa"/>
            <w:tcBorders>
              <w:top w:val="nil"/>
              <w:left w:val="nil"/>
              <w:bottom w:val="single" w:sz="4" w:space="0" w:color="auto"/>
              <w:right w:val="single" w:sz="4" w:space="0" w:color="auto"/>
            </w:tcBorders>
            <w:shd w:val="clear" w:color="auto" w:fill="auto"/>
            <w:noWrap/>
            <w:vAlign w:val="bottom"/>
            <w:hideMark/>
          </w:tcPr>
          <w:p w14:paraId="7935226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47F74A99"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0C4A6B7"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Oxígeno Disuelto en Sup.</w:t>
            </w:r>
          </w:p>
        </w:tc>
        <w:tc>
          <w:tcPr>
            <w:tcW w:w="1224" w:type="dxa"/>
            <w:tcBorders>
              <w:top w:val="nil"/>
              <w:left w:val="nil"/>
              <w:bottom w:val="single" w:sz="4" w:space="0" w:color="auto"/>
              <w:right w:val="single" w:sz="4" w:space="0" w:color="auto"/>
            </w:tcBorders>
            <w:shd w:val="clear" w:color="auto" w:fill="auto"/>
            <w:noWrap/>
            <w:vAlign w:val="bottom"/>
            <w:hideMark/>
          </w:tcPr>
          <w:p w14:paraId="133C5C0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6.20</w:t>
            </w:r>
          </w:p>
        </w:tc>
        <w:tc>
          <w:tcPr>
            <w:tcW w:w="1224" w:type="dxa"/>
            <w:tcBorders>
              <w:top w:val="nil"/>
              <w:left w:val="nil"/>
              <w:bottom w:val="single" w:sz="4" w:space="0" w:color="auto"/>
              <w:right w:val="single" w:sz="4" w:space="0" w:color="auto"/>
            </w:tcBorders>
            <w:shd w:val="clear" w:color="auto" w:fill="auto"/>
            <w:noWrap/>
            <w:vAlign w:val="bottom"/>
            <w:hideMark/>
          </w:tcPr>
          <w:p w14:paraId="0DA4209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2.00</w:t>
            </w:r>
          </w:p>
        </w:tc>
        <w:tc>
          <w:tcPr>
            <w:tcW w:w="969" w:type="dxa"/>
            <w:tcBorders>
              <w:top w:val="nil"/>
              <w:left w:val="nil"/>
              <w:bottom w:val="single" w:sz="4" w:space="0" w:color="auto"/>
              <w:right w:val="single" w:sz="4" w:space="0" w:color="auto"/>
            </w:tcBorders>
            <w:shd w:val="clear" w:color="auto" w:fill="auto"/>
            <w:noWrap/>
            <w:vAlign w:val="bottom"/>
            <w:hideMark/>
          </w:tcPr>
          <w:p w14:paraId="6C82F2DE"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70</w:t>
            </w:r>
          </w:p>
        </w:tc>
        <w:tc>
          <w:tcPr>
            <w:tcW w:w="1198" w:type="dxa"/>
            <w:tcBorders>
              <w:top w:val="nil"/>
              <w:left w:val="nil"/>
              <w:bottom w:val="single" w:sz="4" w:space="0" w:color="auto"/>
              <w:right w:val="single" w:sz="4" w:space="0" w:color="auto"/>
            </w:tcBorders>
            <w:shd w:val="clear" w:color="auto" w:fill="auto"/>
            <w:noWrap/>
            <w:vAlign w:val="bottom"/>
            <w:hideMark/>
          </w:tcPr>
          <w:p w14:paraId="76AC2512"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4.00</w:t>
            </w:r>
          </w:p>
        </w:tc>
        <w:tc>
          <w:tcPr>
            <w:tcW w:w="1078" w:type="dxa"/>
            <w:tcBorders>
              <w:top w:val="nil"/>
              <w:left w:val="nil"/>
              <w:bottom w:val="single" w:sz="4" w:space="0" w:color="auto"/>
              <w:right w:val="single" w:sz="4" w:space="0" w:color="auto"/>
            </w:tcBorders>
            <w:shd w:val="clear" w:color="auto" w:fill="auto"/>
            <w:noWrap/>
            <w:vAlign w:val="bottom"/>
            <w:hideMark/>
          </w:tcPr>
          <w:p w14:paraId="451713D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21619D3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52.00</w:t>
            </w:r>
          </w:p>
        </w:tc>
        <w:tc>
          <w:tcPr>
            <w:tcW w:w="1079" w:type="dxa"/>
            <w:tcBorders>
              <w:top w:val="nil"/>
              <w:left w:val="nil"/>
              <w:bottom w:val="single" w:sz="4" w:space="0" w:color="auto"/>
              <w:right w:val="single" w:sz="4" w:space="0" w:color="auto"/>
            </w:tcBorders>
            <w:shd w:val="clear" w:color="auto" w:fill="auto"/>
            <w:noWrap/>
            <w:vAlign w:val="bottom"/>
            <w:hideMark/>
          </w:tcPr>
          <w:p w14:paraId="38D8121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543B5D3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2</w:t>
            </w:r>
          </w:p>
        </w:tc>
        <w:tc>
          <w:tcPr>
            <w:tcW w:w="818" w:type="dxa"/>
            <w:tcBorders>
              <w:top w:val="nil"/>
              <w:left w:val="nil"/>
              <w:bottom w:val="single" w:sz="4" w:space="0" w:color="auto"/>
              <w:right w:val="single" w:sz="4" w:space="0" w:color="auto"/>
            </w:tcBorders>
            <w:shd w:val="clear" w:color="auto" w:fill="auto"/>
            <w:noWrap/>
            <w:vAlign w:val="bottom"/>
            <w:hideMark/>
          </w:tcPr>
          <w:p w14:paraId="0473E4C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6D1D031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8</w:t>
            </w:r>
          </w:p>
        </w:tc>
        <w:tc>
          <w:tcPr>
            <w:tcW w:w="819" w:type="dxa"/>
            <w:tcBorders>
              <w:top w:val="nil"/>
              <w:left w:val="nil"/>
              <w:bottom w:val="single" w:sz="4" w:space="0" w:color="auto"/>
              <w:right w:val="single" w:sz="4" w:space="0" w:color="auto"/>
            </w:tcBorders>
            <w:shd w:val="clear" w:color="auto" w:fill="auto"/>
            <w:noWrap/>
            <w:vAlign w:val="bottom"/>
            <w:hideMark/>
          </w:tcPr>
          <w:p w14:paraId="0D0D07F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2B623255"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4F5AE70"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Transparencia</w:t>
            </w:r>
          </w:p>
        </w:tc>
        <w:tc>
          <w:tcPr>
            <w:tcW w:w="1224" w:type="dxa"/>
            <w:tcBorders>
              <w:top w:val="nil"/>
              <w:left w:val="nil"/>
              <w:bottom w:val="single" w:sz="4" w:space="0" w:color="auto"/>
              <w:right w:val="single" w:sz="4" w:space="0" w:color="auto"/>
            </w:tcBorders>
            <w:shd w:val="clear" w:color="auto" w:fill="auto"/>
            <w:noWrap/>
            <w:vAlign w:val="bottom"/>
            <w:hideMark/>
          </w:tcPr>
          <w:p w14:paraId="1031FD3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4.50</w:t>
            </w:r>
          </w:p>
        </w:tc>
        <w:tc>
          <w:tcPr>
            <w:tcW w:w="1224" w:type="dxa"/>
            <w:tcBorders>
              <w:top w:val="nil"/>
              <w:left w:val="nil"/>
              <w:bottom w:val="single" w:sz="4" w:space="0" w:color="auto"/>
              <w:right w:val="single" w:sz="4" w:space="0" w:color="auto"/>
            </w:tcBorders>
            <w:shd w:val="clear" w:color="auto" w:fill="auto"/>
            <w:noWrap/>
            <w:vAlign w:val="bottom"/>
            <w:hideMark/>
          </w:tcPr>
          <w:p w14:paraId="68CD056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1C55C82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21ECDB7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50.50</w:t>
            </w:r>
          </w:p>
        </w:tc>
        <w:tc>
          <w:tcPr>
            <w:tcW w:w="1078" w:type="dxa"/>
            <w:tcBorders>
              <w:top w:val="nil"/>
              <w:left w:val="nil"/>
              <w:bottom w:val="single" w:sz="4" w:space="0" w:color="auto"/>
              <w:right w:val="single" w:sz="4" w:space="0" w:color="auto"/>
            </w:tcBorders>
            <w:shd w:val="clear" w:color="auto" w:fill="auto"/>
            <w:noWrap/>
            <w:vAlign w:val="bottom"/>
            <w:hideMark/>
          </w:tcPr>
          <w:p w14:paraId="16ACF0E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03A3758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33.00</w:t>
            </w:r>
          </w:p>
        </w:tc>
        <w:tc>
          <w:tcPr>
            <w:tcW w:w="1079" w:type="dxa"/>
            <w:tcBorders>
              <w:top w:val="nil"/>
              <w:left w:val="nil"/>
              <w:bottom w:val="single" w:sz="4" w:space="0" w:color="auto"/>
              <w:right w:val="single" w:sz="4" w:space="0" w:color="auto"/>
            </w:tcBorders>
            <w:shd w:val="clear" w:color="auto" w:fill="auto"/>
            <w:noWrap/>
            <w:vAlign w:val="bottom"/>
            <w:hideMark/>
          </w:tcPr>
          <w:p w14:paraId="30DFEC0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196E55F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38E45F3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2C247D5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27</w:t>
            </w:r>
          </w:p>
        </w:tc>
        <w:tc>
          <w:tcPr>
            <w:tcW w:w="819" w:type="dxa"/>
            <w:tcBorders>
              <w:top w:val="nil"/>
              <w:left w:val="nil"/>
              <w:bottom w:val="single" w:sz="4" w:space="0" w:color="auto"/>
              <w:right w:val="single" w:sz="4" w:space="0" w:color="auto"/>
            </w:tcBorders>
            <w:shd w:val="clear" w:color="auto" w:fill="auto"/>
            <w:noWrap/>
            <w:vAlign w:val="bottom"/>
            <w:hideMark/>
          </w:tcPr>
          <w:p w14:paraId="0EE968B2"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13DBDD21"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131AD29"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Solidos Suspendidos Totales</w:t>
            </w:r>
          </w:p>
        </w:tc>
        <w:tc>
          <w:tcPr>
            <w:tcW w:w="1224" w:type="dxa"/>
            <w:tcBorders>
              <w:top w:val="nil"/>
              <w:left w:val="nil"/>
              <w:bottom w:val="single" w:sz="4" w:space="0" w:color="auto"/>
              <w:right w:val="single" w:sz="4" w:space="0" w:color="auto"/>
            </w:tcBorders>
            <w:shd w:val="clear" w:color="auto" w:fill="auto"/>
            <w:noWrap/>
            <w:vAlign w:val="bottom"/>
            <w:hideMark/>
          </w:tcPr>
          <w:p w14:paraId="19CCE64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64AABFF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592DA2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DC7837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74.00</w:t>
            </w:r>
          </w:p>
        </w:tc>
        <w:tc>
          <w:tcPr>
            <w:tcW w:w="1078" w:type="dxa"/>
            <w:tcBorders>
              <w:top w:val="nil"/>
              <w:left w:val="nil"/>
              <w:bottom w:val="single" w:sz="4" w:space="0" w:color="auto"/>
              <w:right w:val="single" w:sz="4" w:space="0" w:color="auto"/>
            </w:tcBorders>
            <w:shd w:val="clear" w:color="auto" w:fill="auto"/>
            <w:noWrap/>
            <w:vAlign w:val="bottom"/>
            <w:hideMark/>
          </w:tcPr>
          <w:p w14:paraId="1A0C98F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055496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10.00</w:t>
            </w:r>
          </w:p>
        </w:tc>
        <w:tc>
          <w:tcPr>
            <w:tcW w:w="1079" w:type="dxa"/>
            <w:tcBorders>
              <w:top w:val="nil"/>
              <w:left w:val="nil"/>
              <w:bottom w:val="single" w:sz="4" w:space="0" w:color="auto"/>
              <w:right w:val="single" w:sz="4" w:space="0" w:color="auto"/>
            </w:tcBorders>
            <w:shd w:val="clear" w:color="auto" w:fill="auto"/>
            <w:noWrap/>
            <w:vAlign w:val="bottom"/>
            <w:hideMark/>
          </w:tcPr>
          <w:p w14:paraId="12EE7A3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0</w:t>
            </w:r>
          </w:p>
        </w:tc>
        <w:tc>
          <w:tcPr>
            <w:tcW w:w="1459" w:type="dxa"/>
            <w:tcBorders>
              <w:top w:val="nil"/>
              <w:left w:val="nil"/>
              <w:bottom w:val="single" w:sz="4" w:space="0" w:color="auto"/>
              <w:right w:val="single" w:sz="4" w:space="0" w:color="auto"/>
            </w:tcBorders>
            <w:shd w:val="clear" w:color="auto" w:fill="auto"/>
            <w:noWrap/>
            <w:vAlign w:val="bottom"/>
            <w:hideMark/>
          </w:tcPr>
          <w:p w14:paraId="61D382FE"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7</w:t>
            </w:r>
          </w:p>
        </w:tc>
        <w:tc>
          <w:tcPr>
            <w:tcW w:w="818" w:type="dxa"/>
            <w:tcBorders>
              <w:top w:val="nil"/>
              <w:left w:val="nil"/>
              <w:bottom w:val="single" w:sz="4" w:space="0" w:color="auto"/>
              <w:right w:val="single" w:sz="4" w:space="0" w:color="auto"/>
            </w:tcBorders>
            <w:shd w:val="clear" w:color="auto" w:fill="auto"/>
            <w:noWrap/>
            <w:vAlign w:val="bottom"/>
            <w:hideMark/>
          </w:tcPr>
          <w:p w14:paraId="0A554383"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040BA80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28</w:t>
            </w:r>
          </w:p>
        </w:tc>
        <w:tc>
          <w:tcPr>
            <w:tcW w:w="819" w:type="dxa"/>
            <w:tcBorders>
              <w:top w:val="nil"/>
              <w:left w:val="nil"/>
              <w:bottom w:val="single" w:sz="4" w:space="0" w:color="auto"/>
              <w:right w:val="single" w:sz="4" w:space="0" w:color="auto"/>
            </w:tcBorders>
            <w:shd w:val="clear" w:color="auto" w:fill="auto"/>
            <w:noWrap/>
            <w:vAlign w:val="bottom"/>
            <w:hideMark/>
          </w:tcPr>
          <w:p w14:paraId="4E39A0D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29E9E43E"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4BEF4FB"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TSI_Secchi</w:t>
            </w:r>
          </w:p>
        </w:tc>
        <w:tc>
          <w:tcPr>
            <w:tcW w:w="1224" w:type="dxa"/>
            <w:tcBorders>
              <w:top w:val="nil"/>
              <w:left w:val="nil"/>
              <w:bottom w:val="single" w:sz="4" w:space="0" w:color="auto"/>
              <w:right w:val="single" w:sz="4" w:space="0" w:color="auto"/>
            </w:tcBorders>
            <w:shd w:val="clear" w:color="auto" w:fill="auto"/>
            <w:noWrap/>
            <w:vAlign w:val="bottom"/>
            <w:hideMark/>
          </w:tcPr>
          <w:p w14:paraId="5CC931A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4.00</w:t>
            </w:r>
          </w:p>
        </w:tc>
        <w:tc>
          <w:tcPr>
            <w:tcW w:w="1224" w:type="dxa"/>
            <w:tcBorders>
              <w:top w:val="nil"/>
              <w:left w:val="nil"/>
              <w:bottom w:val="single" w:sz="4" w:space="0" w:color="auto"/>
              <w:right w:val="single" w:sz="4" w:space="0" w:color="auto"/>
            </w:tcBorders>
            <w:shd w:val="clear" w:color="auto" w:fill="auto"/>
            <w:noWrap/>
            <w:vAlign w:val="bottom"/>
            <w:hideMark/>
          </w:tcPr>
          <w:p w14:paraId="2D829FD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9.00</w:t>
            </w:r>
          </w:p>
        </w:tc>
        <w:tc>
          <w:tcPr>
            <w:tcW w:w="969" w:type="dxa"/>
            <w:tcBorders>
              <w:top w:val="nil"/>
              <w:left w:val="nil"/>
              <w:bottom w:val="single" w:sz="4" w:space="0" w:color="auto"/>
              <w:right w:val="single" w:sz="4" w:space="0" w:color="auto"/>
            </w:tcBorders>
            <w:shd w:val="clear" w:color="auto" w:fill="auto"/>
            <w:noWrap/>
            <w:vAlign w:val="bottom"/>
            <w:hideMark/>
          </w:tcPr>
          <w:p w14:paraId="073BFD7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7</w:t>
            </w:r>
          </w:p>
        </w:tc>
        <w:tc>
          <w:tcPr>
            <w:tcW w:w="1198" w:type="dxa"/>
            <w:tcBorders>
              <w:top w:val="nil"/>
              <w:left w:val="nil"/>
              <w:bottom w:val="single" w:sz="4" w:space="0" w:color="auto"/>
              <w:right w:val="single" w:sz="4" w:space="0" w:color="auto"/>
            </w:tcBorders>
            <w:shd w:val="clear" w:color="auto" w:fill="auto"/>
            <w:noWrap/>
            <w:vAlign w:val="bottom"/>
            <w:hideMark/>
          </w:tcPr>
          <w:p w14:paraId="237679D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73.00</w:t>
            </w:r>
          </w:p>
        </w:tc>
        <w:tc>
          <w:tcPr>
            <w:tcW w:w="1078" w:type="dxa"/>
            <w:tcBorders>
              <w:top w:val="nil"/>
              <w:left w:val="nil"/>
              <w:bottom w:val="single" w:sz="4" w:space="0" w:color="auto"/>
              <w:right w:val="single" w:sz="4" w:space="0" w:color="auto"/>
            </w:tcBorders>
            <w:shd w:val="clear" w:color="auto" w:fill="auto"/>
            <w:noWrap/>
            <w:vAlign w:val="bottom"/>
            <w:hideMark/>
          </w:tcPr>
          <w:p w14:paraId="132D2A3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46BA26A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90.00</w:t>
            </w:r>
          </w:p>
        </w:tc>
        <w:tc>
          <w:tcPr>
            <w:tcW w:w="1079" w:type="dxa"/>
            <w:tcBorders>
              <w:top w:val="nil"/>
              <w:left w:val="nil"/>
              <w:bottom w:val="single" w:sz="4" w:space="0" w:color="auto"/>
              <w:right w:val="single" w:sz="4" w:space="0" w:color="auto"/>
            </w:tcBorders>
            <w:shd w:val="clear" w:color="auto" w:fill="auto"/>
            <w:noWrap/>
            <w:vAlign w:val="bottom"/>
            <w:hideMark/>
          </w:tcPr>
          <w:p w14:paraId="6E6A7D62"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0658FDD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29</w:t>
            </w:r>
          </w:p>
        </w:tc>
        <w:tc>
          <w:tcPr>
            <w:tcW w:w="818" w:type="dxa"/>
            <w:tcBorders>
              <w:top w:val="nil"/>
              <w:left w:val="nil"/>
              <w:bottom w:val="single" w:sz="4" w:space="0" w:color="auto"/>
              <w:right w:val="single" w:sz="4" w:space="0" w:color="auto"/>
            </w:tcBorders>
            <w:shd w:val="clear" w:color="auto" w:fill="auto"/>
            <w:noWrap/>
            <w:vAlign w:val="bottom"/>
            <w:hideMark/>
          </w:tcPr>
          <w:p w14:paraId="1F0E972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0DC913D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1</w:t>
            </w:r>
          </w:p>
        </w:tc>
        <w:tc>
          <w:tcPr>
            <w:tcW w:w="819" w:type="dxa"/>
            <w:tcBorders>
              <w:top w:val="nil"/>
              <w:left w:val="nil"/>
              <w:bottom w:val="single" w:sz="4" w:space="0" w:color="auto"/>
              <w:right w:val="single" w:sz="4" w:space="0" w:color="auto"/>
            </w:tcBorders>
            <w:shd w:val="clear" w:color="auto" w:fill="auto"/>
            <w:noWrap/>
            <w:vAlign w:val="bottom"/>
            <w:hideMark/>
          </w:tcPr>
          <w:p w14:paraId="760B488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7BC21754"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0CE5F4C5"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Q2 Temperatura en prof.</w:t>
            </w:r>
          </w:p>
        </w:tc>
        <w:tc>
          <w:tcPr>
            <w:tcW w:w="1224" w:type="dxa"/>
            <w:tcBorders>
              <w:top w:val="nil"/>
              <w:left w:val="nil"/>
              <w:bottom w:val="single" w:sz="4" w:space="0" w:color="auto"/>
              <w:right w:val="single" w:sz="4" w:space="0" w:color="auto"/>
            </w:tcBorders>
            <w:shd w:val="clear" w:color="auto" w:fill="auto"/>
            <w:noWrap/>
            <w:vAlign w:val="bottom"/>
            <w:hideMark/>
          </w:tcPr>
          <w:p w14:paraId="6CEBDFA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2FF05C2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330BB3C3"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2FBFBC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00.00</w:t>
            </w:r>
          </w:p>
        </w:tc>
        <w:tc>
          <w:tcPr>
            <w:tcW w:w="1078" w:type="dxa"/>
            <w:tcBorders>
              <w:top w:val="nil"/>
              <w:left w:val="nil"/>
              <w:bottom w:val="single" w:sz="4" w:space="0" w:color="auto"/>
              <w:right w:val="single" w:sz="4" w:space="0" w:color="auto"/>
            </w:tcBorders>
            <w:shd w:val="clear" w:color="auto" w:fill="auto"/>
            <w:noWrap/>
            <w:vAlign w:val="bottom"/>
            <w:hideMark/>
          </w:tcPr>
          <w:p w14:paraId="77F70D7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5BCD221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62.00</w:t>
            </w:r>
          </w:p>
        </w:tc>
        <w:tc>
          <w:tcPr>
            <w:tcW w:w="1079" w:type="dxa"/>
            <w:tcBorders>
              <w:top w:val="nil"/>
              <w:left w:val="nil"/>
              <w:bottom w:val="single" w:sz="4" w:space="0" w:color="auto"/>
              <w:right w:val="single" w:sz="4" w:space="0" w:color="auto"/>
            </w:tcBorders>
            <w:shd w:val="clear" w:color="auto" w:fill="auto"/>
            <w:noWrap/>
            <w:vAlign w:val="bottom"/>
            <w:hideMark/>
          </w:tcPr>
          <w:p w14:paraId="67A2AB3E"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00</w:t>
            </w:r>
          </w:p>
        </w:tc>
        <w:tc>
          <w:tcPr>
            <w:tcW w:w="1459" w:type="dxa"/>
            <w:tcBorders>
              <w:top w:val="nil"/>
              <w:left w:val="nil"/>
              <w:bottom w:val="single" w:sz="4" w:space="0" w:color="auto"/>
              <w:right w:val="single" w:sz="4" w:space="0" w:color="auto"/>
            </w:tcBorders>
            <w:shd w:val="clear" w:color="auto" w:fill="auto"/>
            <w:noWrap/>
            <w:vAlign w:val="bottom"/>
            <w:hideMark/>
          </w:tcPr>
          <w:p w14:paraId="66905B43"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4</w:t>
            </w:r>
          </w:p>
        </w:tc>
        <w:tc>
          <w:tcPr>
            <w:tcW w:w="818" w:type="dxa"/>
            <w:tcBorders>
              <w:top w:val="nil"/>
              <w:left w:val="nil"/>
              <w:bottom w:val="single" w:sz="4" w:space="0" w:color="auto"/>
              <w:right w:val="single" w:sz="4" w:space="0" w:color="auto"/>
            </w:tcBorders>
            <w:shd w:val="clear" w:color="auto" w:fill="auto"/>
            <w:noWrap/>
            <w:vAlign w:val="bottom"/>
            <w:hideMark/>
          </w:tcPr>
          <w:p w14:paraId="4B0A0F3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5BF60D03"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4</w:t>
            </w:r>
          </w:p>
        </w:tc>
        <w:tc>
          <w:tcPr>
            <w:tcW w:w="819" w:type="dxa"/>
            <w:tcBorders>
              <w:top w:val="nil"/>
              <w:left w:val="nil"/>
              <w:bottom w:val="single" w:sz="4" w:space="0" w:color="auto"/>
              <w:right w:val="single" w:sz="4" w:space="0" w:color="auto"/>
            </w:tcBorders>
            <w:shd w:val="clear" w:color="auto" w:fill="auto"/>
            <w:noWrap/>
            <w:vAlign w:val="bottom"/>
            <w:hideMark/>
          </w:tcPr>
          <w:p w14:paraId="095E251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747721D9"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005FD41"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Q2 Salin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60D19DA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649AC16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FF95D5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3C7D8CF2"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3794F34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6846FDE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06878FD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19A4F2E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3</w:t>
            </w:r>
          </w:p>
        </w:tc>
        <w:tc>
          <w:tcPr>
            <w:tcW w:w="818" w:type="dxa"/>
            <w:tcBorders>
              <w:top w:val="nil"/>
              <w:left w:val="nil"/>
              <w:bottom w:val="single" w:sz="4" w:space="0" w:color="auto"/>
              <w:right w:val="single" w:sz="4" w:space="0" w:color="auto"/>
            </w:tcBorders>
            <w:shd w:val="clear" w:color="auto" w:fill="auto"/>
            <w:noWrap/>
            <w:vAlign w:val="bottom"/>
            <w:hideMark/>
          </w:tcPr>
          <w:p w14:paraId="6808828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21</w:t>
            </w:r>
          </w:p>
        </w:tc>
        <w:tc>
          <w:tcPr>
            <w:tcW w:w="1459" w:type="dxa"/>
            <w:tcBorders>
              <w:top w:val="nil"/>
              <w:left w:val="nil"/>
              <w:bottom w:val="single" w:sz="4" w:space="0" w:color="auto"/>
              <w:right w:val="single" w:sz="4" w:space="0" w:color="auto"/>
            </w:tcBorders>
            <w:shd w:val="clear" w:color="auto" w:fill="auto"/>
            <w:noWrap/>
            <w:vAlign w:val="bottom"/>
            <w:hideMark/>
          </w:tcPr>
          <w:p w14:paraId="29846EB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819" w:type="dxa"/>
            <w:tcBorders>
              <w:top w:val="nil"/>
              <w:left w:val="nil"/>
              <w:bottom w:val="single" w:sz="4" w:space="0" w:color="auto"/>
              <w:right w:val="single" w:sz="4" w:space="0" w:color="auto"/>
            </w:tcBorders>
            <w:shd w:val="clear" w:color="auto" w:fill="auto"/>
            <w:noWrap/>
            <w:vAlign w:val="bottom"/>
            <w:hideMark/>
          </w:tcPr>
          <w:p w14:paraId="5898AEC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141C28EA"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95A7C31"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Q2 Oxígeno en prof.</w:t>
            </w:r>
          </w:p>
        </w:tc>
        <w:tc>
          <w:tcPr>
            <w:tcW w:w="1224" w:type="dxa"/>
            <w:tcBorders>
              <w:top w:val="nil"/>
              <w:left w:val="nil"/>
              <w:bottom w:val="single" w:sz="4" w:space="0" w:color="auto"/>
              <w:right w:val="single" w:sz="4" w:space="0" w:color="auto"/>
            </w:tcBorders>
            <w:shd w:val="clear" w:color="auto" w:fill="auto"/>
            <w:noWrap/>
            <w:vAlign w:val="bottom"/>
            <w:hideMark/>
          </w:tcPr>
          <w:p w14:paraId="3F5B2F1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282AE75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0F9C7D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5974C87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85.00</w:t>
            </w:r>
          </w:p>
        </w:tc>
        <w:tc>
          <w:tcPr>
            <w:tcW w:w="1078" w:type="dxa"/>
            <w:tcBorders>
              <w:top w:val="nil"/>
              <w:left w:val="nil"/>
              <w:bottom w:val="single" w:sz="4" w:space="0" w:color="auto"/>
              <w:right w:val="single" w:sz="4" w:space="0" w:color="auto"/>
            </w:tcBorders>
            <w:shd w:val="clear" w:color="auto" w:fill="auto"/>
            <w:noWrap/>
            <w:vAlign w:val="bottom"/>
            <w:hideMark/>
          </w:tcPr>
          <w:p w14:paraId="703B680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0</w:t>
            </w:r>
          </w:p>
        </w:tc>
        <w:tc>
          <w:tcPr>
            <w:tcW w:w="1198" w:type="dxa"/>
            <w:tcBorders>
              <w:top w:val="nil"/>
              <w:left w:val="nil"/>
              <w:bottom w:val="single" w:sz="4" w:space="0" w:color="auto"/>
              <w:right w:val="single" w:sz="4" w:space="0" w:color="auto"/>
            </w:tcBorders>
            <w:shd w:val="clear" w:color="auto" w:fill="auto"/>
            <w:noWrap/>
            <w:vAlign w:val="bottom"/>
            <w:hideMark/>
          </w:tcPr>
          <w:p w14:paraId="3211C1F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17.00</w:t>
            </w:r>
          </w:p>
        </w:tc>
        <w:tc>
          <w:tcPr>
            <w:tcW w:w="1079" w:type="dxa"/>
            <w:tcBorders>
              <w:top w:val="nil"/>
              <w:left w:val="nil"/>
              <w:bottom w:val="single" w:sz="4" w:space="0" w:color="auto"/>
              <w:right w:val="single" w:sz="4" w:space="0" w:color="auto"/>
            </w:tcBorders>
            <w:shd w:val="clear" w:color="auto" w:fill="auto"/>
            <w:noWrap/>
            <w:vAlign w:val="bottom"/>
            <w:hideMark/>
          </w:tcPr>
          <w:p w14:paraId="6E4BAF4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6890CCC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2</w:t>
            </w:r>
          </w:p>
        </w:tc>
        <w:tc>
          <w:tcPr>
            <w:tcW w:w="818" w:type="dxa"/>
            <w:tcBorders>
              <w:top w:val="nil"/>
              <w:left w:val="nil"/>
              <w:bottom w:val="single" w:sz="4" w:space="0" w:color="auto"/>
              <w:right w:val="single" w:sz="4" w:space="0" w:color="auto"/>
            </w:tcBorders>
            <w:shd w:val="clear" w:color="auto" w:fill="auto"/>
            <w:noWrap/>
            <w:vAlign w:val="bottom"/>
            <w:hideMark/>
          </w:tcPr>
          <w:p w14:paraId="160CC3F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6</w:t>
            </w:r>
          </w:p>
        </w:tc>
        <w:tc>
          <w:tcPr>
            <w:tcW w:w="1459" w:type="dxa"/>
            <w:tcBorders>
              <w:top w:val="nil"/>
              <w:left w:val="nil"/>
              <w:bottom w:val="single" w:sz="4" w:space="0" w:color="auto"/>
              <w:right w:val="single" w:sz="4" w:space="0" w:color="auto"/>
            </w:tcBorders>
            <w:shd w:val="clear" w:color="auto" w:fill="auto"/>
            <w:noWrap/>
            <w:vAlign w:val="bottom"/>
            <w:hideMark/>
          </w:tcPr>
          <w:p w14:paraId="02C5994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9</w:t>
            </w:r>
          </w:p>
        </w:tc>
        <w:tc>
          <w:tcPr>
            <w:tcW w:w="819" w:type="dxa"/>
            <w:tcBorders>
              <w:top w:val="nil"/>
              <w:left w:val="nil"/>
              <w:bottom w:val="single" w:sz="4" w:space="0" w:color="auto"/>
              <w:right w:val="single" w:sz="4" w:space="0" w:color="auto"/>
            </w:tcBorders>
            <w:shd w:val="clear" w:color="auto" w:fill="auto"/>
            <w:noWrap/>
            <w:vAlign w:val="bottom"/>
            <w:hideMark/>
          </w:tcPr>
          <w:p w14:paraId="71959FB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r>
      <w:tr w:rsidR="00C11CE1" w:rsidRPr="00C11CE1" w14:paraId="3649AD47"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75A5ADF"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Q2 Dens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005CE9E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0785913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A21C0F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BF4392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13418D0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54CC57E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06.00</w:t>
            </w:r>
          </w:p>
        </w:tc>
        <w:tc>
          <w:tcPr>
            <w:tcW w:w="1079" w:type="dxa"/>
            <w:tcBorders>
              <w:top w:val="nil"/>
              <w:left w:val="nil"/>
              <w:bottom w:val="single" w:sz="4" w:space="0" w:color="auto"/>
              <w:right w:val="single" w:sz="4" w:space="0" w:color="auto"/>
            </w:tcBorders>
            <w:shd w:val="clear" w:color="auto" w:fill="auto"/>
            <w:noWrap/>
            <w:vAlign w:val="bottom"/>
            <w:hideMark/>
          </w:tcPr>
          <w:p w14:paraId="3E5422C3"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3CC66C6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21</w:t>
            </w:r>
          </w:p>
        </w:tc>
        <w:tc>
          <w:tcPr>
            <w:tcW w:w="818" w:type="dxa"/>
            <w:tcBorders>
              <w:top w:val="nil"/>
              <w:left w:val="nil"/>
              <w:bottom w:val="single" w:sz="4" w:space="0" w:color="auto"/>
              <w:right w:val="single" w:sz="4" w:space="0" w:color="auto"/>
            </w:tcBorders>
            <w:shd w:val="clear" w:color="auto" w:fill="auto"/>
            <w:noWrap/>
            <w:vAlign w:val="bottom"/>
            <w:hideMark/>
          </w:tcPr>
          <w:p w14:paraId="2338A16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4E94AFEE"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7</w:t>
            </w:r>
          </w:p>
        </w:tc>
        <w:tc>
          <w:tcPr>
            <w:tcW w:w="819" w:type="dxa"/>
            <w:tcBorders>
              <w:top w:val="nil"/>
              <w:left w:val="nil"/>
              <w:bottom w:val="single" w:sz="4" w:space="0" w:color="auto"/>
              <w:right w:val="single" w:sz="4" w:space="0" w:color="auto"/>
            </w:tcBorders>
            <w:shd w:val="clear" w:color="auto" w:fill="auto"/>
            <w:noWrap/>
            <w:vAlign w:val="bottom"/>
            <w:hideMark/>
          </w:tcPr>
          <w:p w14:paraId="392E0A3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r>
      <w:tr w:rsidR="00C11CE1" w:rsidRPr="00C11CE1" w14:paraId="0F415D20"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43894E77"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RIC Temperatura en prof.</w:t>
            </w:r>
          </w:p>
        </w:tc>
        <w:tc>
          <w:tcPr>
            <w:tcW w:w="1224" w:type="dxa"/>
            <w:tcBorders>
              <w:top w:val="nil"/>
              <w:left w:val="nil"/>
              <w:bottom w:val="single" w:sz="4" w:space="0" w:color="auto"/>
              <w:right w:val="single" w:sz="4" w:space="0" w:color="auto"/>
            </w:tcBorders>
            <w:shd w:val="clear" w:color="auto" w:fill="auto"/>
            <w:noWrap/>
            <w:vAlign w:val="bottom"/>
            <w:hideMark/>
          </w:tcPr>
          <w:p w14:paraId="059404A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1A8215F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B9256A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81383B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00</w:t>
            </w:r>
          </w:p>
        </w:tc>
        <w:tc>
          <w:tcPr>
            <w:tcW w:w="1078" w:type="dxa"/>
            <w:tcBorders>
              <w:top w:val="nil"/>
              <w:left w:val="nil"/>
              <w:bottom w:val="single" w:sz="4" w:space="0" w:color="auto"/>
              <w:right w:val="single" w:sz="4" w:space="0" w:color="auto"/>
            </w:tcBorders>
            <w:shd w:val="clear" w:color="auto" w:fill="auto"/>
            <w:noWrap/>
            <w:vAlign w:val="bottom"/>
            <w:hideMark/>
          </w:tcPr>
          <w:p w14:paraId="6FB1A42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0CF44D3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90.00</w:t>
            </w:r>
          </w:p>
        </w:tc>
        <w:tc>
          <w:tcPr>
            <w:tcW w:w="1079" w:type="dxa"/>
            <w:tcBorders>
              <w:top w:val="nil"/>
              <w:left w:val="nil"/>
              <w:bottom w:val="single" w:sz="4" w:space="0" w:color="auto"/>
              <w:right w:val="single" w:sz="4" w:space="0" w:color="auto"/>
            </w:tcBorders>
            <w:shd w:val="clear" w:color="auto" w:fill="auto"/>
            <w:noWrap/>
            <w:vAlign w:val="bottom"/>
            <w:hideMark/>
          </w:tcPr>
          <w:p w14:paraId="1343A61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8</w:t>
            </w:r>
          </w:p>
        </w:tc>
        <w:tc>
          <w:tcPr>
            <w:tcW w:w="1459" w:type="dxa"/>
            <w:tcBorders>
              <w:top w:val="nil"/>
              <w:left w:val="nil"/>
              <w:bottom w:val="single" w:sz="4" w:space="0" w:color="auto"/>
              <w:right w:val="single" w:sz="4" w:space="0" w:color="auto"/>
            </w:tcBorders>
            <w:shd w:val="clear" w:color="auto" w:fill="auto"/>
            <w:noWrap/>
            <w:vAlign w:val="bottom"/>
            <w:hideMark/>
          </w:tcPr>
          <w:p w14:paraId="2547185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3</w:t>
            </w:r>
          </w:p>
        </w:tc>
        <w:tc>
          <w:tcPr>
            <w:tcW w:w="818" w:type="dxa"/>
            <w:tcBorders>
              <w:top w:val="nil"/>
              <w:left w:val="nil"/>
              <w:bottom w:val="single" w:sz="4" w:space="0" w:color="auto"/>
              <w:right w:val="single" w:sz="4" w:space="0" w:color="auto"/>
            </w:tcBorders>
            <w:shd w:val="clear" w:color="auto" w:fill="auto"/>
            <w:noWrap/>
            <w:vAlign w:val="bottom"/>
            <w:hideMark/>
          </w:tcPr>
          <w:p w14:paraId="337DC1F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A86B39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5</w:t>
            </w:r>
          </w:p>
        </w:tc>
        <w:tc>
          <w:tcPr>
            <w:tcW w:w="819" w:type="dxa"/>
            <w:tcBorders>
              <w:top w:val="nil"/>
              <w:left w:val="nil"/>
              <w:bottom w:val="single" w:sz="4" w:space="0" w:color="auto"/>
              <w:right w:val="single" w:sz="4" w:space="0" w:color="auto"/>
            </w:tcBorders>
            <w:shd w:val="clear" w:color="auto" w:fill="auto"/>
            <w:noWrap/>
            <w:vAlign w:val="bottom"/>
            <w:hideMark/>
          </w:tcPr>
          <w:p w14:paraId="1CA55F2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7FA51AA7"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599E604D"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RIC Salin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2BE1555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7E93F5F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D50259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56BF5E2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0.00</w:t>
            </w:r>
          </w:p>
        </w:tc>
        <w:tc>
          <w:tcPr>
            <w:tcW w:w="1078" w:type="dxa"/>
            <w:tcBorders>
              <w:top w:val="nil"/>
              <w:left w:val="nil"/>
              <w:bottom w:val="single" w:sz="4" w:space="0" w:color="auto"/>
              <w:right w:val="single" w:sz="4" w:space="0" w:color="auto"/>
            </w:tcBorders>
            <w:shd w:val="clear" w:color="auto" w:fill="auto"/>
            <w:noWrap/>
            <w:vAlign w:val="bottom"/>
            <w:hideMark/>
          </w:tcPr>
          <w:p w14:paraId="068D17B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6DD40E9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36.00</w:t>
            </w:r>
          </w:p>
        </w:tc>
        <w:tc>
          <w:tcPr>
            <w:tcW w:w="1079" w:type="dxa"/>
            <w:tcBorders>
              <w:top w:val="nil"/>
              <w:left w:val="nil"/>
              <w:bottom w:val="single" w:sz="4" w:space="0" w:color="auto"/>
              <w:right w:val="single" w:sz="4" w:space="0" w:color="auto"/>
            </w:tcBorders>
            <w:shd w:val="clear" w:color="auto" w:fill="auto"/>
            <w:noWrap/>
            <w:vAlign w:val="bottom"/>
            <w:hideMark/>
          </w:tcPr>
          <w:p w14:paraId="7B3F9BE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2</w:t>
            </w:r>
          </w:p>
        </w:tc>
        <w:tc>
          <w:tcPr>
            <w:tcW w:w="1459" w:type="dxa"/>
            <w:tcBorders>
              <w:top w:val="nil"/>
              <w:left w:val="nil"/>
              <w:bottom w:val="single" w:sz="4" w:space="0" w:color="auto"/>
              <w:right w:val="single" w:sz="4" w:space="0" w:color="auto"/>
            </w:tcBorders>
            <w:shd w:val="clear" w:color="auto" w:fill="auto"/>
            <w:noWrap/>
            <w:vAlign w:val="bottom"/>
            <w:hideMark/>
          </w:tcPr>
          <w:p w14:paraId="524CD4D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9</w:t>
            </w:r>
          </w:p>
        </w:tc>
        <w:tc>
          <w:tcPr>
            <w:tcW w:w="818" w:type="dxa"/>
            <w:tcBorders>
              <w:top w:val="nil"/>
              <w:left w:val="nil"/>
              <w:bottom w:val="single" w:sz="4" w:space="0" w:color="auto"/>
              <w:right w:val="single" w:sz="4" w:space="0" w:color="auto"/>
            </w:tcBorders>
            <w:shd w:val="clear" w:color="auto" w:fill="auto"/>
            <w:noWrap/>
            <w:vAlign w:val="bottom"/>
            <w:hideMark/>
          </w:tcPr>
          <w:p w14:paraId="688E39E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60</w:t>
            </w:r>
          </w:p>
        </w:tc>
        <w:tc>
          <w:tcPr>
            <w:tcW w:w="1459" w:type="dxa"/>
            <w:tcBorders>
              <w:top w:val="nil"/>
              <w:left w:val="nil"/>
              <w:bottom w:val="single" w:sz="4" w:space="0" w:color="auto"/>
              <w:right w:val="single" w:sz="4" w:space="0" w:color="auto"/>
            </w:tcBorders>
            <w:shd w:val="clear" w:color="auto" w:fill="auto"/>
            <w:noWrap/>
            <w:vAlign w:val="bottom"/>
            <w:hideMark/>
          </w:tcPr>
          <w:p w14:paraId="33507883"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8</w:t>
            </w:r>
          </w:p>
        </w:tc>
        <w:tc>
          <w:tcPr>
            <w:tcW w:w="819" w:type="dxa"/>
            <w:tcBorders>
              <w:top w:val="nil"/>
              <w:left w:val="nil"/>
              <w:bottom w:val="single" w:sz="4" w:space="0" w:color="auto"/>
              <w:right w:val="single" w:sz="4" w:space="0" w:color="auto"/>
            </w:tcBorders>
            <w:shd w:val="clear" w:color="auto" w:fill="auto"/>
            <w:noWrap/>
            <w:vAlign w:val="bottom"/>
            <w:hideMark/>
          </w:tcPr>
          <w:p w14:paraId="312BFD6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1</w:t>
            </w:r>
          </w:p>
        </w:tc>
      </w:tr>
      <w:tr w:rsidR="00C11CE1" w:rsidRPr="00C11CE1" w14:paraId="1B4BA1F4"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7BFC6862"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RIC Oxígeno en prof.</w:t>
            </w:r>
          </w:p>
        </w:tc>
        <w:tc>
          <w:tcPr>
            <w:tcW w:w="1224" w:type="dxa"/>
            <w:tcBorders>
              <w:top w:val="nil"/>
              <w:left w:val="nil"/>
              <w:bottom w:val="single" w:sz="4" w:space="0" w:color="auto"/>
              <w:right w:val="single" w:sz="4" w:space="0" w:color="auto"/>
            </w:tcBorders>
            <w:shd w:val="clear" w:color="auto" w:fill="auto"/>
            <w:noWrap/>
            <w:vAlign w:val="bottom"/>
            <w:hideMark/>
          </w:tcPr>
          <w:p w14:paraId="1D3D713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92CF6F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2D0B2D1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20CE5AA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1.00</w:t>
            </w:r>
          </w:p>
        </w:tc>
        <w:tc>
          <w:tcPr>
            <w:tcW w:w="1078" w:type="dxa"/>
            <w:tcBorders>
              <w:top w:val="nil"/>
              <w:left w:val="nil"/>
              <w:bottom w:val="single" w:sz="4" w:space="0" w:color="auto"/>
              <w:right w:val="single" w:sz="4" w:space="0" w:color="auto"/>
            </w:tcBorders>
            <w:shd w:val="clear" w:color="auto" w:fill="auto"/>
            <w:noWrap/>
            <w:vAlign w:val="bottom"/>
            <w:hideMark/>
          </w:tcPr>
          <w:p w14:paraId="2779479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72BCFE5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72.00</w:t>
            </w:r>
          </w:p>
        </w:tc>
        <w:tc>
          <w:tcPr>
            <w:tcW w:w="1079" w:type="dxa"/>
            <w:tcBorders>
              <w:top w:val="nil"/>
              <w:left w:val="nil"/>
              <w:bottom w:val="single" w:sz="4" w:space="0" w:color="auto"/>
              <w:right w:val="single" w:sz="4" w:space="0" w:color="auto"/>
            </w:tcBorders>
            <w:shd w:val="clear" w:color="auto" w:fill="auto"/>
            <w:noWrap/>
            <w:vAlign w:val="bottom"/>
            <w:hideMark/>
          </w:tcPr>
          <w:p w14:paraId="577550A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4AA4E26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20</w:t>
            </w:r>
          </w:p>
        </w:tc>
        <w:tc>
          <w:tcPr>
            <w:tcW w:w="818" w:type="dxa"/>
            <w:tcBorders>
              <w:top w:val="nil"/>
              <w:left w:val="nil"/>
              <w:bottom w:val="single" w:sz="4" w:space="0" w:color="auto"/>
              <w:right w:val="single" w:sz="4" w:space="0" w:color="auto"/>
            </w:tcBorders>
            <w:shd w:val="clear" w:color="auto" w:fill="auto"/>
            <w:noWrap/>
            <w:vAlign w:val="bottom"/>
            <w:hideMark/>
          </w:tcPr>
          <w:p w14:paraId="328D5B7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459" w:type="dxa"/>
            <w:tcBorders>
              <w:top w:val="nil"/>
              <w:left w:val="nil"/>
              <w:bottom w:val="single" w:sz="4" w:space="0" w:color="auto"/>
              <w:right w:val="single" w:sz="4" w:space="0" w:color="auto"/>
            </w:tcBorders>
            <w:shd w:val="clear" w:color="auto" w:fill="auto"/>
            <w:noWrap/>
            <w:vAlign w:val="bottom"/>
            <w:hideMark/>
          </w:tcPr>
          <w:p w14:paraId="73F9940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5</w:t>
            </w:r>
          </w:p>
        </w:tc>
        <w:tc>
          <w:tcPr>
            <w:tcW w:w="819" w:type="dxa"/>
            <w:tcBorders>
              <w:top w:val="nil"/>
              <w:left w:val="nil"/>
              <w:bottom w:val="single" w:sz="4" w:space="0" w:color="auto"/>
              <w:right w:val="single" w:sz="4" w:space="0" w:color="auto"/>
            </w:tcBorders>
            <w:shd w:val="clear" w:color="auto" w:fill="auto"/>
            <w:noWrap/>
            <w:vAlign w:val="bottom"/>
            <w:hideMark/>
          </w:tcPr>
          <w:p w14:paraId="48AFCCA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28A35C3E"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3F90BB59"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RIC Densidad en prof.</w:t>
            </w:r>
          </w:p>
        </w:tc>
        <w:tc>
          <w:tcPr>
            <w:tcW w:w="1224" w:type="dxa"/>
            <w:tcBorders>
              <w:top w:val="nil"/>
              <w:left w:val="nil"/>
              <w:bottom w:val="single" w:sz="4" w:space="0" w:color="auto"/>
              <w:right w:val="single" w:sz="4" w:space="0" w:color="auto"/>
            </w:tcBorders>
            <w:shd w:val="clear" w:color="auto" w:fill="auto"/>
            <w:noWrap/>
            <w:vAlign w:val="bottom"/>
            <w:hideMark/>
          </w:tcPr>
          <w:p w14:paraId="2E70178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1D4379D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40A65193"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479442C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3.00</w:t>
            </w:r>
          </w:p>
        </w:tc>
        <w:tc>
          <w:tcPr>
            <w:tcW w:w="1078" w:type="dxa"/>
            <w:tcBorders>
              <w:top w:val="nil"/>
              <w:left w:val="nil"/>
              <w:bottom w:val="single" w:sz="4" w:space="0" w:color="auto"/>
              <w:right w:val="single" w:sz="4" w:space="0" w:color="auto"/>
            </w:tcBorders>
            <w:shd w:val="clear" w:color="auto" w:fill="auto"/>
            <w:noWrap/>
            <w:vAlign w:val="bottom"/>
            <w:hideMark/>
          </w:tcPr>
          <w:p w14:paraId="1DD2A5F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c>
          <w:tcPr>
            <w:tcW w:w="1198" w:type="dxa"/>
            <w:tcBorders>
              <w:top w:val="nil"/>
              <w:left w:val="nil"/>
              <w:bottom w:val="single" w:sz="4" w:space="0" w:color="auto"/>
              <w:right w:val="single" w:sz="4" w:space="0" w:color="auto"/>
            </w:tcBorders>
            <w:shd w:val="clear" w:color="auto" w:fill="auto"/>
            <w:noWrap/>
            <w:vAlign w:val="bottom"/>
            <w:hideMark/>
          </w:tcPr>
          <w:p w14:paraId="3536784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52.00</w:t>
            </w:r>
          </w:p>
        </w:tc>
        <w:tc>
          <w:tcPr>
            <w:tcW w:w="1079" w:type="dxa"/>
            <w:tcBorders>
              <w:top w:val="nil"/>
              <w:left w:val="nil"/>
              <w:bottom w:val="single" w:sz="4" w:space="0" w:color="auto"/>
              <w:right w:val="single" w:sz="4" w:space="0" w:color="auto"/>
            </w:tcBorders>
            <w:shd w:val="clear" w:color="auto" w:fill="auto"/>
            <w:noWrap/>
            <w:vAlign w:val="bottom"/>
            <w:hideMark/>
          </w:tcPr>
          <w:p w14:paraId="05B143C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76</w:t>
            </w:r>
          </w:p>
        </w:tc>
        <w:tc>
          <w:tcPr>
            <w:tcW w:w="1459" w:type="dxa"/>
            <w:tcBorders>
              <w:top w:val="nil"/>
              <w:left w:val="nil"/>
              <w:bottom w:val="single" w:sz="4" w:space="0" w:color="auto"/>
              <w:right w:val="single" w:sz="4" w:space="0" w:color="auto"/>
            </w:tcBorders>
            <w:shd w:val="clear" w:color="auto" w:fill="auto"/>
            <w:noWrap/>
            <w:vAlign w:val="bottom"/>
            <w:hideMark/>
          </w:tcPr>
          <w:p w14:paraId="7C8269D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9</w:t>
            </w:r>
          </w:p>
        </w:tc>
        <w:tc>
          <w:tcPr>
            <w:tcW w:w="818" w:type="dxa"/>
            <w:tcBorders>
              <w:top w:val="nil"/>
              <w:left w:val="nil"/>
              <w:bottom w:val="single" w:sz="4" w:space="0" w:color="auto"/>
              <w:right w:val="single" w:sz="4" w:space="0" w:color="auto"/>
            </w:tcBorders>
            <w:shd w:val="clear" w:color="auto" w:fill="auto"/>
            <w:noWrap/>
            <w:vAlign w:val="bottom"/>
            <w:hideMark/>
          </w:tcPr>
          <w:p w14:paraId="3223EFB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27B034B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2</w:t>
            </w:r>
          </w:p>
        </w:tc>
        <w:tc>
          <w:tcPr>
            <w:tcW w:w="819" w:type="dxa"/>
            <w:tcBorders>
              <w:top w:val="nil"/>
              <w:left w:val="nil"/>
              <w:bottom w:val="single" w:sz="4" w:space="0" w:color="auto"/>
              <w:right w:val="single" w:sz="4" w:space="0" w:color="auto"/>
            </w:tcBorders>
            <w:shd w:val="clear" w:color="auto" w:fill="auto"/>
            <w:noWrap/>
            <w:vAlign w:val="bottom"/>
            <w:hideMark/>
          </w:tcPr>
          <w:p w14:paraId="2DE4412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1</w:t>
            </w:r>
          </w:p>
        </w:tc>
      </w:tr>
      <w:tr w:rsidR="00C11CE1" w:rsidRPr="00C11CE1" w14:paraId="1A1671BD"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1E16746B"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Temperatura en sup.</w:t>
            </w:r>
          </w:p>
        </w:tc>
        <w:tc>
          <w:tcPr>
            <w:tcW w:w="1224" w:type="dxa"/>
            <w:tcBorders>
              <w:top w:val="nil"/>
              <w:left w:val="nil"/>
              <w:bottom w:val="single" w:sz="4" w:space="0" w:color="auto"/>
              <w:right w:val="single" w:sz="4" w:space="0" w:color="auto"/>
            </w:tcBorders>
            <w:shd w:val="clear" w:color="auto" w:fill="auto"/>
            <w:noWrap/>
            <w:vAlign w:val="bottom"/>
            <w:hideMark/>
          </w:tcPr>
          <w:p w14:paraId="5E7CE1B2"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77EB45A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17DCD9C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0E9BC91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29.00</w:t>
            </w:r>
          </w:p>
        </w:tc>
        <w:tc>
          <w:tcPr>
            <w:tcW w:w="1078" w:type="dxa"/>
            <w:tcBorders>
              <w:top w:val="nil"/>
              <w:left w:val="nil"/>
              <w:bottom w:val="single" w:sz="4" w:space="0" w:color="auto"/>
              <w:right w:val="single" w:sz="4" w:space="0" w:color="auto"/>
            </w:tcBorders>
            <w:shd w:val="clear" w:color="auto" w:fill="auto"/>
            <w:noWrap/>
            <w:vAlign w:val="bottom"/>
            <w:hideMark/>
          </w:tcPr>
          <w:p w14:paraId="097D4AE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30</w:t>
            </w:r>
          </w:p>
        </w:tc>
        <w:tc>
          <w:tcPr>
            <w:tcW w:w="1198" w:type="dxa"/>
            <w:tcBorders>
              <w:top w:val="nil"/>
              <w:left w:val="nil"/>
              <w:bottom w:val="single" w:sz="4" w:space="0" w:color="auto"/>
              <w:right w:val="single" w:sz="4" w:space="0" w:color="auto"/>
            </w:tcBorders>
            <w:shd w:val="clear" w:color="auto" w:fill="auto"/>
            <w:noWrap/>
            <w:vAlign w:val="bottom"/>
            <w:hideMark/>
          </w:tcPr>
          <w:p w14:paraId="26AE219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39.00</w:t>
            </w:r>
          </w:p>
        </w:tc>
        <w:tc>
          <w:tcPr>
            <w:tcW w:w="1079" w:type="dxa"/>
            <w:tcBorders>
              <w:top w:val="nil"/>
              <w:left w:val="nil"/>
              <w:bottom w:val="single" w:sz="4" w:space="0" w:color="auto"/>
              <w:right w:val="single" w:sz="4" w:space="0" w:color="auto"/>
            </w:tcBorders>
            <w:shd w:val="clear" w:color="auto" w:fill="auto"/>
            <w:noWrap/>
            <w:vAlign w:val="bottom"/>
            <w:hideMark/>
          </w:tcPr>
          <w:p w14:paraId="014C13E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8</w:t>
            </w:r>
          </w:p>
        </w:tc>
        <w:tc>
          <w:tcPr>
            <w:tcW w:w="1459" w:type="dxa"/>
            <w:tcBorders>
              <w:top w:val="nil"/>
              <w:left w:val="nil"/>
              <w:bottom w:val="single" w:sz="4" w:space="0" w:color="auto"/>
              <w:right w:val="single" w:sz="4" w:space="0" w:color="auto"/>
            </w:tcBorders>
            <w:shd w:val="clear" w:color="auto" w:fill="auto"/>
            <w:noWrap/>
            <w:vAlign w:val="bottom"/>
            <w:hideMark/>
          </w:tcPr>
          <w:p w14:paraId="5EA50BB1"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4</w:t>
            </w:r>
          </w:p>
        </w:tc>
        <w:tc>
          <w:tcPr>
            <w:tcW w:w="818" w:type="dxa"/>
            <w:tcBorders>
              <w:top w:val="nil"/>
              <w:left w:val="nil"/>
              <w:bottom w:val="single" w:sz="4" w:space="0" w:color="auto"/>
              <w:right w:val="single" w:sz="4" w:space="0" w:color="auto"/>
            </w:tcBorders>
            <w:shd w:val="clear" w:color="auto" w:fill="auto"/>
            <w:noWrap/>
            <w:vAlign w:val="bottom"/>
            <w:hideMark/>
          </w:tcPr>
          <w:p w14:paraId="7CBE5FA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7</w:t>
            </w:r>
          </w:p>
        </w:tc>
        <w:tc>
          <w:tcPr>
            <w:tcW w:w="1459" w:type="dxa"/>
            <w:tcBorders>
              <w:top w:val="nil"/>
              <w:left w:val="nil"/>
              <w:bottom w:val="single" w:sz="4" w:space="0" w:color="auto"/>
              <w:right w:val="single" w:sz="4" w:space="0" w:color="auto"/>
            </w:tcBorders>
            <w:shd w:val="clear" w:color="auto" w:fill="auto"/>
            <w:noWrap/>
            <w:vAlign w:val="bottom"/>
            <w:hideMark/>
          </w:tcPr>
          <w:p w14:paraId="2E68E44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4</w:t>
            </w:r>
          </w:p>
        </w:tc>
        <w:tc>
          <w:tcPr>
            <w:tcW w:w="819" w:type="dxa"/>
            <w:tcBorders>
              <w:top w:val="nil"/>
              <w:left w:val="nil"/>
              <w:bottom w:val="single" w:sz="4" w:space="0" w:color="auto"/>
              <w:right w:val="single" w:sz="4" w:space="0" w:color="auto"/>
            </w:tcBorders>
            <w:shd w:val="clear" w:color="auto" w:fill="auto"/>
            <w:noWrap/>
            <w:vAlign w:val="bottom"/>
            <w:hideMark/>
          </w:tcPr>
          <w:p w14:paraId="090B85BE"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6</w:t>
            </w:r>
          </w:p>
        </w:tc>
      </w:tr>
      <w:tr w:rsidR="00C11CE1" w:rsidRPr="00C11CE1" w14:paraId="78797D68"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A161D79"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Salinidad en sup.</w:t>
            </w:r>
          </w:p>
        </w:tc>
        <w:tc>
          <w:tcPr>
            <w:tcW w:w="1224" w:type="dxa"/>
            <w:tcBorders>
              <w:top w:val="nil"/>
              <w:left w:val="nil"/>
              <w:bottom w:val="single" w:sz="4" w:space="0" w:color="auto"/>
              <w:right w:val="single" w:sz="4" w:space="0" w:color="auto"/>
            </w:tcBorders>
            <w:shd w:val="clear" w:color="auto" w:fill="auto"/>
            <w:noWrap/>
            <w:vAlign w:val="bottom"/>
            <w:hideMark/>
          </w:tcPr>
          <w:p w14:paraId="6D75A58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555C7F44"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588B2F57"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6EA3FC10"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20.00</w:t>
            </w:r>
          </w:p>
        </w:tc>
        <w:tc>
          <w:tcPr>
            <w:tcW w:w="1078" w:type="dxa"/>
            <w:tcBorders>
              <w:top w:val="nil"/>
              <w:left w:val="nil"/>
              <w:bottom w:val="single" w:sz="4" w:space="0" w:color="auto"/>
              <w:right w:val="single" w:sz="4" w:space="0" w:color="auto"/>
            </w:tcBorders>
            <w:shd w:val="clear" w:color="auto" w:fill="auto"/>
            <w:noWrap/>
            <w:vAlign w:val="bottom"/>
            <w:hideMark/>
          </w:tcPr>
          <w:p w14:paraId="2409DB63"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9</w:t>
            </w:r>
          </w:p>
        </w:tc>
        <w:tc>
          <w:tcPr>
            <w:tcW w:w="1198" w:type="dxa"/>
            <w:tcBorders>
              <w:top w:val="nil"/>
              <w:left w:val="nil"/>
              <w:bottom w:val="single" w:sz="4" w:space="0" w:color="auto"/>
              <w:right w:val="single" w:sz="4" w:space="0" w:color="auto"/>
            </w:tcBorders>
            <w:shd w:val="clear" w:color="auto" w:fill="auto"/>
            <w:noWrap/>
            <w:vAlign w:val="bottom"/>
            <w:hideMark/>
          </w:tcPr>
          <w:p w14:paraId="29323C42"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24.00</w:t>
            </w:r>
          </w:p>
        </w:tc>
        <w:tc>
          <w:tcPr>
            <w:tcW w:w="1079" w:type="dxa"/>
            <w:tcBorders>
              <w:top w:val="nil"/>
              <w:left w:val="nil"/>
              <w:bottom w:val="single" w:sz="4" w:space="0" w:color="auto"/>
              <w:right w:val="single" w:sz="4" w:space="0" w:color="auto"/>
            </w:tcBorders>
            <w:shd w:val="clear" w:color="auto" w:fill="auto"/>
            <w:noWrap/>
            <w:vAlign w:val="bottom"/>
            <w:hideMark/>
          </w:tcPr>
          <w:p w14:paraId="073E7AE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02FDE25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6</w:t>
            </w:r>
          </w:p>
        </w:tc>
        <w:tc>
          <w:tcPr>
            <w:tcW w:w="818" w:type="dxa"/>
            <w:tcBorders>
              <w:top w:val="nil"/>
              <w:left w:val="nil"/>
              <w:bottom w:val="single" w:sz="4" w:space="0" w:color="auto"/>
              <w:right w:val="single" w:sz="4" w:space="0" w:color="auto"/>
            </w:tcBorders>
            <w:shd w:val="clear" w:color="auto" w:fill="auto"/>
            <w:noWrap/>
            <w:vAlign w:val="bottom"/>
            <w:hideMark/>
          </w:tcPr>
          <w:p w14:paraId="60E0BEBA"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2901DC5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auto" w:fill="auto"/>
            <w:noWrap/>
            <w:vAlign w:val="bottom"/>
            <w:hideMark/>
          </w:tcPr>
          <w:p w14:paraId="476E95E6"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9</w:t>
            </w:r>
          </w:p>
        </w:tc>
      </w:tr>
      <w:tr w:rsidR="00C11CE1" w:rsidRPr="00C11CE1" w14:paraId="475D7750" w14:textId="77777777" w:rsidTr="00C11CE1">
        <w:trPr>
          <w:divId w:val="2121563087"/>
          <w:trHeight w:val="313"/>
        </w:trPr>
        <w:tc>
          <w:tcPr>
            <w:tcW w:w="2639" w:type="dxa"/>
            <w:tcBorders>
              <w:top w:val="nil"/>
              <w:left w:val="single" w:sz="4" w:space="0" w:color="auto"/>
              <w:bottom w:val="single" w:sz="4" w:space="0" w:color="auto"/>
              <w:right w:val="single" w:sz="4" w:space="0" w:color="auto"/>
            </w:tcBorders>
            <w:shd w:val="clear" w:color="auto" w:fill="auto"/>
            <w:noWrap/>
            <w:vAlign w:val="bottom"/>
            <w:hideMark/>
          </w:tcPr>
          <w:p w14:paraId="67CCEB5A" w14:textId="77777777" w:rsidR="00C11CE1" w:rsidRPr="00C11CE1" w:rsidRDefault="00C11CE1" w:rsidP="00C11CE1">
            <w:pPr>
              <w:spacing w:before="0" w:after="0"/>
              <w:contextualSpacing w:val="0"/>
              <w:jc w:val="left"/>
              <w:rPr>
                <w:rFonts w:ascii="Calibri" w:hAnsi="Calibri" w:cs="Calibri"/>
                <w:bCs w:val="0"/>
                <w:color w:val="000000"/>
                <w:lang w:val="es-CO" w:eastAsia="es-CO"/>
              </w:rPr>
            </w:pPr>
            <w:r w:rsidRPr="00C11CE1">
              <w:rPr>
                <w:rFonts w:ascii="Calibri" w:hAnsi="Calibri" w:cs="Calibri"/>
                <w:bCs w:val="0"/>
                <w:color w:val="000000"/>
                <w:lang w:val="es-CO" w:eastAsia="es-CO"/>
              </w:rPr>
              <w:t>Densidad en sup.</w:t>
            </w:r>
          </w:p>
        </w:tc>
        <w:tc>
          <w:tcPr>
            <w:tcW w:w="1224" w:type="dxa"/>
            <w:tcBorders>
              <w:top w:val="nil"/>
              <w:left w:val="nil"/>
              <w:bottom w:val="single" w:sz="4" w:space="0" w:color="auto"/>
              <w:right w:val="single" w:sz="4" w:space="0" w:color="auto"/>
            </w:tcBorders>
            <w:shd w:val="clear" w:color="auto" w:fill="auto"/>
            <w:noWrap/>
            <w:vAlign w:val="bottom"/>
            <w:hideMark/>
          </w:tcPr>
          <w:p w14:paraId="3B6DBD2D"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1224" w:type="dxa"/>
            <w:tcBorders>
              <w:top w:val="nil"/>
              <w:left w:val="nil"/>
              <w:bottom w:val="single" w:sz="4" w:space="0" w:color="auto"/>
              <w:right w:val="single" w:sz="4" w:space="0" w:color="auto"/>
            </w:tcBorders>
            <w:shd w:val="clear" w:color="auto" w:fill="auto"/>
            <w:noWrap/>
            <w:vAlign w:val="bottom"/>
            <w:hideMark/>
          </w:tcPr>
          <w:p w14:paraId="7BFF4D3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35.00</w:t>
            </w:r>
          </w:p>
        </w:tc>
        <w:tc>
          <w:tcPr>
            <w:tcW w:w="969" w:type="dxa"/>
            <w:tcBorders>
              <w:top w:val="nil"/>
              <w:left w:val="nil"/>
              <w:bottom w:val="single" w:sz="4" w:space="0" w:color="auto"/>
              <w:right w:val="single" w:sz="4" w:space="0" w:color="auto"/>
            </w:tcBorders>
            <w:shd w:val="clear" w:color="auto" w:fill="auto"/>
            <w:noWrap/>
            <w:vAlign w:val="bottom"/>
            <w:hideMark/>
          </w:tcPr>
          <w:p w14:paraId="0C436B4B"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46</w:t>
            </w:r>
          </w:p>
        </w:tc>
        <w:tc>
          <w:tcPr>
            <w:tcW w:w="1198" w:type="dxa"/>
            <w:tcBorders>
              <w:top w:val="nil"/>
              <w:left w:val="nil"/>
              <w:bottom w:val="single" w:sz="4" w:space="0" w:color="auto"/>
              <w:right w:val="single" w:sz="4" w:space="0" w:color="auto"/>
            </w:tcBorders>
            <w:shd w:val="clear" w:color="auto" w:fill="auto"/>
            <w:noWrap/>
            <w:vAlign w:val="bottom"/>
            <w:hideMark/>
          </w:tcPr>
          <w:p w14:paraId="1177C409"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169.00</w:t>
            </w:r>
          </w:p>
        </w:tc>
        <w:tc>
          <w:tcPr>
            <w:tcW w:w="1078" w:type="dxa"/>
            <w:tcBorders>
              <w:top w:val="nil"/>
              <w:left w:val="nil"/>
              <w:bottom w:val="single" w:sz="4" w:space="0" w:color="auto"/>
              <w:right w:val="single" w:sz="4" w:space="0" w:color="auto"/>
            </w:tcBorders>
            <w:shd w:val="clear" w:color="auto" w:fill="auto"/>
            <w:noWrap/>
            <w:vAlign w:val="bottom"/>
            <w:hideMark/>
          </w:tcPr>
          <w:p w14:paraId="3AA8520E"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83</w:t>
            </w:r>
          </w:p>
        </w:tc>
        <w:tc>
          <w:tcPr>
            <w:tcW w:w="1198" w:type="dxa"/>
            <w:tcBorders>
              <w:top w:val="nil"/>
              <w:left w:val="nil"/>
              <w:bottom w:val="single" w:sz="4" w:space="0" w:color="auto"/>
              <w:right w:val="single" w:sz="4" w:space="0" w:color="auto"/>
            </w:tcBorders>
            <w:shd w:val="clear" w:color="auto" w:fill="auto"/>
            <w:noWrap/>
            <w:vAlign w:val="bottom"/>
            <w:hideMark/>
          </w:tcPr>
          <w:p w14:paraId="6660B32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228.00</w:t>
            </w:r>
          </w:p>
        </w:tc>
        <w:tc>
          <w:tcPr>
            <w:tcW w:w="1079" w:type="dxa"/>
            <w:tcBorders>
              <w:top w:val="nil"/>
              <w:left w:val="nil"/>
              <w:bottom w:val="single" w:sz="4" w:space="0" w:color="auto"/>
              <w:right w:val="single" w:sz="4" w:space="0" w:color="auto"/>
            </w:tcBorders>
            <w:shd w:val="clear" w:color="auto" w:fill="auto"/>
            <w:noWrap/>
            <w:vAlign w:val="bottom"/>
            <w:hideMark/>
          </w:tcPr>
          <w:p w14:paraId="26C6F29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3955162C"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7</w:t>
            </w:r>
          </w:p>
        </w:tc>
        <w:tc>
          <w:tcPr>
            <w:tcW w:w="818" w:type="dxa"/>
            <w:tcBorders>
              <w:top w:val="nil"/>
              <w:left w:val="nil"/>
              <w:bottom w:val="single" w:sz="4" w:space="0" w:color="auto"/>
              <w:right w:val="single" w:sz="4" w:space="0" w:color="auto"/>
            </w:tcBorders>
            <w:shd w:val="clear" w:color="auto" w:fill="auto"/>
            <w:noWrap/>
            <w:vAlign w:val="bottom"/>
            <w:hideMark/>
          </w:tcPr>
          <w:p w14:paraId="104059DF"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lt; 0.05</w:t>
            </w:r>
          </w:p>
        </w:tc>
        <w:tc>
          <w:tcPr>
            <w:tcW w:w="1459" w:type="dxa"/>
            <w:tcBorders>
              <w:top w:val="nil"/>
              <w:left w:val="nil"/>
              <w:bottom w:val="single" w:sz="4" w:space="0" w:color="auto"/>
              <w:right w:val="single" w:sz="4" w:space="0" w:color="auto"/>
            </w:tcBorders>
            <w:shd w:val="clear" w:color="auto" w:fill="auto"/>
            <w:noWrap/>
            <w:vAlign w:val="bottom"/>
            <w:hideMark/>
          </w:tcPr>
          <w:p w14:paraId="0FC48938"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10</w:t>
            </w:r>
          </w:p>
        </w:tc>
        <w:tc>
          <w:tcPr>
            <w:tcW w:w="819" w:type="dxa"/>
            <w:tcBorders>
              <w:top w:val="nil"/>
              <w:left w:val="nil"/>
              <w:bottom w:val="single" w:sz="4" w:space="0" w:color="auto"/>
              <w:right w:val="single" w:sz="4" w:space="0" w:color="auto"/>
            </w:tcBorders>
            <w:shd w:val="clear" w:color="auto" w:fill="auto"/>
            <w:noWrap/>
            <w:vAlign w:val="bottom"/>
            <w:hideMark/>
          </w:tcPr>
          <w:p w14:paraId="01D0EE95" w14:textId="77777777" w:rsidR="00C11CE1" w:rsidRPr="00C11CE1" w:rsidRDefault="00C11CE1" w:rsidP="00C11CE1">
            <w:pPr>
              <w:spacing w:before="0" w:after="0"/>
              <w:contextualSpacing w:val="0"/>
              <w:jc w:val="center"/>
              <w:rPr>
                <w:rFonts w:ascii="Calibri" w:hAnsi="Calibri" w:cs="Calibri"/>
                <w:bCs w:val="0"/>
                <w:color w:val="000000"/>
                <w:lang w:val="es-CO" w:eastAsia="es-CO"/>
              </w:rPr>
            </w:pPr>
            <w:r w:rsidRPr="00C11CE1">
              <w:rPr>
                <w:rFonts w:ascii="Calibri" w:hAnsi="Calibri" w:cs="Calibri"/>
                <w:bCs w:val="0"/>
                <w:color w:val="000000"/>
                <w:lang w:val="es-CO" w:eastAsia="es-CO"/>
              </w:rPr>
              <w:t>0.08</w:t>
            </w:r>
          </w:p>
        </w:tc>
      </w:tr>
    </w:tbl>
    <w:p w14:paraId="208EA9B8" w14:textId="77777777" w:rsidR="003561B5" w:rsidRDefault="003561B5">
      <w:pPr>
        <w:spacing w:before="0" w:after="0"/>
        <w:contextualSpacing w:val="0"/>
        <w:jc w:val="left"/>
      </w:pPr>
      <w:r>
        <w:fldChar w:fldCharType="end"/>
      </w:r>
    </w:p>
    <w:p w14:paraId="5A45193D" w14:textId="4496A436" w:rsidR="005E062B" w:rsidRDefault="005E062B" w:rsidP="005E062B">
      <w:pPr>
        <w:pStyle w:val="Prrafodelista"/>
        <w:spacing w:before="0" w:after="0"/>
        <w:contextualSpacing w:val="0"/>
        <w:jc w:val="left"/>
        <w:sectPr w:rsidR="005E062B" w:rsidSect="003561B5">
          <w:pgSz w:w="16838" w:h="11906" w:orient="landscape"/>
          <w:pgMar w:top="720" w:right="720" w:bottom="720" w:left="720" w:header="708" w:footer="708" w:gutter="0"/>
          <w:cols w:space="708"/>
          <w:docGrid w:linePitch="360"/>
        </w:sectPr>
      </w:pPr>
      <w:r>
        <w:t>*</w:t>
      </w:r>
      <w:proofErr w:type="gramStart"/>
      <w:r>
        <w:t>solo  estos</w:t>
      </w:r>
      <w:proofErr w:type="gramEnd"/>
      <w:r>
        <w:t xml:space="preserve"> análisis son válidos debido a que no se detectaron autocorrelación espacial en estas variables en ninguno de los períodos mareales , cumpliéndose así e l supuesto de independencia de las muestras. </w:t>
      </w:r>
    </w:p>
    <w:p w14:paraId="55B94717" w14:textId="77777777" w:rsidR="009245C0" w:rsidRDefault="009245C0" w:rsidP="009245C0">
      <w:pPr>
        <w:spacing w:before="0" w:after="0"/>
        <w:contextualSpacing w:val="0"/>
        <w:jc w:val="center"/>
        <w:rPr>
          <w:bCs w:val="0"/>
        </w:rPr>
      </w:pPr>
    </w:p>
    <w:p w14:paraId="6C1D4B7B" w14:textId="1FFA43C3" w:rsidR="009245C0" w:rsidRDefault="009245C0" w:rsidP="009245C0">
      <w:pPr>
        <w:spacing w:before="0" w:after="0"/>
        <w:contextualSpacing w:val="0"/>
        <w:rPr>
          <w:bCs w:val="0"/>
        </w:rPr>
      </w:pPr>
      <w:r>
        <w:rPr>
          <w:bCs w:val="0"/>
        </w:rPr>
        <w:t>Para disminuir la complejidad del análisis de las variables fisicoquímicas se realizó un análisis de componentes principales, sin embargo</w:t>
      </w:r>
      <w:r w:rsidR="00FB01DA">
        <w:rPr>
          <w:bCs w:val="0"/>
        </w:rPr>
        <w:t>, debido al escenario de una alta autocorrelación espacial estos resultados hay que considerarlos NO concluyentes completamente ya que este escenario viola los supuestos de independencia entre las muestras, presentándose pseudoreplicación.</w:t>
      </w:r>
    </w:p>
    <w:p w14:paraId="44C06B2A" w14:textId="77777777" w:rsidR="00FB01DA" w:rsidRDefault="00FB01DA" w:rsidP="009245C0">
      <w:pPr>
        <w:spacing w:before="0" w:after="0"/>
        <w:contextualSpacing w:val="0"/>
        <w:rPr>
          <w:bCs w:val="0"/>
        </w:rPr>
      </w:pPr>
    </w:p>
    <w:p w14:paraId="25FAF740" w14:textId="3D3E0D61" w:rsidR="00FB01DA" w:rsidRDefault="00FB01DA" w:rsidP="009245C0">
      <w:pPr>
        <w:spacing w:before="0" w:after="0"/>
        <w:contextualSpacing w:val="0"/>
        <w:rPr>
          <w:bCs w:val="0"/>
        </w:rPr>
      </w:pPr>
      <w:r>
        <w:rPr>
          <w:bCs w:val="0"/>
        </w:rPr>
        <w:t xml:space="preserve">Para la primera dimensión se observa que ocho variables tienen correlaciones </w:t>
      </w:r>
      <w:r w:rsidR="009F6117">
        <w:rPr>
          <w:bCs w:val="0"/>
        </w:rPr>
        <w:t xml:space="preserve">fuertes cuatro positivas muy relacionadas con los nutrientes solidos suspendidos y la calidad del agua (TSI) y cuatro negativas relacionadas con el pH, densidad, transparencia y oxígeno disuelto. En la segunda dimensión las correlaciones fuertes positivas se presentaron con las variables de la mediana de oxígeno medida en la columna de agua, la </w:t>
      </w:r>
      <w:proofErr w:type="gramStart"/>
      <w:r w:rsidR="009F6117">
        <w:rPr>
          <w:bCs w:val="0"/>
        </w:rPr>
        <w:t>salinidad superficial y la densidad superficial</w:t>
      </w:r>
      <w:proofErr w:type="gramEnd"/>
      <w:r w:rsidR="009F6117">
        <w:rPr>
          <w:bCs w:val="0"/>
        </w:rPr>
        <w:t>. Las correlaciones negativas se presentaron para el rango intercuartílico de la salinidad</w:t>
      </w:r>
      <w:r w:rsidR="00FD3CB8">
        <w:rPr>
          <w:bCs w:val="0"/>
        </w:rPr>
        <w:t xml:space="preserve">, la temperatura </w:t>
      </w:r>
      <w:r w:rsidR="009F6117">
        <w:rPr>
          <w:bCs w:val="0"/>
        </w:rPr>
        <w:t>y la densidad (</w:t>
      </w:r>
      <w:r w:rsidR="009F6117">
        <w:rPr>
          <w:bCs w:val="0"/>
        </w:rPr>
        <w:fldChar w:fldCharType="begin"/>
      </w:r>
      <w:r w:rsidR="009F6117">
        <w:rPr>
          <w:bCs w:val="0"/>
        </w:rPr>
        <w:instrText xml:space="preserve"> REF _Ref134985132 \h </w:instrText>
      </w:r>
      <w:r w:rsidR="009F6117">
        <w:rPr>
          <w:bCs w:val="0"/>
        </w:rPr>
      </w:r>
      <w:r w:rsidR="009F6117">
        <w:rPr>
          <w:bCs w:val="0"/>
        </w:rPr>
        <w:fldChar w:fldCharType="separate"/>
      </w:r>
      <w:r w:rsidR="00150FFC">
        <w:t xml:space="preserve">Figura </w:t>
      </w:r>
      <w:r w:rsidR="00150FFC">
        <w:rPr>
          <w:noProof/>
        </w:rPr>
        <w:t>30</w:t>
      </w:r>
      <w:r w:rsidR="009F6117">
        <w:rPr>
          <w:bCs w:val="0"/>
        </w:rPr>
        <w:fldChar w:fldCharType="end"/>
      </w:r>
      <w:r w:rsidR="009F6117">
        <w:rPr>
          <w:bCs w:val="0"/>
        </w:rPr>
        <w:t>).</w:t>
      </w:r>
    </w:p>
    <w:p w14:paraId="7EAADF34" w14:textId="4A012B5B" w:rsidR="004D7B95" w:rsidRDefault="004D7B95" w:rsidP="009245C0">
      <w:pPr>
        <w:spacing w:before="0" w:after="0"/>
        <w:contextualSpacing w:val="0"/>
        <w:jc w:val="center"/>
        <w:rPr>
          <w:bCs w:val="0"/>
        </w:rPr>
      </w:pPr>
    </w:p>
    <w:p w14:paraId="29407880" w14:textId="655320A6" w:rsidR="00FA334F" w:rsidRDefault="00FB01DA" w:rsidP="00FA334F">
      <w:pPr>
        <w:pStyle w:val="Descripcin"/>
      </w:pPr>
      <w:r>
        <w:rPr>
          <w:noProof/>
        </w:rPr>
        <w:drawing>
          <wp:inline distT="0" distB="0" distL="0" distR="0" wp14:anchorId="2E244FA0" wp14:editId="59D17CD7">
            <wp:extent cx="5400711" cy="4221126"/>
            <wp:effectExtent l="0" t="0" r="0" b="8255"/>
            <wp:docPr id="4914578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1417" b="10424"/>
                    <a:stretch/>
                  </pic:blipFill>
                  <pic:spPr bwMode="auto">
                    <a:xfrm>
                      <a:off x="0" y="0"/>
                      <a:ext cx="5401310" cy="4221595"/>
                    </a:xfrm>
                    <a:prstGeom prst="rect">
                      <a:avLst/>
                    </a:prstGeom>
                    <a:noFill/>
                    <a:ln>
                      <a:noFill/>
                    </a:ln>
                    <a:extLst>
                      <a:ext uri="{53640926-AAD7-44D8-BBD7-CCE9431645EC}">
                        <a14:shadowObscured xmlns:a14="http://schemas.microsoft.com/office/drawing/2010/main"/>
                      </a:ext>
                    </a:extLst>
                  </pic:spPr>
                </pic:pic>
              </a:graphicData>
            </a:graphic>
          </wp:inline>
        </w:drawing>
      </w:r>
    </w:p>
    <w:p w14:paraId="1140C49D" w14:textId="28F6F474" w:rsidR="00FE06A5" w:rsidRDefault="00FE06A5" w:rsidP="00AD08AA">
      <w:pPr>
        <w:pStyle w:val="Descripcin"/>
      </w:pPr>
    </w:p>
    <w:p w14:paraId="45E012E2" w14:textId="1B9A170C" w:rsidR="00C31DCF" w:rsidRDefault="00FE06A5" w:rsidP="00AD08AA">
      <w:pPr>
        <w:pStyle w:val="Descripcin"/>
      </w:pPr>
      <w:bookmarkStart w:id="40" w:name="_Ref134985132"/>
      <w:r>
        <w:t xml:space="preserve">Figura </w:t>
      </w:r>
      <w:r w:rsidR="005B2713">
        <w:fldChar w:fldCharType="begin"/>
      </w:r>
      <w:r w:rsidR="005B2713">
        <w:instrText xml:space="preserve"> SEQ Figura \* ARABIC </w:instrText>
      </w:r>
      <w:r w:rsidR="005B2713">
        <w:fldChar w:fldCharType="separate"/>
      </w:r>
      <w:r w:rsidR="00150FFC">
        <w:rPr>
          <w:noProof/>
        </w:rPr>
        <w:t>30</w:t>
      </w:r>
      <w:r w:rsidR="005B2713">
        <w:rPr>
          <w:noProof/>
        </w:rPr>
        <w:fldChar w:fldCharType="end"/>
      </w:r>
      <w:bookmarkEnd w:id="40"/>
      <w:r>
        <w:t>.</w:t>
      </w:r>
      <w:r w:rsidR="00FB01DA">
        <w:t xml:space="preserve"> Correlación múltiple de las variables analizadas por dimensiones del análisis del componente principales.</w:t>
      </w:r>
    </w:p>
    <w:p w14:paraId="36509E0B" w14:textId="77777777" w:rsidR="00FD3CB8" w:rsidRDefault="00FD3CB8" w:rsidP="00FD3CB8"/>
    <w:p w14:paraId="6BBCB56E" w14:textId="5334F8E6" w:rsidR="00AD3C04" w:rsidRDefault="0033757A" w:rsidP="00AD08AA">
      <w:r>
        <w:t xml:space="preserve">En este análisis </w:t>
      </w:r>
      <w:r w:rsidR="00561E9D">
        <w:t xml:space="preserve">arrojó que el primer componente aportó un 45.3% aproximadamente a la variación total del conjunto de variables </w:t>
      </w:r>
      <w:r w:rsidR="005B3F8B">
        <w:t xml:space="preserve">y las variables que más aportaron a este componente fueron la mediana del oxígeno disuelto, el pH, el oxígeno disuelto en la superficie y la mediana de la salinidad medida en la columna de agua. El segundo componente aportó aproximadamente el 17% de la variación total del conjunto de variables y las variables que más aportaron a este componente fueron la densidad </w:t>
      </w:r>
      <w:r w:rsidR="00AD3C04">
        <w:t>superficial la</w:t>
      </w:r>
      <w:r w:rsidR="005B3F8B">
        <w:t xml:space="preserve"> salinidad superficial y el rango intercuartílico de la densidad medido en la columna del agua. Para el tercer componente las variables que </w:t>
      </w:r>
      <w:proofErr w:type="spellStart"/>
      <w:r w:rsidR="005B3F8B">
        <w:t>mas</w:t>
      </w:r>
      <w:proofErr w:type="spellEnd"/>
      <w:r w:rsidR="005B3F8B">
        <w:t xml:space="preserve"> aportaron fueron </w:t>
      </w:r>
      <w:r w:rsidR="00AD3C04">
        <w:t>la mediana de la salinidad medida en la profundidad, los nitratos y los silicatos, con un aporte del 9% a la explicación de la variabilidad total. Estos tres componentes explican alrededor de un 70 % de la variabilidad total de las variables obtenidas en el estudio.</w:t>
      </w:r>
    </w:p>
    <w:p w14:paraId="475E75AB" w14:textId="74E7628D" w:rsidR="00FE06A5" w:rsidRDefault="00AD3C04" w:rsidP="00AD3C04">
      <w:pPr>
        <w:jc w:val="center"/>
      </w:pPr>
      <w:r>
        <w:rPr>
          <w:noProof/>
        </w:rPr>
        <w:lastRenderedPageBreak/>
        <w:drawing>
          <wp:inline distT="0" distB="0" distL="0" distR="0" wp14:anchorId="13F3CD94" wp14:editId="6BD8B5FF">
            <wp:extent cx="4322541" cy="6480000"/>
            <wp:effectExtent l="0" t="0" r="1905" b="0"/>
            <wp:docPr id="18589963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7C982C46" w14:textId="77777777" w:rsidR="00AD3C04" w:rsidRDefault="00AD3C04" w:rsidP="00AD08AA"/>
    <w:p w14:paraId="3F2AFB59" w14:textId="3DECF42D"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150FFC">
        <w:rPr>
          <w:noProof/>
        </w:rPr>
        <w:t>31</w:t>
      </w:r>
      <w:r w:rsidR="005B2713">
        <w:rPr>
          <w:noProof/>
        </w:rPr>
        <w:fldChar w:fldCharType="end"/>
      </w:r>
      <w:r>
        <w:t>.</w:t>
      </w:r>
      <w:r w:rsidR="00AD3C04">
        <w:t xml:space="preserve"> Gráfico de sedimentación (Screeplot) y gráfico de coordenadas paralelas de los componentes principales para las 20 variables físico químicas obtenidas en este estudio. </w:t>
      </w:r>
    </w:p>
    <w:p w14:paraId="4E04998C" w14:textId="77777777" w:rsidR="00AD3C04" w:rsidRDefault="00AD3C04" w:rsidP="00AD08AA"/>
    <w:p w14:paraId="467F901E" w14:textId="77777777" w:rsidR="00150FFC" w:rsidRDefault="000F7701" w:rsidP="00AD08AA">
      <w:pPr>
        <w:pStyle w:val="Descripcin"/>
      </w:pPr>
      <w:r>
        <w:t>Al examinar las agrupaciones por las diferentes categorías consideradas para el área de estudio, no se encontraron agrupamientos ni por marea, ni por transecto ni por sector (</w:t>
      </w:r>
      <w:r>
        <w:fldChar w:fldCharType="begin"/>
      </w:r>
      <w:r>
        <w:instrText xml:space="preserve"> REF _Ref134988501 \h </w:instrText>
      </w:r>
      <w:r>
        <w:fldChar w:fldCharType="separate"/>
      </w:r>
    </w:p>
    <w:p w14:paraId="74D0C5E8" w14:textId="7C4B9D54" w:rsidR="00FE06A5" w:rsidRDefault="00150FFC" w:rsidP="00AD08AA">
      <w:r>
        <w:t xml:space="preserve">Figura </w:t>
      </w:r>
      <w:r>
        <w:rPr>
          <w:noProof/>
        </w:rPr>
        <w:t>32</w:t>
      </w:r>
      <w:r w:rsidR="000F7701">
        <w:fldChar w:fldCharType="end"/>
      </w:r>
      <w:r w:rsidR="000F7701">
        <w:t xml:space="preserve">). </w:t>
      </w:r>
      <w:r w:rsidR="00FE06A5">
        <w:br w:type="page"/>
      </w:r>
    </w:p>
    <w:p w14:paraId="42D0B238" w14:textId="49AA81A6" w:rsidR="00FE06A5" w:rsidRDefault="005863FD" w:rsidP="00AD3C04">
      <w:pPr>
        <w:pStyle w:val="Descripcin"/>
        <w:jc w:val="center"/>
      </w:pPr>
      <w:r>
        <w:rPr>
          <w:noProof/>
        </w:rPr>
        <w:lastRenderedPageBreak/>
        <w:drawing>
          <wp:inline distT="0" distB="0" distL="0" distR="0" wp14:anchorId="2CD7896D" wp14:editId="4DF455FA">
            <wp:extent cx="4317630" cy="6480000"/>
            <wp:effectExtent l="0" t="0" r="6985"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17630" cy="6480000"/>
                    </a:xfrm>
                    <a:prstGeom prst="rect">
                      <a:avLst/>
                    </a:prstGeom>
                    <a:noFill/>
                    <a:ln>
                      <a:noFill/>
                    </a:ln>
                  </pic:spPr>
                </pic:pic>
              </a:graphicData>
            </a:graphic>
          </wp:inline>
        </w:drawing>
      </w:r>
    </w:p>
    <w:p w14:paraId="601F8A6C" w14:textId="77777777" w:rsidR="000F7701" w:rsidRDefault="000F7701" w:rsidP="00AD08AA">
      <w:pPr>
        <w:pStyle w:val="Descripcin"/>
      </w:pPr>
      <w:bookmarkStart w:id="41" w:name="_Ref134988501"/>
    </w:p>
    <w:p w14:paraId="0D6DA450" w14:textId="6A438B5B"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150FFC">
        <w:rPr>
          <w:noProof/>
        </w:rPr>
        <w:t>32</w:t>
      </w:r>
      <w:r w:rsidR="005B2713">
        <w:rPr>
          <w:noProof/>
        </w:rPr>
        <w:fldChar w:fldCharType="end"/>
      </w:r>
      <w:bookmarkEnd w:id="41"/>
      <w:r>
        <w:t>.</w:t>
      </w:r>
      <w:r w:rsidR="000F7701">
        <w:t xml:space="preserve"> Gráfico de coordenadas paralelas de los componentes principales</w:t>
      </w:r>
      <w:r w:rsidR="00204DB3">
        <w:t>, discriminando las diferentes categorías de períodos mareales, transectos y sectores.</w:t>
      </w:r>
    </w:p>
    <w:p w14:paraId="361D876F" w14:textId="77777777" w:rsidR="009B1A90" w:rsidRDefault="009B1A90"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5274BE">
      <w:pPr>
        <w:pStyle w:val="Ttulo3"/>
      </w:pPr>
      <w:r w:rsidRPr="00EF14FB">
        <w:t>Fitoplancton</w:t>
      </w:r>
    </w:p>
    <w:p w14:paraId="7CB50DF4" w14:textId="77777777" w:rsidR="004706CF" w:rsidRDefault="004706CF" w:rsidP="00AD08AA"/>
    <w:p w14:paraId="7A90A4C9" w14:textId="144A799A" w:rsidR="00BC0DD9" w:rsidRDefault="00D92698" w:rsidP="00AD08AA">
      <w:pPr>
        <w:rPr>
          <w:lang w:val="es-MX"/>
        </w:rPr>
      </w:pPr>
      <w:r w:rsidRPr="00D92698">
        <w:rPr>
          <w:lang w:val="es-MX"/>
        </w:rPr>
        <w:t xml:space="preserve">Se identificaron un total de 150 </w:t>
      </w:r>
      <w:r w:rsidR="007836C7">
        <w:rPr>
          <w:lang w:val="es-MX"/>
        </w:rPr>
        <w:t>especies y UTO</w:t>
      </w:r>
      <w:r w:rsidRPr="00D92698">
        <w:rPr>
          <w:lang w:val="es-MX"/>
        </w:rPr>
        <w:t xml:space="preserve">, de las cuales 95 pertenecen a la clase </w:t>
      </w:r>
      <w:r w:rsidRPr="00D92698">
        <w:rPr>
          <w:i/>
          <w:iCs/>
          <w:lang w:val="es-MX"/>
        </w:rPr>
        <w:t>Bacillarophyceae</w:t>
      </w:r>
      <w:r w:rsidRPr="00D92698">
        <w:rPr>
          <w:lang w:val="es-MX"/>
        </w:rPr>
        <w:t xml:space="preserve"> y 55 a la clase </w:t>
      </w:r>
      <w:r w:rsidRPr="00D92698">
        <w:rPr>
          <w:i/>
          <w:iCs/>
          <w:lang w:val="es-MX"/>
        </w:rPr>
        <w:t>Dinophyceae</w:t>
      </w:r>
      <w:r w:rsidRPr="00D92698">
        <w:rPr>
          <w:lang w:val="es-MX"/>
        </w:rPr>
        <w:t xml:space="preserve">. Los órdenes más representativos de la clase </w:t>
      </w:r>
      <w:r w:rsidRPr="00D92698">
        <w:rPr>
          <w:i/>
          <w:iCs/>
          <w:lang w:val="es-MX"/>
        </w:rPr>
        <w:t>Bacillarophyceae</w:t>
      </w:r>
      <w:r w:rsidRPr="00D92698">
        <w:rPr>
          <w:lang w:val="es-MX"/>
        </w:rPr>
        <w:t xml:space="preserve"> fueron </w:t>
      </w:r>
      <w:r w:rsidRPr="00D92698">
        <w:rPr>
          <w:i/>
          <w:iCs/>
          <w:lang w:val="es-MX"/>
        </w:rPr>
        <w:t>Chaetocerotanae</w:t>
      </w:r>
      <w:r w:rsidRPr="00D92698">
        <w:rPr>
          <w:lang w:val="es-MX"/>
        </w:rPr>
        <w:t xml:space="preserve">, con 21 especies, y </w:t>
      </w:r>
      <w:r w:rsidRPr="00D92698">
        <w:rPr>
          <w:i/>
          <w:iCs/>
          <w:lang w:val="es-MX"/>
        </w:rPr>
        <w:t>Coscinodiscales</w:t>
      </w:r>
      <w:r w:rsidRPr="00D92698">
        <w:rPr>
          <w:lang w:val="es-MX"/>
        </w:rPr>
        <w:t xml:space="preserve">, con 14 especies. Por su parte, la clase </w:t>
      </w:r>
      <w:r w:rsidRPr="00D92698">
        <w:rPr>
          <w:i/>
          <w:iCs/>
          <w:lang w:val="es-MX"/>
        </w:rPr>
        <w:t>Dinophyceae</w:t>
      </w:r>
      <w:r w:rsidRPr="00D92698">
        <w:rPr>
          <w:lang w:val="es-MX"/>
        </w:rPr>
        <w:t xml:space="preserve"> estuvo mayormente representada por los órdenes </w:t>
      </w:r>
      <w:r w:rsidRPr="00D92698">
        <w:rPr>
          <w:i/>
          <w:iCs/>
          <w:lang w:val="es-MX"/>
        </w:rPr>
        <w:t>Gonyaulacales</w:t>
      </w:r>
      <w:r w:rsidRPr="00D92698">
        <w:rPr>
          <w:lang w:val="es-MX"/>
        </w:rPr>
        <w:t xml:space="preserve"> (23 especies), </w:t>
      </w:r>
      <w:r w:rsidRPr="00D92698">
        <w:rPr>
          <w:i/>
          <w:iCs/>
          <w:lang w:val="es-MX"/>
        </w:rPr>
        <w:t>Dinophysiales</w:t>
      </w:r>
      <w:r w:rsidRPr="00D92698">
        <w:rPr>
          <w:lang w:val="es-MX"/>
        </w:rPr>
        <w:t xml:space="preserve"> (7 especies) y </w:t>
      </w:r>
      <w:r w:rsidRPr="00D92698">
        <w:rPr>
          <w:i/>
          <w:iCs/>
          <w:lang w:val="es-MX"/>
        </w:rPr>
        <w:t>Peridiniales</w:t>
      </w:r>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150FFC">
        <w:t xml:space="preserve">Tabla </w:t>
      </w:r>
      <w:r w:rsidR="00150FFC">
        <w:rPr>
          <w:noProof/>
        </w:rPr>
        <w:t>2</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0B2092E4" w:rsidR="000C65C8" w:rsidRDefault="000C65C8" w:rsidP="00AD08AA">
      <w:pPr>
        <w:pStyle w:val="Descripcin"/>
        <w:rPr>
          <w:lang w:val="es-MX"/>
        </w:rPr>
      </w:pPr>
      <w:bookmarkStart w:id="42" w:name="_Ref134385481"/>
      <w:r>
        <w:t xml:space="preserve">Tabla </w:t>
      </w:r>
      <w:r w:rsidR="005B2713">
        <w:fldChar w:fldCharType="begin"/>
      </w:r>
      <w:r w:rsidR="005B2713">
        <w:instrText xml:space="preserve"> SEQ Tabla \* ARABIC </w:instrText>
      </w:r>
      <w:r w:rsidR="005B2713">
        <w:fldChar w:fldCharType="separate"/>
      </w:r>
      <w:r w:rsidR="00150FFC">
        <w:rPr>
          <w:noProof/>
        </w:rPr>
        <w:t>2</w:t>
      </w:r>
      <w:r w:rsidR="005B2713">
        <w:rPr>
          <w:noProof/>
        </w:rPr>
        <w:fldChar w:fldCharType="end"/>
      </w:r>
      <w:bookmarkEnd w:id="42"/>
      <w:r>
        <w:rPr>
          <w:lang w:val="es-MX"/>
        </w:rPr>
        <w:t>. Listado de especies del fitoplancton de la desembocadura del delta Sanquianga. (+) Presencia en cada transecto.</w:t>
      </w:r>
    </w:p>
    <w:p w14:paraId="114F2FBC" w14:textId="77777777" w:rsidR="000F7701" w:rsidRDefault="000F7701" w:rsidP="000F7701">
      <w:pPr>
        <w:rPr>
          <w:lang w:val="es-MX"/>
        </w:rPr>
      </w:pPr>
    </w:p>
    <w:tbl>
      <w:tblPr>
        <w:tblW w:w="7000" w:type="dxa"/>
        <w:jc w:val="center"/>
        <w:tblCellMar>
          <w:left w:w="70" w:type="dxa"/>
          <w:right w:w="70" w:type="dxa"/>
        </w:tblCellMar>
        <w:tblLook w:val="04A0" w:firstRow="1" w:lastRow="0" w:firstColumn="1" w:lastColumn="0" w:noHBand="0" w:noVBand="1"/>
      </w:tblPr>
      <w:tblGrid>
        <w:gridCol w:w="3400"/>
        <w:gridCol w:w="1200"/>
        <w:gridCol w:w="1200"/>
        <w:gridCol w:w="1200"/>
      </w:tblGrid>
      <w:tr w:rsidR="007B7693" w:rsidRPr="007B7693" w14:paraId="1F768270" w14:textId="77777777" w:rsidTr="000474B3">
        <w:trPr>
          <w:trHeight w:val="300"/>
          <w:tblHeader/>
          <w:jc w:val="center"/>
        </w:trPr>
        <w:tc>
          <w:tcPr>
            <w:tcW w:w="3400" w:type="dxa"/>
            <w:vMerge w:val="restart"/>
            <w:tcBorders>
              <w:top w:val="single" w:sz="4" w:space="0" w:color="auto"/>
              <w:left w:val="nil"/>
              <w:bottom w:val="single" w:sz="4" w:space="0" w:color="000000"/>
              <w:right w:val="nil"/>
            </w:tcBorders>
            <w:shd w:val="clear" w:color="auto" w:fill="auto"/>
            <w:noWrap/>
            <w:vAlign w:val="center"/>
            <w:hideMark/>
          </w:tcPr>
          <w:p w14:paraId="67399FB5" w14:textId="77777777" w:rsidR="007B7693" w:rsidRPr="007B7693" w:rsidRDefault="007B7693" w:rsidP="000474B3">
            <w:pPr>
              <w:rPr>
                <w:lang w:val="es-CO" w:eastAsia="es-CO"/>
              </w:rPr>
            </w:pPr>
            <w:r w:rsidRPr="007B7693">
              <w:rPr>
                <w:lang w:eastAsia="es-CO"/>
              </w:rPr>
              <w:t>Taxón</w:t>
            </w:r>
          </w:p>
        </w:tc>
        <w:tc>
          <w:tcPr>
            <w:tcW w:w="3600" w:type="dxa"/>
            <w:gridSpan w:val="3"/>
            <w:tcBorders>
              <w:top w:val="single" w:sz="4" w:space="0" w:color="auto"/>
              <w:left w:val="nil"/>
              <w:bottom w:val="nil"/>
              <w:right w:val="nil"/>
            </w:tcBorders>
            <w:shd w:val="clear" w:color="auto" w:fill="auto"/>
            <w:vAlign w:val="center"/>
            <w:hideMark/>
          </w:tcPr>
          <w:p w14:paraId="28B0BE05" w14:textId="1E6C0E90" w:rsidR="007B7693" w:rsidRPr="007B7693" w:rsidRDefault="000474B3" w:rsidP="000474B3">
            <w:pPr>
              <w:rPr>
                <w:lang w:val="es-CO" w:eastAsia="es-CO"/>
              </w:rPr>
            </w:pPr>
            <w:r>
              <w:rPr>
                <w:lang w:eastAsia="es-CO"/>
              </w:rPr>
              <w:t>Transecto</w:t>
            </w:r>
          </w:p>
        </w:tc>
      </w:tr>
      <w:tr w:rsidR="007B7693" w:rsidRPr="007B7693" w14:paraId="7BD33605" w14:textId="77777777" w:rsidTr="000474B3">
        <w:trPr>
          <w:trHeight w:val="300"/>
          <w:tblHeader/>
          <w:jc w:val="center"/>
        </w:trPr>
        <w:tc>
          <w:tcPr>
            <w:tcW w:w="3400" w:type="dxa"/>
            <w:vMerge/>
            <w:tcBorders>
              <w:top w:val="single" w:sz="4" w:space="0" w:color="auto"/>
              <w:left w:val="nil"/>
              <w:bottom w:val="single" w:sz="4" w:space="0" w:color="000000"/>
              <w:right w:val="nil"/>
            </w:tcBorders>
            <w:vAlign w:val="center"/>
            <w:hideMark/>
          </w:tcPr>
          <w:p w14:paraId="2076B424" w14:textId="77777777" w:rsidR="007B7693" w:rsidRPr="007B7693" w:rsidRDefault="007B7693" w:rsidP="000474B3">
            <w:pPr>
              <w:rPr>
                <w:lang w:val="es-CO" w:eastAsia="es-CO"/>
              </w:rPr>
            </w:pPr>
          </w:p>
        </w:tc>
        <w:tc>
          <w:tcPr>
            <w:tcW w:w="1200" w:type="dxa"/>
            <w:tcBorders>
              <w:top w:val="nil"/>
              <w:left w:val="nil"/>
              <w:bottom w:val="single" w:sz="4" w:space="0" w:color="auto"/>
              <w:right w:val="nil"/>
            </w:tcBorders>
            <w:shd w:val="clear" w:color="auto" w:fill="auto"/>
            <w:vAlign w:val="center"/>
            <w:hideMark/>
          </w:tcPr>
          <w:p w14:paraId="04E99E6D" w14:textId="77777777" w:rsidR="007B7693" w:rsidRPr="007B7693" w:rsidRDefault="007B7693" w:rsidP="000474B3">
            <w:pPr>
              <w:rPr>
                <w:lang w:val="es-CO" w:eastAsia="es-CO"/>
              </w:rPr>
            </w:pPr>
            <w:r w:rsidRPr="007B7693">
              <w:rPr>
                <w:lang w:eastAsia="es-CO"/>
              </w:rPr>
              <w:t>Amarales</w:t>
            </w:r>
          </w:p>
        </w:tc>
        <w:tc>
          <w:tcPr>
            <w:tcW w:w="1200" w:type="dxa"/>
            <w:tcBorders>
              <w:top w:val="nil"/>
              <w:left w:val="nil"/>
              <w:bottom w:val="single" w:sz="4" w:space="0" w:color="auto"/>
              <w:right w:val="nil"/>
            </w:tcBorders>
            <w:shd w:val="clear" w:color="auto" w:fill="auto"/>
            <w:vAlign w:val="center"/>
            <w:hideMark/>
          </w:tcPr>
          <w:p w14:paraId="116F6ACE" w14:textId="77777777" w:rsidR="007B7693" w:rsidRPr="007B7693" w:rsidRDefault="007B7693" w:rsidP="000474B3">
            <w:pPr>
              <w:rPr>
                <w:lang w:val="es-CO" w:eastAsia="es-CO"/>
              </w:rPr>
            </w:pPr>
            <w:r w:rsidRPr="007B7693">
              <w:rPr>
                <w:lang w:eastAsia="es-CO"/>
              </w:rPr>
              <w:t>Guascama</w:t>
            </w:r>
          </w:p>
        </w:tc>
        <w:tc>
          <w:tcPr>
            <w:tcW w:w="1200" w:type="dxa"/>
            <w:tcBorders>
              <w:top w:val="nil"/>
              <w:left w:val="nil"/>
              <w:bottom w:val="single" w:sz="4" w:space="0" w:color="auto"/>
              <w:right w:val="nil"/>
            </w:tcBorders>
            <w:shd w:val="clear" w:color="auto" w:fill="auto"/>
            <w:vAlign w:val="center"/>
            <w:hideMark/>
          </w:tcPr>
          <w:p w14:paraId="7A6124F1" w14:textId="77777777" w:rsidR="007B7693" w:rsidRPr="007B7693" w:rsidRDefault="007B7693" w:rsidP="000474B3">
            <w:pPr>
              <w:rPr>
                <w:lang w:val="es-CO" w:eastAsia="es-CO"/>
              </w:rPr>
            </w:pPr>
            <w:r w:rsidRPr="007B7693">
              <w:rPr>
                <w:lang w:eastAsia="es-CO"/>
              </w:rPr>
              <w:t>Sanquianga</w:t>
            </w:r>
          </w:p>
        </w:tc>
      </w:tr>
      <w:tr w:rsidR="007B7693" w:rsidRPr="007B7693" w14:paraId="6C0EAE40" w14:textId="77777777" w:rsidTr="000474B3">
        <w:trPr>
          <w:trHeight w:val="300"/>
          <w:jc w:val="center"/>
        </w:trPr>
        <w:tc>
          <w:tcPr>
            <w:tcW w:w="7000" w:type="dxa"/>
            <w:gridSpan w:val="4"/>
            <w:tcBorders>
              <w:top w:val="nil"/>
              <w:left w:val="nil"/>
              <w:bottom w:val="nil"/>
              <w:right w:val="nil"/>
            </w:tcBorders>
            <w:shd w:val="clear" w:color="000000" w:fill="D9D9D9"/>
            <w:noWrap/>
            <w:vAlign w:val="center"/>
            <w:hideMark/>
          </w:tcPr>
          <w:p w14:paraId="70CC6369" w14:textId="77777777" w:rsidR="007B7693" w:rsidRPr="00806DD6" w:rsidRDefault="007B7693" w:rsidP="000474B3">
            <w:pPr>
              <w:rPr>
                <w:lang w:val="es-CO" w:eastAsia="es-CO"/>
              </w:rPr>
            </w:pPr>
            <w:proofErr w:type="spellStart"/>
            <w:r w:rsidRPr="007B7693">
              <w:rPr>
                <w:lang w:eastAsia="es-CO"/>
              </w:rPr>
              <w:t>Bacillariophyceae</w:t>
            </w:r>
            <w:proofErr w:type="spellEnd"/>
          </w:p>
        </w:tc>
      </w:tr>
      <w:tr w:rsidR="007B7693" w:rsidRPr="007B7693" w14:paraId="497DD222" w14:textId="77777777" w:rsidTr="000474B3">
        <w:trPr>
          <w:trHeight w:val="300"/>
          <w:jc w:val="center"/>
        </w:trPr>
        <w:tc>
          <w:tcPr>
            <w:tcW w:w="7000" w:type="dxa"/>
            <w:gridSpan w:val="4"/>
            <w:tcBorders>
              <w:top w:val="nil"/>
              <w:left w:val="nil"/>
              <w:bottom w:val="single" w:sz="4" w:space="0" w:color="auto"/>
              <w:right w:val="nil"/>
            </w:tcBorders>
            <w:shd w:val="clear" w:color="000000" w:fill="D9D9D9"/>
            <w:noWrap/>
            <w:vAlign w:val="center"/>
            <w:hideMark/>
          </w:tcPr>
          <w:p w14:paraId="0A3FB7E0" w14:textId="77777777" w:rsidR="007B7693" w:rsidRPr="007B7693" w:rsidRDefault="007B7693" w:rsidP="000474B3">
            <w:pPr>
              <w:rPr>
                <w:lang w:val="es-CO" w:eastAsia="es-CO"/>
              </w:rPr>
            </w:pPr>
            <w:proofErr w:type="spellStart"/>
            <w:r w:rsidRPr="007B7693">
              <w:rPr>
                <w:lang w:eastAsia="es-CO"/>
              </w:rPr>
              <w:t>Asterolamprales</w:t>
            </w:r>
            <w:proofErr w:type="spellEnd"/>
          </w:p>
        </w:tc>
      </w:tr>
      <w:tr w:rsidR="007B7693" w:rsidRPr="007B7693" w14:paraId="6F94D8E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F3404F" w14:textId="77777777" w:rsidR="007B7693" w:rsidRPr="007B7693" w:rsidRDefault="007B7693" w:rsidP="000474B3">
            <w:pPr>
              <w:rPr>
                <w:i/>
                <w:iCs/>
                <w:lang w:val="es-CO" w:eastAsia="es-CO"/>
              </w:rPr>
            </w:pPr>
            <w:proofErr w:type="spellStart"/>
            <w:r w:rsidRPr="007B7693">
              <w:rPr>
                <w:i/>
                <w:iCs/>
                <w:lang w:eastAsia="es-CO"/>
              </w:rPr>
              <w:t>Asteromphalus</w:t>
            </w:r>
            <w:proofErr w:type="spellEnd"/>
          </w:p>
        </w:tc>
        <w:tc>
          <w:tcPr>
            <w:tcW w:w="1200" w:type="dxa"/>
            <w:tcBorders>
              <w:top w:val="nil"/>
              <w:left w:val="nil"/>
              <w:bottom w:val="nil"/>
              <w:right w:val="nil"/>
            </w:tcBorders>
            <w:shd w:val="clear" w:color="auto" w:fill="auto"/>
            <w:vAlign w:val="center"/>
            <w:hideMark/>
          </w:tcPr>
          <w:p w14:paraId="60F70E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EEBC6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1BECB94" w14:textId="77777777" w:rsidR="007B7693" w:rsidRPr="007B7693" w:rsidRDefault="007B7693" w:rsidP="000474B3">
            <w:pPr>
              <w:jc w:val="center"/>
              <w:rPr>
                <w:lang w:val="es-CO" w:eastAsia="es-CO"/>
              </w:rPr>
            </w:pPr>
            <w:r w:rsidRPr="007B7693">
              <w:rPr>
                <w:lang w:eastAsia="es-CO"/>
              </w:rPr>
              <w:t>+</w:t>
            </w:r>
          </w:p>
        </w:tc>
      </w:tr>
      <w:tr w:rsidR="007B7693" w:rsidRPr="007B7693" w14:paraId="3F30735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C5165E4" w14:textId="77777777" w:rsidR="007B7693" w:rsidRPr="007B7693" w:rsidRDefault="007B7693" w:rsidP="000474B3">
            <w:pPr>
              <w:rPr>
                <w:i/>
                <w:iCs/>
                <w:lang w:val="es-CO" w:eastAsia="es-CO"/>
              </w:rPr>
            </w:pPr>
            <w:proofErr w:type="spellStart"/>
            <w:r w:rsidRPr="007B7693">
              <w:rPr>
                <w:i/>
                <w:iCs/>
                <w:lang w:eastAsia="es-CO"/>
              </w:rPr>
              <w:t>Asteromphalus</w:t>
            </w:r>
            <w:proofErr w:type="spellEnd"/>
            <w:r w:rsidRPr="007B7693">
              <w:rPr>
                <w:i/>
                <w:iCs/>
                <w:lang w:eastAsia="es-CO"/>
              </w:rPr>
              <w:t xml:space="preserve"> </w:t>
            </w:r>
            <w:proofErr w:type="spellStart"/>
            <w:r w:rsidRPr="007B7693">
              <w:rPr>
                <w:i/>
                <w:iCs/>
                <w:lang w:eastAsia="es-CO"/>
              </w:rPr>
              <w:t>flabellatus</w:t>
            </w:r>
            <w:proofErr w:type="spellEnd"/>
          </w:p>
        </w:tc>
        <w:tc>
          <w:tcPr>
            <w:tcW w:w="1200" w:type="dxa"/>
            <w:tcBorders>
              <w:top w:val="nil"/>
              <w:left w:val="nil"/>
              <w:bottom w:val="nil"/>
              <w:right w:val="nil"/>
            </w:tcBorders>
            <w:shd w:val="clear" w:color="auto" w:fill="auto"/>
            <w:vAlign w:val="center"/>
            <w:hideMark/>
          </w:tcPr>
          <w:p w14:paraId="19BEA53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1D3CF3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C26F30" w14:textId="77777777" w:rsidR="007B7693" w:rsidRPr="007B7693" w:rsidRDefault="007B7693" w:rsidP="000474B3">
            <w:pPr>
              <w:jc w:val="center"/>
              <w:rPr>
                <w:lang w:val="es-CO" w:eastAsia="es-CO"/>
              </w:rPr>
            </w:pPr>
            <w:r w:rsidRPr="007B7693">
              <w:rPr>
                <w:lang w:eastAsia="es-CO"/>
              </w:rPr>
              <w:t>+</w:t>
            </w:r>
          </w:p>
        </w:tc>
      </w:tr>
      <w:tr w:rsidR="007B7693" w:rsidRPr="007B7693" w14:paraId="6DAC38E5"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0C55720" w14:textId="77777777" w:rsidR="007B7693" w:rsidRPr="007B7693" w:rsidRDefault="007B7693" w:rsidP="000474B3">
            <w:pPr>
              <w:rPr>
                <w:lang w:val="es-CO" w:eastAsia="es-CO"/>
              </w:rPr>
            </w:pPr>
            <w:proofErr w:type="spellStart"/>
            <w:r w:rsidRPr="007B7693">
              <w:rPr>
                <w:lang w:eastAsia="es-CO"/>
              </w:rPr>
              <w:t>Bacillariales</w:t>
            </w:r>
            <w:proofErr w:type="spellEnd"/>
          </w:p>
        </w:tc>
      </w:tr>
      <w:tr w:rsidR="007B7693" w:rsidRPr="007B7693" w14:paraId="63730E4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30F93F8" w14:textId="77777777" w:rsidR="007B7693" w:rsidRPr="007B7693" w:rsidRDefault="007B7693" w:rsidP="000474B3">
            <w:pPr>
              <w:rPr>
                <w:i/>
                <w:iCs/>
                <w:lang w:val="es-CO" w:eastAsia="es-CO"/>
              </w:rPr>
            </w:pPr>
            <w:proofErr w:type="spellStart"/>
            <w:r w:rsidRPr="007B7693">
              <w:rPr>
                <w:i/>
                <w:iCs/>
                <w:lang w:eastAsia="es-CO"/>
              </w:rPr>
              <w:t>Bacillaria</w:t>
            </w:r>
            <w:proofErr w:type="spellEnd"/>
            <w:r w:rsidRPr="007B7693">
              <w:rPr>
                <w:i/>
                <w:iCs/>
                <w:lang w:eastAsia="es-CO"/>
              </w:rPr>
              <w:t xml:space="preserve"> </w:t>
            </w:r>
            <w:proofErr w:type="spellStart"/>
            <w:r w:rsidRPr="007B7693">
              <w:rPr>
                <w:i/>
                <w:iCs/>
                <w:lang w:eastAsia="es-CO"/>
              </w:rPr>
              <w:t>paxillifera</w:t>
            </w:r>
            <w:proofErr w:type="spellEnd"/>
          </w:p>
        </w:tc>
        <w:tc>
          <w:tcPr>
            <w:tcW w:w="1200" w:type="dxa"/>
            <w:tcBorders>
              <w:top w:val="nil"/>
              <w:left w:val="nil"/>
              <w:bottom w:val="nil"/>
              <w:right w:val="nil"/>
            </w:tcBorders>
            <w:shd w:val="clear" w:color="auto" w:fill="auto"/>
            <w:vAlign w:val="center"/>
            <w:hideMark/>
          </w:tcPr>
          <w:p w14:paraId="07AC3E6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E3B15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B165977" w14:textId="77777777" w:rsidR="007B7693" w:rsidRPr="007B7693" w:rsidRDefault="007B7693" w:rsidP="000474B3">
            <w:pPr>
              <w:jc w:val="center"/>
              <w:rPr>
                <w:lang w:val="es-CO" w:eastAsia="es-CO"/>
              </w:rPr>
            </w:pPr>
            <w:r w:rsidRPr="007B7693">
              <w:rPr>
                <w:lang w:eastAsia="es-CO"/>
              </w:rPr>
              <w:t>+</w:t>
            </w:r>
          </w:p>
        </w:tc>
      </w:tr>
      <w:tr w:rsidR="007B7693" w:rsidRPr="007B7693" w14:paraId="32637CF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FF6E69F" w14:textId="77777777" w:rsidR="007B7693" w:rsidRPr="007B7693" w:rsidRDefault="007B7693" w:rsidP="000474B3">
            <w:pPr>
              <w:rPr>
                <w:i/>
                <w:iCs/>
                <w:lang w:val="es-CO" w:eastAsia="es-CO"/>
              </w:rPr>
            </w:pPr>
            <w:proofErr w:type="spellStart"/>
            <w:proofErr w:type="gramStart"/>
            <w:r w:rsidRPr="007B7693">
              <w:rPr>
                <w:i/>
                <w:iCs/>
                <w:lang w:eastAsia="es-CO"/>
              </w:rPr>
              <w:t>Nitzschia</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4DFA4A2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5FAFB8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8904993" w14:textId="77777777" w:rsidR="007B7693" w:rsidRPr="007B7693" w:rsidRDefault="007B7693" w:rsidP="000474B3">
            <w:pPr>
              <w:jc w:val="center"/>
              <w:rPr>
                <w:lang w:val="es-CO" w:eastAsia="es-CO"/>
              </w:rPr>
            </w:pPr>
            <w:r w:rsidRPr="007B7693">
              <w:rPr>
                <w:lang w:eastAsia="es-CO"/>
              </w:rPr>
              <w:t>+</w:t>
            </w:r>
          </w:p>
        </w:tc>
      </w:tr>
      <w:tr w:rsidR="007B7693" w:rsidRPr="007B7693" w14:paraId="6FA4550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DBD2303" w14:textId="77777777" w:rsidR="007B7693" w:rsidRPr="007B7693" w:rsidRDefault="007B7693" w:rsidP="000474B3">
            <w:pPr>
              <w:rPr>
                <w:i/>
                <w:iCs/>
                <w:lang w:val="es-CO" w:eastAsia="es-CO"/>
              </w:rPr>
            </w:pPr>
            <w:proofErr w:type="spellStart"/>
            <w:r w:rsidRPr="007B7693">
              <w:rPr>
                <w:i/>
                <w:iCs/>
                <w:lang w:eastAsia="es-CO"/>
              </w:rPr>
              <w:t>Nitzschia</w:t>
            </w:r>
            <w:proofErr w:type="spellEnd"/>
            <w:r w:rsidRPr="007B7693">
              <w:rPr>
                <w:i/>
                <w:iCs/>
                <w:lang w:eastAsia="es-CO"/>
              </w:rPr>
              <w:t xml:space="preserve"> </w:t>
            </w:r>
            <w:proofErr w:type="spellStart"/>
            <w:r w:rsidRPr="007B7693">
              <w:rPr>
                <w:i/>
                <w:iCs/>
                <w:lang w:eastAsia="es-CO"/>
              </w:rPr>
              <w:t>closterium</w:t>
            </w:r>
            <w:proofErr w:type="spellEnd"/>
          </w:p>
        </w:tc>
        <w:tc>
          <w:tcPr>
            <w:tcW w:w="1200" w:type="dxa"/>
            <w:tcBorders>
              <w:top w:val="nil"/>
              <w:left w:val="nil"/>
              <w:bottom w:val="nil"/>
              <w:right w:val="nil"/>
            </w:tcBorders>
            <w:shd w:val="clear" w:color="auto" w:fill="auto"/>
            <w:vAlign w:val="center"/>
            <w:hideMark/>
          </w:tcPr>
          <w:p w14:paraId="4BF4EE6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E6B9841"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0BCA21F" w14:textId="77777777" w:rsidR="007B7693" w:rsidRPr="007B7693" w:rsidRDefault="007B7693" w:rsidP="000474B3">
            <w:pPr>
              <w:jc w:val="center"/>
              <w:rPr>
                <w:lang w:val="es-CO" w:eastAsia="es-CO"/>
              </w:rPr>
            </w:pPr>
            <w:r w:rsidRPr="007B7693">
              <w:rPr>
                <w:lang w:eastAsia="es-CO"/>
              </w:rPr>
              <w:t>+</w:t>
            </w:r>
          </w:p>
        </w:tc>
      </w:tr>
      <w:tr w:rsidR="007B7693" w:rsidRPr="007B7693" w14:paraId="4E0B6D2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E5FD31B" w14:textId="77777777" w:rsidR="007B7693" w:rsidRPr="007B7693" w:rsidRDefault="007B7693" w:rsidP="000474B3">
            <w:pPr>
              <w:rPr>
                <w:i/>
                <w:iCs/>
                <w:lang w:val="es-CO" w:eastAsia="es-CO"/>
              </w:rPr>
            </w:pPr>
            <w:proofErr w:type="spellStart"/>
            <w:r w:rsidRPr="007B7693">
              <w:rPr>
                <w:i/>
                <w:iCs/>
                <w:lang w:eastAsia="es-CO"/>
              </w:rPr>
              <w:t>Nitzschia</w:t>
            </w:r>
            <w:proofErr w:type="spellEnd"/>
            <w:r w:rsidRPr="007B7693">
              <w:rPr>
                <w:i/>
                <w:iCs/>
                <w:lang w:eastAsia="es-CO"/>
              </w:rPr>
              <w:t xml:space="preserve"> </w:t>
            </w:r>
            <w:proofErr w:type="spellStart"/>
            <w:r w:rsidRPr="007B7693">
              <w:rPr>
                <w:i/>
                <w:iCs/>
                <w:lang w:eastAsia="es-CO"/>
              </w:rPr>
              <w:t>sigmaformis</w:t>
            </w:r>
            <w:proofErr w:type="spellEnd"/>
          </w:p>
        </w:tc>
        <w:tc>
          <w:tcPr>
            <w:tcW w:w="1200" w:type="dxa"/>
            <w:tcBorders>
              <w:top w:val="nil"/>
              <w:left w:val="nil"/>
              <w:bottom w:val="nil"/>
              <w:right w:val="nil"/>
            </w:tcBorders>
            <w:shd w:val="clear" w:color="auto" w:fill="auto"/>
            <w:vAlign w:val="center"/>
            <w:hideMark/>
          </w:tcPr>
          <w:p w14:paraId="0D325E3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545E2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FAD1500" w14:textId="77777777" w:rsidR="007B7693" w:rsidRPr="007B7693" w:rsidRDefault="007B7693" w:rsidP="000474B3">
            <w:pPr>
              <w:jc w:val="center"/>
              <w:rPr>
                <w:lang w:val="es-CO" w:eastAsia="es-CO"/>
              </w:rPr>
            </w:pPr>
            <w:r w:rsidRPr="007B7693">
              <w:rPr>
                <w:lang w:eastAsia="es-CO"/>
              </w:rPr>
              <w:t>+</w:t>
            </w:r>
          </w:p>
        </w:tc>
      </w:tr>
      <w:tr w:rsidR="007B7693" w:rsidRPr="007B7693" w14:paraId="603ABE2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7665372" w14:textId="77777777" w:rsidR="007B7693" w:rsidRPr="007B7693" w:rsidRDefault="007B7693" w:rsidP="000474B3">
            <w:pPr>
              <w:rPr>
                <w:i/>
                <w:iCs/>
                <w:lang w:val="es-CO" w:eastAsia="es-CO"/>
              </w:rPr>
            </w:pPr>
            <w:proofErr w:type="spellStart"/>
            <w:r w:rsidRPr="007B7693">
              <w:rPr>
                <w:i/>
                <w:iCs/>
                <w:lang w:eastAsia="es-CO"/>
              </w:rPr>
              <w:t>Nitzschia</w:t>
            </w:r>
            <w:proofErr w:type="spellEnd"/>
            <w:r w:rsidRPr="007B7693">
              <w:rPr>
                <w:i/>
                <w:iCs/>
                <w:lang w:eastAsia="es-CO"/>
              </w:rPr>
              <w:t xml:space="preserve"> sigmoidea</w:t>
            </w:r>
          </w:p>
        </w:tc>
        <w:tc>
          <w:tcPr>
            <w:tcW w:w="1200" w:type="dxa"/>
            <w:tcBorders>
              <w:top w:val="nil"/>
              <w:left w:val="nil"/>
              <w:bottom w:val="nil"/>
              <w:right w:val="nil"/>
            </w:tcBorders>
            <w:shd w:val="clear" w:color="auto" w:fill="auto"/>
            <w:vAlign w:val="center"/>
            <w:hideMark/>
          </w:tcPr>
          <w:p w14:paraId="1B9C08B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0644B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8624B3" w14:textId="77777777" w:rsidR="007B7693" w:rsidRPr="007B7693" w:rsidRDefault="007B7693" w:rsidP="000474B3">
            <w:pPr>
              <w:jc w:val="center"/>
              <w:rPr>
                <w:lang w:val="es-CO" w:eastAsia="es-CO"/>
              </w:rPr>
            </w:pPr>
            <w:r w:rsidRPr="007B7693">
              <w:rPr>
                <w:lang w:eastAsia="es-CO"/>
              </w:rPr>
              <w:t>+</w:t>
            </w:r>
          </w:p>
        </w:tc>
      </w:tr>
      <w:tr w:rsidR="007B7693" w:rsidRPr="007B7693" w14:paraId="5FE621E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89E5AFA" w14:textId="77777777" w:rsidR="007B7693" w:rsidRPr="007B7693" w:rsidRDefault="007B7693" w:rsidP="000474B3">
            <w:pPr>
              <w:rPr>
                <w:i/>
                <w:iCs/>
                <w:lang w:val="es-CO" w:eastAsia="es-CO"/>
              </w:rPr>
            </w:pPr>
            <w:proofErr w:type="spellStart"/>
            <w:r w:rsidRPr="007B7693">
              <w:rPr>
                <w:i/>
                <w:iCs/>
                <w:lang w:eastAsia="es-CO"/>
              </w:rPr>
              <w:t>Pseudonitzschia</w:t>
            </w:r>
            <w:proofErr w:type="spellEnd"/>
          </w:p>
        </w:tc>
        <w:tc>
          <w:tcPr>
            <w:tcW w:w="1200" w:type="dxa"/>
            <w:tcBorders>
              <w:top w:val="nil"/>
              <w:left w:val="nil"/>
              <w:bottom w:val="nil"/>
              <w:right w:val="nil"/>
            </w:tcBorders>
            <w:shd w:val="clear" w:color="auto" w:fill="auto"/>
            <w:vAlign w:val="center"/>
            <w:hideMark/>
          </w:tcPr>
          <w:p w14:paraId="7E14FD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3F28A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006CCA8" w14:textId="77777777" w:rsidR="007B7693" w:rsidRPr="007B7693" w:rsidRDefault="007B7693" w:rsidP="000474B3">
            <w:pPr>
              <w:jc w:val="center"/>
              <w:rPr>
                <w:lang w:val="es-CO" w:eastAsia="es-CO"/>
              </w:rPr>
            </w:pPr>
          </w:p>
        </w:tc>
      </w:tr>
      <w:tr w:rsidR="007B7693" w:rsidRPr="007B7693" w14:paraId="4F12306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AF385E" w14:textId="77777777" w:rsidR="007B7693" w:rsidRPr="007B7693" w:rsidRDefault="007B7693" w:rsidP="000474B3">
            <w:pPr>
              <w:rPr>
                <w:lang w:val="es-CO" w:eastAsia="es-CO"/>
              </w:rPr>
            </w:pPr>
            <w:r w:rsidRPr="007B7693">
              <w:rPr>
                <w:lang w:eastAsia="es-CO"/>
              </w:rPr>
              <w:t>Chaetocerotanae</w:t>
            </w:r>
          </w:p>
        </w:tc>
      </w:tr>
      <w:tr w:rsidR="007B7693" w:rsidRPr="007B7693" w14:paraId="134812B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7D70F53" w14:textId="77777777" w:rsidR="007B7693" w:rsidRPr="007B7693" w:rsidRDefault="007B7693" w:rsidP="000474B3">
            <w:pPr>
              <w:rPr>
                <w:i/>
                <w:iCs/>
                <w:lang w:val="es-CO" w:eastAsia="es-CO"/>
              </w:rPr>
            </w:pPr>
            <w:proofErr w:type="spellStart"/>
            <w:r w:rsidRPr="007B7693">
              <w:rPr>
                <w:i/>
                <w:iCs/>
                <w:lang w:eastAsia="es-CO"/>
              </w:rPr>
              <w:t>Bacteriastrum</w:t>
            </w:r>
            <w:proofErr w:type="spellEnd"/>
            <w:r w:rsidRPr="007B7693">
              <w:rPr>
                <w:i/>
                <w:iCs/>
                <w:lang w:eastAsia="es-CO"/>
              </w:rPr>
              <w:t xml:space="preserve"> </w:t>
            </w:r>
            <w:proofErr w:type="spellStart"/>
            <w:r w:rsidRPr="007B7693">
              <w:rPr>
                <w:i/>
                <w:iCs/>
                <w:lang w:eastAsia="es-CO"/>
              </w:rPr>
              <w:t>delicatulum</w:t>
            </w:r>
            <w:proofErr w:type="spellEnd"/>
          </w:p>
        </w:tc>
        <w:tc>
          <w:tcPr>
            <w:tcW w:w="1200" w:type="dxa"/>
            <w:tcBorders>
              <w:top w:val="nil"/>
              <w:left w:val="nil"/>
              <w:bottom w:val="nil"/>
              <w:right w:val="nil"/>
            </w:tcBorders>
            <w:shd w:val="clear" w:color="auto" w:fill="auto"/>
            <w:vAlign w:val="center"/>
            <w:hideMark/>
          </w:tcPr>
          <w:p w14:paraId="60738FF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C669BA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76EDE05" w14:textId="77777777" w:rsidR="007B7693" w:rsidRPr="007B7693" w:rsidRDefault="007B7693" w:rsidP="000474B3">
            <w:pPr>
              <w:jc w:val="center"/>
              <w:rPr>
                <w:lang w:val="es-CO" w:eastAsia="es-CO"/>
              </w:rPr>
            </w:pPr>
            <w:r w:rsidRPr="007B7693">
              <w:rPr>
                <w:lang w:eastAsia="es-CO"/>
              </w:rPr>
              <w:t>+</w:t>
            </w:r>
          </w:p>
        </w:tc>
      </w:tr>
      <w:tr w:rsidR="007B7693" w:rsidRPr="007B7693" w14:paraId="028173A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F022F4C" w14:textId="77777777" w:rsidR="007B7693" w:rsidRPr="007B7693" w:rsidRDefault="007B7693" w:rsidP="000474B3">
            <w:pPr>
              <w:rPr>
                <w:i/>
                <w:iCs/>
                <w:lang w:val="es-CO" w:eastAsia="es-CO"/>
              </w:rPr>
            </w:pPr>
            <w:proofErr w:type="spellStart"/>
            <w:r w:rsidRPr="007B7693">
              <w:rPr>
                <w:i/>
                <w:iCs/>
                <w:lang w:eastAsia="es-CO"/>
              </w:rPr>
              <w:t>Bacteriastrum</w:t>
            </w:r>
            <w:proofErr w:type="spellEnd"/>
            <w:r w:rsidRPr="007B7693">
              <w:rPr>
                <w:i/>
                <w:iCs/>
                <w:lang w:eastAsia="es-CO"/>
              </w:rPr>
              <w:t xml:space="preserve"> </w:t>
            </w:r>
            <w:proofErr w:type="spellStart"/>
            <w:r w:rsidRPr="007B7693">
              <w:rPr>
                <w:i/>
                <w:iCs/>
                <w:lang w:eastAsia="es-CO"/>
              </w:rPr>
              <w:t>furcatum</w:t>
            </w:r>
            <w:proofErr w:type="spellEnd"/>
          </w:p>
        </w:tc>
        <w:tc>
          <w:tcPr>
            <w:tcW w:w="1200" w:type="dxa"/>
            <w:tcBorders>
              <w:top w:val="nil"/>
              <w:left w:val="nil"/>
              <w:bottom w:val="nil"/>
              <w:right w:val="nil"/>
            </w:tcBorders>
            <w:shd w:val="clear" w:color="auto" w:fill="auto"/>
            <w:vAlign w:val="center"/>
            <w:hideMark/>
          </w:tcPr>
          <w:p w14:paraId="21DD616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4EDC03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F41974" w14:textId="77777777" w:rsidR="007B7693" w:rsidRPr="007B7693" w:rsidRDefault="007B7693" w:rsidP="000474B3">
            <w:pPr>
              <w:jc w:val="center"/>
              <w:rPr>
                <w:lang w:val="es-CO" w:eastAsia="es-CO"/>
              </w:rPr>
            </w:pPr>
          </w:p>
        </w:tc>
      </w:tr>
      <w:tr w:rsidR="007B7693" w:rsidRPr="007B7693" w14:paraId="28CBEE3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B3F6321" w14:textId="77777777" w:rsidR="007B7693" w:rsidRPr="007B7693" w:rsidRDefault="007B7693" w:rsidP="000474B3">
            <w:pPr>
              <w:rPr>
                <w:i/>
                <w:iCs/>
                <w:lang w:val="es-CO" w:eastAsia="es-CO"/>
              </w:rPr>
            </w:pPr>
            <w:proofErr w:type="spellStart"/>
            <w:r w:rsidRPr="007B7693">
              <w:rPr>
                <w:i/>
                <w:iCs/>
                <w:lang w:eastAsia="es-CO"/>
              </w:rPr>
              <w:t>Bacteriastrum</w:t>
            </w:r>
            <w:proofErr w:type="spellEnd"/>
            <w:r w:rsidRPr="007B7693">
              <w:rPr>
                <w:i/>
                <w:iCs/>
                <w:lang w:eastAsia="es-CO"/>
              </w:rPr>
              <w:t xml:space="preserve"> </w:t>
            </w:r>
            <w:proofErr w:type="spellStart"/>
            <w:r w:rsidRPr="007B7693">
              <w:rPr>
                <w:i/>
                <w:iCs/>
                <w:lang w:eastAsia="es-CO"/>
              </w:rPr>
              <w:t>hyalinum</w:t>
            </w:r>
            <w:proofErr w:type="spellEnd"/>
          </w:p>
        </w:tc>
        <w:tc>
          <w:tcPr>
            <w:tcW w:w="1200" w:type="dxa"/>
            <w:tcBorders>
              <w:top w:val="nil"/>
              <w:left w:val="nil"/>
              <w:bottom w:val="nil"/>
              <w:right w:val="nil"/>
            </w:tcBorders>
            <w:shd w:val="clear" w:color="auto" w:fill="auto"/>
            <w:vAlign w:val="center"/>
            <w:hideMark/>
          </w:tcPr>
          <w:p w14:paraId="09CAB41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06AE1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4D0529" w14:textId="77777777" w:rsidR="007B7693" w:rsidRPr="007B7693" w:rsidRDefault="007B7693" w:rsidP="000474B3">
            <w:pPr>
              <w:jc w:val="center"/>
              <w:rPr>
                <w:lang w:val="es-CO" w:eastAsia="es-CO"/>
              </w:rPr>
            </w:pPr>
            <w:r w:rsidRPr="007B7693">
              <w:rPr>
                <w:lang w:eastAsia="es-CO"/>
              </w:rPr>
              <w:t>+</w:t>
            </w:r>
          </w:p>
        </w:tc>
      </w:tr>
      <w:tr w:rsidR="007B7693" w:rsidRPr="007B7693" w14:paraId="56F5B4F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27F1C56"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516ECCF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BAACC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E83F25C" w14:textId="77777777" w:rsidR="007B7693" w:rsidRPr="007B7693" w:rsidRDefault="007B7693" w:rsidP="000474B3">
            <w:pPr>
              <w:jc w:val="center"/>
              <w:rPr>
                <w:lang w:val="es-CO" w:eastAsia="es-CO"/>
              </w:rPr>
            </w:pPr>
            <w:r w:rsidRPr="007B7693">
              <w:rPr>
                <w:lang w:eastAsia="es-CO"/>
              </w:rPr>
              <w:t>+</w:t>
            </w:r>
          </w:p>
        </w:tc>
      </w:tr>
      <w:tr w:rsidR="007B7693" w:rsidRPr="007B7693" w14:paraId="234E4BD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B2C908C"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affinis</w:t>
            </w:r>
            <w:proofErr w:type="spellEnd"/>
          </w:p>
        </w:tc>
        <w:tc>
          <w:tcPr>
            <w:tcW w:w="1200" w:type="dxa"/>
            <w:tcBorders>
              <w:top w:val="nil"/>
              <w:left w:val="nil"/>
              <w:bottom w:val="nil"/>
              <w:right w:val="nil"/>
            </w:tcBorders>
            <w:shd w:val="clear" w:color="auto" w:fill="auto"/>
            <w:vAlign w:val="center"/>
            <w:hideMark/>
          </w:tcPr>
          <w:p w14:paraId="67B207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3D2CB4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38CCC92B" w14:textId="77777777" w:rsidR="007B7693" w:rsidRPr="007B7693" w:rsidRDefault="007B7693" w:rsidP="000474B3">
            <w:pPr>
              <w:jc w:val="center"/>
              <w:rPr>
                <w:lang w:val="es-CO" w:eastAsia="es-CO"/>
              </w:rPr>
            </w:pPr>
            <w:r w:rsidRPr="007B7693">
              <w:rPr>
                <w:lang w:eastAsia="es-CO"/>
              </w:rPr>
              <w:t>+</w:t>
            </w:r>
          </w:p>
        </w:tc>
      </w:tr>
      <w:tr w:rsidR="007B7693" w:rsidRPr="007B7693" w14:paraId="2D62F1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DBF5890"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brevis</w:t>
            </w:r>
            <w:proofErr w:type="spellEnd"/>
          </w:p>
        </w:tc>
        <w:tc>
          <w:tcPr>
            <w:tcW w:w="1200" w:type="dxa"/>
            <w:tcBorders>
              <w:top w:val="nil"/>
              <w:left w:val="nil"/>
              <w:bottom w:val="nil"/>
              <w:right w:val="nil"/>
            </w:tcBorders>
            <w:shd w:val="clear" w:color="auto" w:fill="auto"/>
            <w:vAlign w:val="center"/>
            <w:hideMark/>
          </w:tcPr>
          <w:p w14:paraId="00B5324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25791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46F5029" w14:textId="77777777" w:rsidR="007B7693" w:rsidRPr="007B7693" w:rsidRDefault="007B7693" w:rsidP="000474B3">
            <w:pPr>
              <w:jc w:val="center"/>
              <w:rPr>
                <w:lang w:val="es-CO" w:eastAsia="es-CO"/>
              </w:rPr>
            </w:pPr>
            <w:r w:rsidRPr="007B7693">
              <w:rPr>
                <w:lang w:eastAsia="es-CO"/>
              </w:rPr>
              <w:t>+</w:t>
            </w:r>
          </w:p>
        </w:tc>
      </w:tr>
      <w:tr w:rsidR="007B7693" w:rsidRPr="007B7693" w14:paraId="14E0BB8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D80668"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coarctatus</w:t>
            </w:r>
            <w:proofErr w:type="spellEnd"/>
          </w:p>
        </w:tc>
        <w:tc>
          <w:tcPr>
            <w:tcW w:w="1200" w:type="dxa"/>
            <w:tcBorders>
              <w:top w:val="nil"/>
              <w:left w:val="nil"/>
              <w:bottom w:val="nil"/>
              <w:right w:val="nil"/>
            </w:tcBorders>
            <w:shd w:val="clear" w:color="auto" w:fill="auto"/>
            <w:vAlign w:val="center"/>
            <w:hideMark/>
          </w:tcPr>
          <w:p w14:paraId="457A992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B51363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598E046" w14:textId="77777777" w:rsidR="007B7693" w:rsidRPr="007B7693" w:rsidRDefault="007B7693" w:rsidP="000474B3">
            <w:pPr>
              <w:jc w:val="center"/>
              <w:rPr>
                <w:lang w:val="es-CO" w:eastAsia="es-CO"/>
              </w:rPr>
            </w:pPr>
          </w:p>
        </w:tc>
      </w:tr>
      <w:tr w:rsidR="007B7693" w:rsidRPr="007B7693" w14:paraId="6CA731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C877C5F"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compressus</w:t>
            </w:r>
            <w:proofErr w:type="spellEnd"/>
          </w:p>
        </w:tc>
        <w:tc>
          <w:tcPr>
            <w:tcW w:w="1200" w:type="dxa"/>
            <w:tcBorders>
              <w:top w:val="nil"/>
              <w:left w:val="nil"/>
              <w:bottom w:val="nil"/>
              <w:right w:val="nil"/>
            </w:tcBorders>
            <w:shd w:val="clear" w:color="auto" w:fill="auto"/>
            <w:vAlign w:val="center"/>
            <w:hideMark/>
          </w:tcPr>
          <w:p w14:paraId="44BAF6D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39B938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76A511" w14:textId="77777777" w:rsidR="007B7693" w:rsidRPr="007B7693" w:rsidRDefault="007B7693" w:rsidP="000474B3">
            <w:pPr>
              <w:jc w:val="center"/>
              <w:rPr>
                <w:lang w:val="es-CO" w:eastAsia="es-CO"/>
              </w:rPr>
            </w:pPr>
            <w:r w:rsidRPr="007B7693">
              <w:rPr>
                <w:lang w:eastAsia="es-CO"/>
              </w:rPr>
              <w:t>+</w:t>
            </w:r>
          </w:p>
        </w:tc>
      </w:tr>
      <w:tr w:rsidR="007B7693" w:rsidRPr="007B7693" w14:paraId="1FC466E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524C6C9"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curvisetus</w:t>
            </w:r>
            <w:proofErr w:type="spellEnd"/>
          </w:p>
        </w:tc>
        <w:tc>
          <w:tcPr>
            <w:tcW w:w="1200" w:type="dxa"/>
            <w:tcBorders>
              <w:top w:val="nil"/>
              <w:left w:val="nil"/>
              <w:bottom w:val="nil"/>
              <w:right w:val="nil"/>
            </w:tcBorders>
            <w:shd w:val="clear" w:color="auto" w:fill="auto"/>
            <w:vAlign w:val="center"/>
            <w:hideMark/>
          </w:tcPr>
          <w:p w14:paraId="4EEB01D5"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8B2290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5DD243F" w14:textId="77777777" w:rsidR="007B7693" w:rsidRPr="007B7693" w:rsidRDefault="007B7693" w:rsidP="000474B3">
            <w:pPr>
              <w:jc w:val="center"/>
              <w:rPr>
                <w:lang w:val="es-CO" w:eastAsia="es-CO"/>
              </w:rPr>
            </w:pPr>
            <w:r w:rsidRPr="007B7693">
              <w:rPr>
                <w:lang w:eastAsia="es-CO"/>
              </w:rPr>
              <w:t>+</w:t>
            </w:r>
          </w:p>
        </w:tc>
      </w:tr>
      <w:tr w:rsidR="007B7693" w:rsidRPr="007B7693" w14:paraId="6BAEBC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CAC2925"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anicus</w:t>
            </w:r>
            <w:proofErr w:type="spellEnd"/>
          </w:p>
        </w:tc>
        <w:tc>
          <w:tcPr>
            <w:tcW w:w="1200" w:type="dxa"/>
            <w:tcBorders>
              <w:top w:val="nil"/>
              <w:left w:val="nil"/>
              <w:bottom w:val="nil"/>
              <w:right w:val="nil"/>
            </w:tcBorders>
            <w:shd w:val="clear" w:color="auto" w:fill="auto"/>
            <w:vAlign w:val="center"/>
            <w:hideMark/>
          </w:tcPr>
          <w:p w14:paraId="03B3550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1D08B5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7E2DC6" w14:textId="77777777" w:rsidR="007B7693" w:rsidRPr="007B7693" w:rsidRDefault="007B7693" w:rsidP="000474B3">
            <w:pPr>
              <w:jc w:val="center"/>
              <w:rPr>
                <w:lang w:val="es-CO" w:eastAsia="es-CO"/>
              </w:rPr>
            </w:pPr>
            <w:r w:rsidRPr="007B7693">
              <w:rPr>
                <w:lang w:eastAsia="es-CO"/>
              </w:rPr>
              <w:t>+</w:t>
            </w:r>
          </w:p>
        </w:tc>
      </w:tr>
      <w:tr w:rsidR="007B7693" w:rsidRPr="007B7693" w14:paraId="35FE394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96F393F"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ebilis</w:t>
            </w:r>
            <w:proofErr w:type="spellEnd"/>
          </w:p>
        </w:tc>
        <w:tc>
          <w:tcPr>
            <w:tcW w:w="1200" w:type="dxa"/>
            <w:tcBorders>
              <w:top w:val="nil"/>
              <w:left w:val="nil"/>
              <w:bottom w:val="nil"/>
              <w:right w:val="nil"/>
            </w:tcBorders>
            <w:shd w:val="clear" w:color="auto" w:fill="auto"/>
            <w:vAlign w:val="center"/>
            <w:hideMark/>
          </w:tcPr>
          <w:p w14:paraId="2AF3F96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CB4DF1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DFE918" w14:textId="77777777" w:rsidR="007B7693" w:rsidRPr="007B7693" w:rsidRDefault="007B7693" w:rsidP="000474B3">
            <w:pPr>
              <w:jc w:val="center"/>
              <w:rPr>
                <w:lang w:val="es-CO" w:eastAsia="es-CO"/>
              </w:rPr>
            </w:pPr>
            <w:r w:rsidRPr="007B7693">
              <w:rPr>
                <w:lang w:eastAsia="es-CO"/>
              </w:rPr>
              <w:t>+</w:t>
            </w:r>
          </w:p>
        </w:tc>
      </w:tr>
      <w:tr w:rsidR="007B7693" w:rsidRPr="007B7693" w14:paraId="0F793BA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E8207F"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enticulatus</w:t>
            </w:r>
            <w:proofErr w:type="spellEnd"/>
          </w:p>
        </w:tc>
        <w:tc>
          <w:tcPr>
            <w:tcW w:w="1200" w:type="dxa"/>
            <w:tcBorders>
              <w:top w:val="nil"/>
              <w:left w:val="nil"/>
              <w:bottom w:val="nil"/>
              <w:right w:val="nil"/>
            </w:tcBorders>
            <w:shd w:val="clear" w:color="auto" w:fill="auto"/>
            <w:vAlign w:val="center"/>
            <w:hideMark/>
          </w:tcPr>
          <w:p w14:paraId="0833A1D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D3CE8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BA6F7B2" w14:textId="77777777" w:rsidR="007B7693" w:rsidRPr="007B7693" w:rsidRDefault="007B7693" w:rsidP="000474B3">
            <w:pPr>
              <w:jc w:val="center"/>
              <w:rPr>
                <w:lang w:val="es-CO" w:eastAsia="es-CO"/>
              </w:rPr>
            </w:pPr>
          </w:p>
        </w:tc>
      </w:tr>
      <w:tr w:rsidR="007B7693" w:rsidRPr="007B7693" w14:paraId="743DF2B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8F28DA0"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diversus</w:t>
            </w:r>
            <w:proofErr w:type="spellEnd"/>
          </w:p>
        </w:tc>
        <w:tc>
          <w:tcPr>
            <w:tcW w:w="1200" w:type="dxa"/>
            <w:tcBorders>
              <w:top w:val="nil"/>
              <w:left w:val="nil"/>
              <w:bottom w:val="nil"/>
              <w:right w:val="nil"/>
            </w:tcBorders>
            <w:shd w:val="clear" w:color="auto" w:fill="auto"/>
            <w:vAlign w:val="center"/>
            <w:hideMark/>
          </w:tcPr>
          <w:p w14:paraId="4C2FF4B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CADB4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4C113C" w14:textId="77777777" w:rsidR="007B7693" w:rsidRPr="007B7693" w:rsidRDefault="007B7693" w:rsidP="000474B3">
            <w:pPr>
              <w:jc w:val="center"/>
              <w:rPr>
                <w:lang w:val="es-CO" w:eastAsia="es-CO"/>
              </w:rPr>
            </w:pPr>
            <w:r w:rsidRPr="007B7693">
              <w:rPr>
                <w:lang w:eastAsia="es-CO"/>
              </w:rPr>
              <w:t>+</w:t>
            </w:r>
          </w:p>
        </w:tc>
      </w:tr>
      <w:tr w:rsidR="007B7693" w:rsidRPr="007B7693" w14:paraId="7BCBCD8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795B1CD"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lacinosus</w:t>
            </w:r>
            <w:proofErr w:type="spellEnd"/>
          </w:p>
        </w:tc>
        <w:tc>
          <w:tcPr>
            <w:tcW w:w="1200" w:type="dxa"/>
            <w:tcBorders>
              <w:top w:val="nil"/>
              <w:left w:val="nil"/>
              <w:bottom w:val="nil"/>
              <w:right w:val="nil"/>
            </w:tcBorders>
            <w:shd w:val="clear" w:color="auto" w:fill="auto"/>
            <w:vAlign w:val="center"/>
            <w:hideMark/>
          </w:tcPr>
          <w:p w14:paraId="14D2AC1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1FAA3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D10578" w14:textId="77777777" w:rsidR="007B7693" w:rsidRPr="007B7693" w:rsidRDefault="007B7693" w:rsidP="000474B3">
            <w:pPr>
              <w:jc w:val="center"/>
              <w:rPr>
                <w:lang w:val="es-CO" w:eastAsia="es-CO"/>
              </w:rPr>
            </w:pPr>
            <w:r w:rsidRPr="007B7693">
              <w:rPr>
                <w:lang w:eastAsia="es-CO"/>
              </w:rPr>
              <w:t>+</w:t>
            </w:r>
          </w:p>
        </w:tc>
      </w:tr>
      <w:tr w:rsidR="007B7693" w:rsidRPr="007B7693" w14:paraId="7614FB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993E7D"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lorenzianus</w:t>
            </w:r>
            <w:proofErr w:type="spellEnd"/>
          </w:p>
        </w:tc>
        <w:tc>
          <w:tcPr>
            <w:tcW w:w="1200" w:type="dxa"/>
            <w:tcBorders>
              <w:top w:val="nil"/>
              <w:left w:val="nil"/>
              <w:bottom w:val="nil"/>
              <w:right w:val="nil"/>
            </w:tcBorders>
            <w:shd w:val="clear" w:color="auto" w:fill="auto"/>
            <w:vAlign w:val="center"/>
            <w:hideMark/>
          </w:tcPr>
          <w:p w14:paraId="15FF17F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46BD9C"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2E4FEF0" w14:textId="77777777" w:rsidR="007B7693" w:rsidRPr="007B7693" w:rsidRDefault="007B7693" w:rsidP="000474B3">
            <w:pPr>
              <w:jc w:val="center"/>
              <w:rPr>
                <w:lang w:val="es-CO" w:eastAsia="es-CO"/>
              </w:rPr>
            </w:pPr>
            <w:r w:rsidRPr="007B7693">
              <w:rPr>
                <w:lang w:eastAsia="es-CO"/>
              </w:rPr>
              <w:t>+</w:t>
            </w:r>
          </w:p>
        </w:tc>
      </w:tr>
      <w:tr w:rsidR="007B7693" w:rsidRPr="007B7693" w14:paraId="5427AB7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DEE2996"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aradoxus</w:t>
            </w:r>
            <w:proofErr w:type="spellEnd"/>
          </w:p>
        </w:tc>
        <w:tc>
          <w:tcPr>
            <w:tcW w:w="1200" w:type="dxa"/>
            <w:tcBorders>
              <w:top w:val="nil"/>
              <w:left w:val="nil"/>
              <w:bottom w:val="nil"/>
              <w:right w:val="nil"/>
            </w:tcBorders>
            <w:shd w:val="clear" w:color="auto" w:fill="auto"/>
            <w:vAlign w:val="center"/>
            <w:hideMark/>
          </w:tcPr>
          <w:p w14:paraId="54BE194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BDBFAE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1354868" w14:textId="77777777" w:rsidR="007B7693" w:rsidRPr="007B7693" w:rsidRDefault="007B7693" w:rsidP="000474B3">
            <w:pPr>
              <w:jc w:val="center"/>
              <w:rPr>
                <w:rFonts w:ascii="Times New Roman" w:hAnsi="Times New Roman"/>
                <w:lang w:val="es-CO" w:eastAsia="es-CO"/>
              </w:rPr>
            </w:pPr>
          </w:p>
        </w:tc>
      </w:tr>
      <w:tr w:rsidR="007B7693" w:rsidRPr="007B7693" w14:paraId="3849596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0EA3E2A"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eruvianus</w:t>
            </w:r>
            <w:proofErr w:type="spellEnd"/>
          </w:p>
        </w:tc>
        <w:tc>
          <w:tcPr>
            <w:tcW w:w="1200" w:type="dxa"/>
            <w:tcBorders>
              <w:top w:val="nil"/>
              <w:left w:val="nil"/>
              <w:bottom w:val="nil"/>
              <w:right w:val="nil"/>
            </w:tcBorders>
            <w:shd w:val="clear" w:color="auto" w:fill="auto"/>
            <w:vAlign w:val="center"/>
            <w:hideMark/>
          </w:tcPr>
          <w:p w14:paraId="055F98B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F736F7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A87014A" w14:textId="77777777" w:rsidR="007B7693" w:rsidRPr="007B7693" w:rsidRDefault="007B7693" w:rsidP="000474B3">
            <w:pPr>
              <w:jc w:val="center"/>
              <w:rPr>
                <w:lang w:val="es-CO" w:eastAsia="es-CO"/>
              </w:rPr>
            </w:pPr>
            <w:r w:rsidRPr="007B7693">
              <w:rPr>
                <w:lang w:eastAsia="es-CO"/>
              </w:rPr>
              <w:t>+</w:t>
            </w:r>
          </w:p>
        </w:tc>
      </w:tr>
      <w:tr w:rsidR="007B7693" w:rsidRPr="007B7693" w14:paraId="27A4D48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0F7EFB4"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rotuberans</w:t>
            </w:r>
            <w:proofErr w:type="spellEnd"/>
          </w:p>
        </w:tc>
        <w:tc>
          <w:tcPr>
            <w:tcW w:w="1200" w:type="dxa"/>
            <w:tcBorders>
              <w:top w:val="nil"/>
              <w:left w:val="nil"/>
              <w:bottom w:val="nil"/>
              <w:right w:val="nil"/>
            </w:tcBorders>
            <w:shd w:val="clear" w:color="auto" w:fill="auto"/>
            <w:vAlign w:val="center"/>
            <w:hideMark/>
          </w:tcPr>
          <w:p w14:paraId="72B3AF1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25027E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184F3F" w14:textId="77777777" w:rsidR="007B7693" w:rsidRPr="007B7693" w:rsidRDefault="007B7693" w:rsidP="000474B3">
            <w:pPr>
              <w:jc w:val="center"/>
              <w:rPr>
                <w:lang w:val="es-CO" w:eastAsia="es-CO"/>
              </w:rPr>
            </w:pPr>
            <w:r w:rsidRPr="007B7693">
              <w:rPr>
                <w:lang w:eastAsia="es-CO"/>
              </w:rPr>
              <w:t>+</w:t>
            </w:r>
          </w:p>
        </w:tc>
      </w:tr>
      <w:tr w:rsidR="007B7693" w:rsidRPr="007B7693" w14:paraId="4C6E1D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79A15E"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pseudocurvisetus</w:t>
            </w:r>
            <w:proofErr w:type="spellEnd"/>
          </w:p>
        </w:tc>
        <w:tc>
          <w:tcPr>
            <w:tcW w:w="1200" w:type="dxa"/>
            <w:tcBorders>
              <w:top w:val="nil"/>
              <w:left w:val="nil"/>
              <w:bottom w:val="nil"/>
              <w:right w:val="nil"/>
            </w:tcBorders>
            <w:shd w:val="clear" w:color="auto" w:fill="auto"/>
            <w:vAlign w:val="center"/>
            <w:hideMark/>
          </w:tcPr>
          <w:p w14:paraId="4A30960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4F930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D17479" w14:textId="77777777" w:rsidR="007B7693" w:rsidRPr="007B7693" w:rsidRDefault="007B7693" w:rsidP="000474B3">
            <w:pPr>
              <w:jc w:val="center"/>
              <w:rPr>
                <w:lang w:val="es-CO" w:eastAsia="es-CO"/>
              </w:rPr>
            </w:pPr>
          </w:p>
        </w:tc>
      </w:tr>
      <w:tr w:rsidR="007B7693" w:rsidRPr="007B7693" w14:paraId="6B5B1D6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706AA9" w14:textId="77777777" w:rsidR="007B7693" w:rsidRPr="007B7693" w:rsidRDefault="007B7693" w:rsidP="000474B3">
            <w:pPr>
              <w:rPr>
                <w:i/>
                <w:iCs/>
                <w:lang w:val="es-CO" w:eastAsia="es-CO"/>
              </w:rPr>
            </w:pPr>
            <w:proofErr w:type="spellStart"/>
            <w:r w:rsidRPr="007B7693">
              <w:rPr>
                <w:i/>
                <w:iCs/>
                <w:lang w:eastAsia="es-CO"/>
              </w:rPr>
              <w:t>Chaetoceros</w:t>
            </w:r>
            <w:proofErr w:type="spellEnd"/>
            <w:r w:rsidRPr="007B7693">
              <w:rPr>
                <w:i/>
                <w:iCs/>
                <w:lang w:eastAsia="es-CO"/>
              </w:rPr>
              <w:t xml:space="preserve"> </w:t>
            </w:r>
            <w:proofErr w:type="spellStart"/>
            <w:r w:rsidRPr="007B7693">
              <w:rPr>
                <w:i/>
                <w:iCs/>
                <w:lang w:eastAsia="es-CO"/>
              </w:rPr>
              <w:t>radicans</w:t>
            </w:r>
            <w:proofErr w:type="spellEnd"/>
          </w:p>
        </w:tc>
        <w:tc>
          <w:tcPr>
            <w:tcW w:w="1200" w:type="dxa"/>
            <w:tcBorders>
              <w:top w:val="nil"/>
              <w:left w:val="nil"/>
              <w:bottom w:val="nil"/>
              <w:right w:val="nil"/>
            </w:tcBorders>
            <w:shd w:val="clear" w:color="auto" w:fill="auto"/>
            <w:vAlign w:val="center"/>
            <w:hideMark/>
          </w:tcPr>
          <w:p w14:paraId="6EB8B75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5DD48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DAE1B54" w14:textId="77777777" w:rsidR="007B7693" w:rsidRPr="007B7693" w:rsidRDefault="007B7693" w:rsidP="000474B3">
            <w:pPr>
              <w:jc w:val="center"/>
              <w:rPr>
                <w:lang w:val="es-CO" w:eastAsia="es-CO"/>
              </w:rPr>
            </w:pPr>
            <w:r w:rsidRPr="007B7693">
              <w:rPr>
                <w:lang w:eastAsia="es-CO"/>
              </w:rPr>
              <w:t>+</w:t>
            </w:r>
          </w:p>
        </w:tc>
      </w:tr>
      <w:tr w:rsidR="007B7693" w:rsidRPr="007B7693" w14:paraId="548E5BD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1843251" w14:textId="77777777" w:rsidR="007B7693" w:rsidRPr="007B7693" w:rsidRDefault="007B7693" w:rsidP="000474B3">
            <w:pPr>
              <w:rPr>
                <w:i/>
                <w:iCs/>
                <w:lang w:val="es-CO" w:eastAsia="es-CO"/>
              </w:rPr>
            </w:pPr>
            <w:proofErr w:type="spellStart"/>
            <w:r w:rsidRPr="007B7693">
              <w:rPr>
                <w:i/>
                <w:iCs/>
                <w:lang w:eastAsia="es-CO"/>
              </w:rPr>
              <w:lastRenderedPageBreak/>
              <w:t>Chaetoceros</w:t>
            </w:r>
            <w:proofErr w:type="spellEnd"/>
            <w:r w:rsidRPr="007B7693">
              <w:rPr>
                <w:i/>
                <w:iCs/>
                <w:lang w:eastAsia="es-CO"/>
              </w:rPr>
              <w:t xml:space="preserve"> </w:t>
            </w:r>
            <w:proofErr w:type="spellStart"/>
            <w:r w:rsidRPr="007B7693">
              <w:rPr>
                <w:i/>
                <w:iCs/>
                <w:lang w:eastAsia="es-CO"/>
              </w:rPr>
              <w:t>subtilis</w:t>
            </w:r>
            <w:proofErr w:type="spellEnd"/>
          </w:p>
        </w:tc>
        <w:tc>
          <w:tcPr>
            <w:tcW w:w="1200" w:type="dxa"/>
            <w:tcBorders>
              <w:top w:val="nil"/>
              <w:left w:val="nil"/>
              <w:bottom w:val="nil"/>
              <w:right w:val="nil"/>
            </w:tcBorders>
            <w:shd w:val="clear" w:color="auto" w:fill="auto"/>
            <w:vAlign w:val="center"/>
            <w:hideMark/>
          </w:tcPr>
          <w:p w14:paraId="678B19E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E6E846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D9F4BA" w14:textId="77777777" w:rsidR="007B7693" w:rsidRPr="007B7693" w:rsidRDefault="007B7693" w:rsidP="000474B3">
            <w:pPr>
              <w:jc w:val="center"/>
              <w:rPr>
                <w:lang w:val="es-CO" w:eastAsia="es-CO"/>
              </w:rPr>
            </w:pPr>
            <w:r w:rsidRPr="007B7693">
              <w:rPr>
                <w:lang w:eastAsia="es-CO"/>
              </w:rPr>
              <w:t>+</w:t>
            </w:r>
          </w:p>
        </w:tc>
      </w:tr>
      <w:tr w:rsidR="007B7693" w:rsidRPr="007B7693" w14:paraId="67BC0E2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65F988" w14:textId="77777777" w:rsidR="007B7693" w:rsidRPr="007B7693" w:rsidRDefault="007B7693" w:rsidP="000474B3">
            <w:pPr>
              <w:rPr>
                <w:i/>
                <w:iCs/>
                <w:lang w:val="es-CO" w:eastAsia="es-CO"/>
              </w:rPr>
            </w:pPr>
            <w:r w:rsidRPr="007B7693">
              <w:rPr>
                <w:i/>
                <w:iCs/>
                <w:lang w:eastAsia="es-CO"/>
              </w:rPr>
              <w:t>Coscinodiscales</w:t>
            </w:r>
          </w:p>
        </w:tc>
        <w:tc>
          <w:tcPr>
            <w:tcW w:w="1200" w:type="dxa"/>
            <w:tcBorders>
              <w:top w:val="nil"/>
              <w:left w:val="nil"/>
              <w:bottom w:val="nil"/>
              <w:right w:val="nil"/>
            </w:tcBorders>
            <w:shd w:val="clear" w:color="auto" w:fill="auto"/>
            <w:vAlign w:val="center"/>
            <w:hideMark/>
          </w:tcPr>
          <w:p w14:paraId="0722B99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5A378264"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E9225AD" w14:textId="77777777" w:rsidR="007B7693" w:rsidRPr="007B7693" w:rsidRDefault="007B7693" w:rsidP="000474B3">
            <w:pPr>
              <w:jc w:val="center"/>
              <w:rPr>
                <w:rFonts w:ascii="Times New Roman" w:hAnsi="Times New Roman"/>
                <w:lang w:val="es-CO" w:eastAsia="es-CO"/>
              </w:rPr>
            </w:pPr>
          </w:p>
        </w:tc>
      </w:tr>
      <w:tr w:rsidR="007B7693" w:rsidRPr="007B7693" w14:paraId="7BD3F8D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478B442" w14:textId="77777777" w:rsidR="007B7693" w:rsidRPr="007B7693" w:rsidRDefault="007B7693" w:rsidP="000474B3">
            <w:pPr>
              <w:rPr>
                <w:i/>
                <w:iCs/>
                <w:lang w:val="es-CO" w:eastAsia="es-CO"/>
              </w:rPr>
            </w:pPr>
            <w:proofErr w:type="spellStart"/>
            <w:proofErr w:type="gramStart"/>
            <w:r w:rsidRPr="007B7693">
              <w:rPr>
                <w:i/>
                <w:iCs/>
                <w:lang w:eastAsia="es-CO"/>
              </w:rPr>
              <w:t>Actinocyclus</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15A80EA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B4641B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15382F7" w14:textId="77777777" w:rsidR="007B7693" w:rsidRPr="007B7693" w:rsidRDefault="007B7693" w:rsidP="000474B3">
            <w:pPr>
              <w:jc w:val="center"/>
              <w:rPr>
                <w:lang w:val="es-CO" w:eastAsia="es-CO"/>
              </w:rPr>
            </w:pPr>
          </w:p>
        </w:tc>
      </w:tr>
      <w:tr w:rsidR="007B7693" w:rsidRPr="007B7693" w14:paraId="616216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DFE82BD" w14:textId="77777777" w:rsidR="007B7693" w:rsidRPr="007B7693" w:rsidRDefault="007B7693" w:rsidP="000474B3">
            <w:pPr>
              <w:rPr>
                <w:i/>
                <w:iCs/>
                <w:lang w:val="es-CO" w:eastAsia="es-CO"/>
              </w:rPr>
            </w:pPr>
            <w:proofErr w:type="spellStart"/>
            <w:r w:rsidRPr="007B7693">
              <w:rPr>
                <w:i/>
                <w:iCs/>
                <w:lang w:eastAsia="es-CO"/>
              </w:rPr>
              <w:t>Actinoptychus</w:t>
            </w:r>
            <w:proofErr w:type="spellEnd"/>
            <w:r w:rsidRPr="007B7693">
              <w:rPr>
                <w:i/>
                <w:iCs/>
                <w:lang w:eastAsia="es-CO"/>
              </w:rPr>
              <w:t xml:space="preserve"> </w:t>
            </w:r>
            <w:proofErr w:type="spellStart"/>
            <w:r w:rsidRPr="007B7693">
              <w:rPr>
                <w:i/>
                <w:iCs/>
                <w:lang w:eastAsia="es-CO"/>
              </w:rPr>
              <w:t>senarius</w:t>
            </w:r>
            <w:proofErr w:type="spellEnd"/>
          </w:p>
        </w:tc>
        <w:tc>
          <w:tcPr>
            <w:tcW w:w="1200" w:type="dxa"/>
            <w:tcBorders>
              <w:top w:val="nil"/>
              <w:left w:val="nil"/>
              <w:bottom w:val="nil"/>
              <w:right w:val="nil"/>
            </w:tcBorders>
            <w:shd w:val="clear" w:color="auto" w:fill="auto"/>
            <w:vAlign w:val="center"/>
            <w:hideMark/>
          </w:tcPr>
          <w:p w14:paraId="77EA4CD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293FA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FA10C5" w14:textId="77777777" w:rsidR="007B7693" w:rsidRPr="007B7693" w:rsidRDefault="007B7693" w:rsidP="000474B3">
            <w:pPr>
              <w:jc w:val="center"/>
              <w:rPr>
                <w:lang w:val="es-CO" w:eastAsia="es-CO"/>
              </w:rPr>
            </w:pPr>
            <w:r w:rsidRPr="007B7693">
              <w:rPr>
                <w:lang w:eastAsia="es-CO"/>
              </w:rPr>
              <w:t>+</w:t>
            </w:r>
          </w:p>
        </w:tc>
      </w:tr>
      <w:tr w:rsidR="007B7693" w:rsidRPr="007B7693" w14:paraId="7DBC7EF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B12A4E0" w14:textId="77777777" w:rsidR="007B7693" w:rsidRPr="007B7693" w:rsidRDefault="007B7693" w:rsidP="000474B3">
            <w:pPr>
              <w:rPr>
                <w:i/>
                <w:iCs/>
                <w:lang w:val="es-CO" w:eastAsia="es-CO"/>
              </w:rPr>
            </w:pPr>
            <w:proofErr w:type="spellStart"/>
            <w:r w:rsidRPr="007B7693">
              <w:rPr>
                <w:i/>
                <w:iCs/>
                <w:lang w:eastAsia="es-CO"/>
              </w:rPr>
              <w:t>Aulacodiscus</w:t>
            </w:r>
            <w:proofErr w:type="spellEnd"/>
            <w:r w:rsidRPr="007B7693">
              <w:rPr>
                <w:i/>
                <w:iCs/>
                <w:lang w:eastAsia="es-CO"/>
              </w:rPr>
              <w:t xml:space="preserve"> </w:t>
            </w:r>
            <w:proofErr w:type="spellStart"/>
            <w:r w:rsidRPr="007B7693">
              <w:rPr>
                <w:i/>
                <w:iCs/>
                <w:lang w:eastAsia="es-CO"/>
              </w:rPr>
              <w:t>archangelskianus</w:t>
            </w:r>
            <w:proofErr w:type="spellEnd"/>
          </w:p>
        </w:tc>
        <w:tc>
          <w:tcPr>
            <w:tcW w:w="1200" w:type="dxa"/>
            <w:tcBorders>
              <w:top w:val="nil"/>
              <w:left w:val="nil"/>
              <w:bottom w:val="nil"/>
              <w:right w:val="nil"/>
            </w:tcBorders>
            <w:shd w:val="clear" w:color="auto" w:fill="auto"/>
            <w:vAlign w:val="center"/>
            <w:hideMark/>
          </w:tcPr>
          <w:p w14:paraId="654BE16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B12A62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57BE994" w14:textId="77777777" w:rsidR="007B7693" w:rsidRPr="007B7693" w:rsidRDefault="007B7693" w:rsidP="000474B3">
            <w:pPr>
              <w:jc w:val="center"/>
              <w:rPr>
                <w:lang w:val="es-CO" w:eastAsia="es-CO"/>
              </w:rPr>
            </w:pPr>
            <w:r w:rsidRPr="007B7693">
              <w:rPr>
                <w:lang w:eastAsia="es-CO"/>
              </w:rPr>
              <w:t>+</w:t>
            </w:r>
          </w:p>
        </w:tc>
      </w:tr>
      <w:tr w:rsidR="007B7693" w:rsidRPr="007B7693" w14:paraId="482ABAA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35FF6BD" w14:textId="77777777" w:rsidR="007B7693" w:rsidRPr="007B7693" w:rsidRDefault="007B7693" w:rsidP="000474B3">
            <w:pPr>
              <w:rPr>
                <w:i/>
                <w:iCs/>
                <w:lang w:val="es-CO" w:eastAsia="es-CO"/>
              </w:rPr>
            </w:pPr>
            <w:proofErr w:type="spellStart"/>
            <w:r w:rsidRPr="007B7693">
              <w:rPr>
                <w:i/>
                <w:iCs/>
                <w:lang w:eastAsia="es-CO"/>
              </w:rPr>
              <w:t>Aulacodiscus</w:t>
            </w:r>
            <w:proofErr w:type="spellEnd"/>
            <w:r w:rsidRPr="007B7693">
              <w:rPr>
                <w:i/>
                <w:iCs/>
                <w:lang w:eastAsia="es-CO"/>
              </w:rPr>
              <w:t xml:space="preserve"> </w:t>
            </w:r>
            <w:proofErr w:type="spellStart"/>
            <w:r w:rsidRPr="007B7693">
              <w:rPr>
                <w:i/>
                <w:iCs/>
                <w:lang w:eastAsia="es-CO"/>
              </w:rPr>
              <w:t>kittonii</w:t>
            </w:r>
            <w:proofErr w:type="spellEnd"/>
          </w:p>
        </w:tc>
        <w:tc>
          <w:tcPr>
            <w:tcW w:w="1200" w:type="dxa"/>
            <w:tcBorders>
              <w:top w:val="nil"/>
              <w:left w:val="nil"/>
              <w:bottom w:val="nil"/>
              <w:right w:val="nil"/>
            </w:tcBorders>
            <w:shd w:val="clear" w:color="auto" w:fill="auto"/>
            <w:vAlign w:val="center"/>
            <w:hideMark/>
          </w:tcPr>
          <w:p w14:paraId="53899A3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EEC70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355A86A" w14:textId="77777777" w:rsidR="007B7693" w:rsidRPr="007B7693" w:rsidRDefault="007B7693" w:rsidP="000474B3">
            <w:pPr>
              <w:jc w:val="center"/>
              <w:rPr>
                <w:lang w:val="es-CO" w:eastAsia="es-CO"/>
              </w:rPr>
            </w:pPr>
          </w:p>
        </w:tc>
      </w:tr>
      <w:tr w:rsidR="007B7693" w:rsidRPr="007B7693" w14:paraId="271B607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A488CB0" w14:textId="77777777" w:rsidR="007B7693" w:rsidRPr="007B7693" w:rsidRDefault="007B7693" w:rsidP="000474B3">
            <w:pPr>
              <w:rPr>
                <w:i/>
                <w:iCs/>
                <w:lang w:val="es-CO" w:eastAsia="es-CO"/>
              </w:rPr>
            </w:pPr>
            <w:proofErr w:type="spellStart"/>
            <w:r w:rsidRPr="007B7693">
              <w:rPr>
                <w:i/>
                <w:iCs/>
                <w:lang w:eastAsia="es-CO"/>
              </w:rPr>
              <w:t>Coscinodiscopsi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C4A0FD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4F2F3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D1E3C1" w14:textId="77777777" w:rsidR="007B7693" w:rsidRPr="007B7693" w:rsidRDefault="007B7693" w:rsidP="000474B3">
            <w:pPr>
              <w:jc w:val="center"/>
              <w:rPr>
                <w:lang w:val="es-CO" w:eastAsia="es-CO"/>
              </w:rPr>
            </w:pPr>
            <w:r w:rsidRPr="007B7693">
              <w:rPr>
                <w:lang w:eastAsia="es-CO"/>
              </w:rPr>
              <w:t>+</w:t>
            </w:r>
          </w:p>
        </w:tc>
      </w:tr>
      <w:tr w:rsidR="007B7693" w:rsidRPr="007B7693" w14:paraId="00C8D2C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050BF79" w14:textId="77777777" w:rsidR="007B7693" w:rsidRPr="007B7693" w:rsidRDefault="007B7693" w:rsidP="000474B3">
            <w:pPr>
              <w:rPr>
                <w:i/>
                <w:iCs/>
                <w:lang w:val="es-CO" w:eastAsia="es-CO"/>
              </w:rPr>
            </w:pPr>
            <w:proofErr w:type="spellStart"/>
            <w:r w:rsidRPr="007B7693">
              <w:rPr>
                <w:i/>
                <w:iCs/>
                <w:lang w:eastAsia="es-CO"/>
              </w:rPr>
              <w:t>Coscinodiscopsis</w:t>
            </w:r>
            <w:proofErr w:type="spellEnd"/>
            <w:r w:rsidRPr="007B7693">
              <w:rPr>
                <w:i/>
                <w:iCs/>
                <w:lang w:eastAsia="es-CO"/>
              </w:rPr>
              <w:t xml:space="preserve"> </w:t>
            </w:r>
            <w:proofErr w:type="spellStart"/>
            <w:r w:rsidRPr="007B7693">
              <w:rPr>
                <w:i/>
                <w:iCs/>
                <w:lang w:eastAsia="es-CO"/>
              </w:rPr>
              <w:t>jonesiana</w:t>
            </w:r>
            <w:proofErr w:type="spellEnd"/>
          </w:p>
        </w:tc>
        <w:tc>
          <w:tcPr>
            <w:tcW w:w="1200" w:type="dxa"/>
            <w:tcBorders>
              <w:top w:val="nil"/>
              <w:left w:val="nil"/>
              <w:bottom w:val="nil"/>
              <w:right w:val="nil"/>
            </w:tcBorders>
            <w:shd w:val="clear" w:color="auto" w:fill="auto"/>
            <w:vAlign w:val="center"/>
            <w:hideMark/>
          </w:tcPr>
          <w:p w14:paraId="14CE63AB"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D2616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DEE79F0" w14:textId="77777777" w:rsidR="007B7693" w:rsidRPr="007B7693" w:rsidRDefault="007B7693" w:rsidP="000474B3">
            <w:pPr>
              <w:jc w:val="center"/>
              <w:rPr>
                <w:lang w:val="es-CO" w:eastAsia="es-CO"/>
              </w:rPr>
            </w:pPr>
            <w:r w:rsidRPr="007B7693">
              <w:rPr>
                <w:lang w:eastAsia="es-CO"/>
              </w:rPr>
              <w:t>+</w:t>
            </w:r>
          </w:p>
        </w:tc>
      </w:tr>
      <w:tr w:rsidR="007B7693" w:rsidRPr="007B7693" w14:paraId="1B89E9D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34A763B" w14:textId="77777777" w:rsidR="007B7693" w:rsidRPr="007B7693" w:rsidRDefault="007B7693" w:rsidP="000474B3">
            <w:pPr>
              <w:rPr>
                <w:i/>
                <w:iCs/>
                <w:lang w:val="es-CO" w:eastAsia="es-CO"/>
              </w:rPr>
            </w:pPr>
            <w:proofErr w:type="spellStart"/>
            <w:proofErr w:type="gramStart"/>
            <w:r w:rsidRPr="007B7693">
              <w:rPr>
                <w:i/>
                <w:iCs/>
                <w:lang w:eastAsia="es-CO"/>
              </w:rPr>
              <w:t>Coscinodiscus</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4AA684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40DFB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D30C40" w14:textId="77777777" w:rsidR="007B7693" w:rsidRPr="007B7693" w:rsidRDefault="007B7693" w:rsidP="000474B3">
            <w:pPr>
              <w:jc w:val="center"/>
              <w:rPr>
                <w:lang w:val="es-CO" w:eastAsia="es-CO"/>
              </w:rPr>
            </w:pPr>
            <w:r w:rsidRPr="007B7693">
              <w:rPr>
                <w:lang w:eastAsia="es-CO"/>
              </w:rPr>
              <w:t>+</w:t>
            </w:r>
          </w:p>
        </w:tc>
      </w:tr>
      <w:tr w:rsidR="007B7693" w:rsidRPr="007B7693" w14:paraId="6492135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4DD8B5E"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aff</w:t>
            </w:r>
            <w:proofErr w:type="spellEnd"/>
            <w:r w:rsidRPr="007B7693">
              <w:rPr>
                <w:i/>
                <w:iCs/>
                <w:lang w:eastAsia="es-CO"/>
              </w:rPr>
              <w:t xml:space="preserve"> </w:t>
            </w:r>
            <w:proofErr w:type="spellStart"/>
            <w:r w:rsidRPr="007B7693">
              <w:rPr>
                <w:i/>
                <w:iCs/>
                <w:lang w:eastAsia="es-CO"/>
              </w:rPr>
              <w:t>asteromphalus</w:t>
            </w:r>
            <w:proofErr w:type="spellEnd"/>
          </w:p>
        </w:tc>
        <w:tc>
          <w:tcPr>
            <w:tcW w:w="1200" w:type="dxa"/>
            <w:tcBorders>
              <w:top w:val="nil"/>
              <w:left w:val="nil"/>
              <w:bottom w:val="nil"/>
              <w:right w:val="nil"/>
            </w:tcBorders>
            <w:shd w:val="clear" w:color="auto" w:fill="auto"/>
            <w:vAlign w:val="center"/>
            <w:hideMark/>
          </w:tcPr>
          <w:p w14:paraId="123864F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188582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4FC0D2B" w14:textId="77777777" w:rsidR="007B7693" w:rsidRPr="007B7693" w:rsidRDefault="007B7693" w:rsidP="000474B3">
            <w:pPr>
              <w:jc w:val="center"/>
              <w:rPr>
                <w:lang w:val="es-CO" w:eastAsia="es-CO"/>
              </w:rPr>
            </w:pPr>
          </w:p>
        </w:tc>
      </w:tr>
      <w:tr w:rsidR="007B7693" w:rsidRPr="007B7693" w14:paraId="7985A07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2FDFACD"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centralis</w:t>
            </w:r>
            <w:proofErr w:type="spellEnd"/>
          </w:p>
        </w:tc>
        <w:tc>
          <w:tcPr>
            <w:tcW w:w="1200" w:type="dxa"/>
            <w:tcBorders>
              <w:top w:val="nil"/>
              <w:left w:val="nil"/>
              <w:bottom w:val="nil"/>
              <w:right w:val="nil"/>
            </w:tcBorders>
            <w:shd w:val="clear" w:color="auto" w:fill="auto"/>
            <w:vAlign w:val="center"/>
            <w:hideMark/>
          </w:tcPr>
          <w:p w14:paraId="748B7BC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617DA4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C1CD789" w14:textId="77777777" w:rsidR="007B7693" w:rsidRPr="007B7693" w:rsidRDefault="007B7693" w:rsidP="000474B3">
            <w:pPr>
              <w:jc w:val="center"/>
              <w:rPr>
                <w:lang w:val="es-CO" w:eastAsia="es-CO"/>
              </w:rPr>
            </w:pPr>
            <w:r w:rsidRPr="007B7693">
              <w:rPr>
                <w:lang w:eastAsia="es-CO"/>
              </w:rPr>
              <w:t>+</w:t>
            </w:r>
          </w:p>
        </w:tc>
      </w:tr>
      <w:tr w:rsidR="007B7693" w:rsidRPr="007B7693" w14:paraId="3B6010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6B208D"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gigas</w:t>
            </w:r>
          </w:p>
        </w:tc>
        <w:tc>
          <w:tcPr>
            <w:tcW w:w="1200" w:type="dxa"/>
            <w:tcBorders>
              <w:top w:val="nil"/>
              <w:left w:val="nil"/>
              <w:bottom w:val="nil"/>
              <w:right w:val="nil"/>
            </w:tcBorders>
            <w:shd w:val="clear" w:color="auto" w:fill="auto"/>
            <w:vAlign w:val="center"/>
            <w:hideMark/>
          </w:tcPr>
          <w:p w14:paraId="26CC70C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104F6D"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8C3D21A" w14:textId="77777777" w:rsidR="007B7693" w:rsidRPr="007B7693" w:rsidRDefault="007B7693" w:rsidP="000474B3">
            <w:pPr>
              <w:jc w:val="center"/>
              <w:rPr>
                <w:lang w:val="es-CO" w:eastAsia="es-CO"/>
              </w:rPr>
            </w:pPr>
            <w:r w:rsidRPr="007B7693">
              <w:rPr>
                <w:lang w:eastAsia="es-CO"/>
              </w:rPr>
              <w:t>+</w:t>
            </w:r>
          </w:p>
        </w:tc>
      </w:tr>
      <w:tr w:rsidR="007B7693" w:rsidRPr="007B7693" w14:paraId="0003372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F67DAA5"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granii</w:t>
            </w:r>
            <w:proofErr w:type="spellEnd"/>
          </w:p>
        </w:tc>
        <w:tc>
          <w:tcPr>
            <w:tcW w:w="1200" w:type="dxa"/>
            <w:tcBorders>
              <w:top w:val="nil"/>
              <w:left w:val="nil"/>
              <w:bottom w:val="nil"/>
              <w:right w:val="nil"/>
            </w:tcBorders>
            <w:shd w:val="clear" w:color="auto" w:fill="auto"/>
            <w:vAlign w:val="center"/>
            <w:hideMark/>
          </w:tcPr>
          <w:p w14:paraId="7E3BDB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963D5D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0F9CE7" w14:textId="77777777" w:rsidR="007B7693" w:rsidRPr="007B7693" w:rsidRDefault="007B7693" w:rsidP="000474B3">
            <w:pPr>
              <w:jc w:val="center"/>
              <w:rPr>
                <w:lang w:val="es-CO" w:eastAsia="es-CO"/>
              </w:rPr>
            </w:pPr>
          </w:p>
        </w:tc>
      </w:tr>
      <w:tr w:rsidR="007B7693" w:rsidRPr="007B7693" w14:paraId="7797893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6819A8"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marginatus</w:t>
            </w:r>
            <w:proofErr w:type="spellEnd"/>
          </w:p>
        </w:tc>
        <w:tc>
          <w:tcPr>
            <w:tcW w:w="1200" w:type="dxa"/>
            <w:tcBorders>
              <w:top w:val="nil"/>
              <w:left w:val="nil"/>
              <w:bottom w:val="nil"/>
              <w:right w:val="nil"/>
            </w:tcBorders>
            <w:shd w:val="clear" w:color="auto" w:fill="auto"/>
            <w:vAlign w:val="center"/>
            <w:hideMark/>
          </w:tcPr>
          <w:p w14:paraId="32ACFBE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47B0B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53CACB" w14:textId="77777777" w:rsidR="007B7693" w:rsidRPr="007B7693" w:rsidRDefault="007B7693" w:rsidP="000474B3">
            <w:pPr>
              <w:jc w:val="center"/>
              <w:rPr>
                <w:lang w:val="es-CO" w:eastAsia="es-CO"/>
              </w:rPr>
            </w:pPr>
          </w:p>
        </w:tc>
      </w:tr>
      <w:tr w:rsidR="007B7693" w:rsidRPr="007B7693" w14:paraId="08BFC09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B775B9C"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perforatus</w:t>
            </w:r>
            <w:proofErr w:type="spellEnd"/>
          </w:p>
        </w:tc>
        <w:tc>
          <w:tcPr>
            <w:tcW w:w="1200" w:type="dxa"/>
            <w:tcBorders>
              <w:top w:val="nil"/>
              <w:left w:val="nil"/>
              <w:bottom w:val="nil"/>
              <w:right w:val="nil"/>
            </w:tcBorders>
            <w:shd w:val="clear" w:color="auto" w:fill="auto"/>
            <w:vAlign w:val="center"/>
            <w:hideMark/>
          </w:tcPr>
          <w:p w14:paraId="7D02251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55F71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AF5F4DE" w14:textId="77777777" w:rsidR="007B7693" w:rsidRPr="007B7693" w:rsidRDefault="007B7693" w:rsidP="000474B3">
            <w:pPr>
              <w:jc w:val="center"/>
              <w:rPr>
                <w:lang w:val="es-CO" w:eastAsia="es-CO"/>
              </w:rPr>
            </w:pPr>
          </w:p>
        </w:tc>
      </w:tr>
      <w:tr w:rsidR="007B7693" w:rsidRPr="007B7693" w14:paraId="25B0461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F4D2A51"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radiatus</w:t>
            </w:r>
            <w:proofErr w:type="spellEnd"/>
          </w:p>
        </w:tc>
        <w:tc>
          <w:tcPr>
            <w:tcW w:w="1200" w:type="dxa"/>
            <w:tcBorders>
              <w:top w:val="nil"/>
              <w:left w:val="nil"/>
              <w:bottom w:val="nil"/>
              <w:right w:val="nil"/>
            </w:tcBorders>
            <w:shd w:val="clear" w:color="auto" w:fill="auto"/>
            <w:vAlign w:val="center"/>
            <w:hideMark/>
          </w:tcPr>
          <w:p w14:paraId="0E5D32C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870DAF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8D5987" w14:textId="77777777" w:rsidR="007B7693" w:rsidRPr="007B7693" w:rsidRDefault="007B7693" w:rsidP="000474B3">
            <w:pPr>
              <w:jc w:val="center"/>
              <w:rPr>
                <w:lang w:val="es-CO" w:eastAsia="es-CO"/>
              </w:rPr>
            </w:pPr>
            <w:r w:rsidRPr="007B7693">
              <w:rPr>
                <w:lang w:eastAsia="es-CO"/>
              </w:rPr>
              <w:t>+</w:t>
            </w:r>
          </w:p>
        </w:tc>
      </w:tr>
      <w:tr w:rsidR="007B7693" w:rsidRPr="007B7693" w14:paraId="68616FD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67CD297" w14:textId="77777777" w:rsidR="007B7693" w:rsidRPr="007B7693" w:rsidRDefault="007B7693" w:rsidP="000474B3">
            <w:pPr>
              <w:rPr>
                <w:i/>
                <w:iCs/>
                <w:lang w:val="es-CO" w:eastAsia="es-CO"/>
              </w:rPr>
            </w:pPr>
            <w:proofErr w:type="spellStart"/>
            <w:r w:rsidRPr="007B7693">
              <w:rPr>
                <w:i/>
                <w:iCs/>
                <w:lang w:eastAsia="es-CO"/>
              </w:rPr>
              <w:t>Coscinodiscus</w:t>
            </w:r>
            <w:proofErr w:type="spellEnd"/>
            <w:r w:rsidRPr="007B7693">
              <w:rPr>
                <w:i/>
                <w:iCs/>
                <w:lang w:eastAsia="es-CO"/>
              </w:rPr>
              <w:t xml:space="preserve"> </w:t>
            </w:r>
            <w:proofErr w:type="spellStart"/>
            <w:r w:rsidRPr="007B7693">
              <w:rPr>
                <w:i/>
                <w:iCs/>
                <w:lang w:eastAsia="es-CO"/>
              </w:rPr>
              <w:t>wailesii</w:t>
            </w:r>
            <w:proofErr w:type="spellEnd"/>
          </w:p>
        </w:tc>
        <w:tc>
          <w:tcPr>
            <w:tcW w:w="1200" w:type="dxa"/>
            <w:tcBorders>
              <w:top w:val="nil"/>
              <w:left w:val="nil"/>
              <w:bottom w:val="nil"/>
              <w:right w:val="nil"/>
            </w:tcBorders>
            <w:shd w:val="clear" w:color="auto" w:fill="auto"/>
            <w:vAlign w:val="center"/>
            <w:hideMark/>
          </w:tcPr>
          <w:p w14:paraId="2DA7D1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A201C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CE56BB2" w14:textId="77777777" w:rsidR="007B7693" w:rsidRPr="007B7693" w:rsidRDefault="007B7693" w:rsidP="000474B3">
            <w:pPr>
              <w:jc w:val="center"/>
              <w:rPr>
                <w:lang w:val="es-CO" w:eastAsia="es-CO"/>
              </w:rPr>
            </w:pPr>
            <w:r w:rsidRPr="007B7693">
              <w:rPr>
                <w:lang w:eastAsia="es-CO"/>
              </w:rPr>
              <w:t>+</w:t>
            </w:r>
          </w:p>
        </w:tc>
      </w:tr>
      <w:tr w:rsidR="007B7693" w:rsidRPr="007B7693" w14:paraId="3A26248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0C85AF" w14:textId="77777777" w:rsidR="007B7693" w:rsidRPr="007B7693" w:rsidRDefault="007B7693" w:rsidP="000474B3">
            <w:pPr>
              <w:rPr>
                <w:i/>
                <w:iCs/>
                <w:lang w:val="es-CO" w:eastAsia="es-CO"/>
              </w:rPr>
            </w:pPr>
            <w:proofErr w:type="spellStart"/>
            <w:proofErr w:type="gramStart"/>
            <w:r w:rsidRPr="007B7693">
              <w:rPr>
                <w:i/>
                <w:iCs/>
                <w:lang w:eastAsia="es-CO"/>
              </w:rPr>
              <w:t>Stellarima</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6471911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3D73B2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3060CCF" w14:textId="77777777" w:rsidR="007B7693" w:rsidRPr="007B7693" w:rsidRDefault="007B7693" w:rsidP="000474B3">
            <w:pPr>
              <w:jc w:val="center"/>
              <w:rPr>
                <w:lang w:val="es-CO" w:eastAsia="es-CO"/>
              </w:rPr>
            </w:pPr>
          </w:p>
        </w:tc>
      </w:tr>
      <w:tr w:rsidR="007B7693" w:rsidRPr="007B7693" w14:paraId="3B613287"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6455671A" w14:textId="77777777" w:rsidR="007B7693" w:rsidRPr="007B7693" w:rsidRDefault="007B7693" w:rsidP="000474B3">
            <w:pPr>
              <w:rPr>
                <w:lang w:val="es-CO" w:eastAsia="es-CO"/>
              </w:rPr>
            </w:pPr>
            <w:proofErr w:type="spellStart"/>
            <w:r w:rsidRPr="007B7693">
              <w:rPr>
                <w:lang w:eastAsia="es-CO"/>
              </w:rPr>
              <w:t>Fragilariales</w:t>
            </w:r>
            <w:proofErr w:type="spellEnd"/>
          </w:p>
        </w:tc>
      </w:tr>
      <w:tr w:rsidR="007B7693" w:rsidRPr="007B7693" w14:paraId="13EC764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ADC35F8" w14:textId="77777777" w:rsidR="007B7693" w:rsidRPr="007B7693" w:rsidRDefault="007B7693" w:rsidP="000474B3">
            <w:pPr>
              <w:rPr>
                <w:i/>
                <w:iCs/>
                <w:lang w:val="es-CO" w:eastAsia="es-CO"/>
              </w:rPr>
            </w:pPr>
            <w:proofErr w:type="spellStart"/>
            <w:r w:rsidRPr="007B7693">
              <w:rPr>
                <w:i/>
                <w:iCs/>
                <w:lang w:eastAsia="es-CO"/>
              </w:rPr>
              <w:t>Synedr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0D0F25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9118D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167BDE2" w14:textId="77777777" w:rsidR="007B7693" w:rsidRPr="007B7693" w:rsidRDefault="007B7693" w:rsidP="000474B3">
            <w:pPr>
              <w:jc w:val="center"/>
              <w:rPr>
                <w:lang w:val="es-CO" w:eastAsia="es-CO"/>
              </w:rPr>
            </w:pPr>
            <w:r w:rsidRPr="007B7693">
              <w:rPr>
                <w:lang w:eastAsia="es-CO"/>
              </w:rPr>
              <w:t>+</w:t>
            </w:r>
          </w:p>
        </w:tc>
      </w:tr>
      <w:tr w:rsidR="007B7693" w:rsidRPr="007B7693" w14:paraId="4B3179EF"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71830A5D" w14:textId="77777777" w:rsidR="007B7693" w:rsidRPr="007B7693" w:rsidRDefault="007B7693" w:rsidP="000474B3">
            <w:pPr>
              <w:rPr>
                <w:lang w:val="es-CO" w:eastAsia="es-CO"/>
              </w:rPr>
            </w:pPr>
            <w:proofErr w:type="spellStart"/>
            <w:r w:rsidRPr="007B7693">
              <w:rPr>
                <w:lang w:eastAsia="es-CO"/>
              </w:rPr>
              <w:t>Hemiaulales</w:t>
            </w:r>
            <w:proofErr w:type="spellEnd"/>
          </w:p>
        </w:tc>
      </w:tr>
      <w:tr w:rsidR="007B7693" w:rsidRPr="007B7693" w14:paraId="1D73B20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41FB23F" w14:textId="77777777" w:rsidR="007B7693" w:rsidRPr="007B7693" w:rsidRDefault="007B7693" w:rsidP="000474B3">
            <w:pPr>
              <w:rPr>
                <w:i/>
                <w:iCs/>
                <w:lang w:val="es-CO" w:eastAsia="es-CO"/>
              </w:rPr>
            </w:pPr>
            <w:proofErr w:type="spellStart"/>
            <w:r w:rsidRPr="007B7693">
              <w:rPr>
                <w:i/>
                <w:iCs/>
                <w:lang w:eastAsia="es-CO"/>
              </w:rPr>
              <w:t>Cerataulina</w:t>
            </w:r>
            <w:proofErr w:type="spellEnd"/>
            <w:r w:rsidRPr="007B7693">
              <w:rPr>
                <w:i/>
                <w:iCs/>
                <w:lang w:eastAsia="es-CO"/>
              </w:rPr>
              <w:t xml:space="preserve"> </w:t>
            </w:r>
            <w:proofErr w:type="spellStart"/>
            <w:r w:rsidRPr="007B7693">
              <w:rPr>
                <w:i/>
                <w:iCs/>
                <w:lang w:eastAsia="es-CO"/>
              </w:rPr>
              <w:t>bicornis</w:t>
            </w:r>
            <w:proofErr w:type="spellEnd"/>
          </w:p>
        </w:tc>
        <w:tc>
          <w:tcPr>
            <w:tcW w:w="1200" w:type="dxa"/>
            <w:tcBorders>
              <w:top w:val="nil"/>
              <w:left w:val="nil"/>
              <w:bottom w:val="nil"/>
              <w:right w:val="nil"/>
            </w:tcBorders>
            <w:shd w:val="clear" w:color="auto" w:fill="auto"/>
            <w:vAlign w:val="center"/>
            <w:hideMark/>
          </w:tcPr>
          <w:p w14:paraId="0F05EE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96003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93DC35" w14:textId="77777777" w:rsidR="007B7693" w:rsidRPr="007B7693" w:rsidRDefault="007B7693" w:rsidP="000474B3">
            <w:pPr>
              <w:jc w:val="center"/>
              <w:rPr>
                <w:lang w:val="es-CO" w:eastAsia="es-CO"/>
              </w:rPr>
            </w:pPr>
            <w:r w:rsidRPr="007B7693">
              <w:rPr>
                <w:lang w:eastAsia="es-CO"/>
              </w:rPr>
              <w:t>+</w:t>
            </w:r>
          </w:p>
        </w:tc>
      </w:tr>
      <w:tr w:rsidR="007B7693" w:rsidRPr="007B7693" w14:paraId="595EBA7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806E2E" w14:textId="77777777" w:rsidR="007B7693" w:rsidRPr="007B7693" w:rsidRDefault="007B7693" w:rsidP="000474B3">
            <w:pPr>
              <w:rPr>
                <w:i/>
                <w:iCs/>
                <w:lang w:val="es-CO" w:eastAsia="es-CO"/>
              </w:rPr>
            </w:pPr>
            <w:proofErr w:type="spellStart"/>
            <w:r w:rsidRPr="007B7693">
              <w:rPr>
                <w:i/>
                <w:iCs/>
                <w:lang w:eastAsia="es-CO"/>
              </w:rPr>
              <w:t>Cerataulina</w:t>
            </w:r>
            <w:proofErr w:type="spellEnd"/>
            <w:r w:rsidRPr="007B7693">
              <w:rPr>
                <w:i/>
                <w:iCs/>
                <w:lang w:eastAsia="es-CO"/>
              </w:rPr>
              <w:t xml:space="preserve"> </w:t>
            </w:r>
            <w:proofErr w:type="spellStart"/>
            <w:r w:rsidRPr="007B7693">
              <w:rPr>
                <w:i/>
                <w:iCs/>
                <w:lang w:eastAsia="es-CO"/>
              </w:rPr>
              <w:t>dentata</w:t>
            </w:r>
            <w:proofErr w:type="spellEnd"/>
          </w:p>
        </w:tc>
        <w:tc>
          <w:tcPr>
            <w:tcW w:w="1200" w:type="dxa"/>
            <w:tcBorders>
              <w:top w:val="nil"/>
              <w:left w:val="nil"/>
              <w:bottom w:val="nil"/>
              <w:right w:val="nil"/>
            </w:tcBorders>
            <w:shd w:val="clear" w:color="auto" w:fill="auto"/>
            <w:vAlign w:val="center"/>
            <w:hideMark/>
          </w:tcPr>
          <w:p w14:paraId="2C0FE62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FD415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C11C13" w14:textId="77777777" w:rsidR="007B7693" w:rsidRPr="007B7693" w:rsidRDefault="007B7693" w:rsidP="000474B3">
            <w:pPr>
              <w:jc w:val="center"/>
              <w:rPr>
                <w:lang w:val="es-CO" w:eastAsia="es-CO"/>
              </w:rPr>
            </w:pPr>
            <w:r w:rsidRPr="007B7693">
              <w:rPr>
                <w:lang w:eastAsia="es-CO"/>
              </w:rPr>
              <w:t>+</w:t>
            </w:r>
          </w:p>
        </w:tc>
      </w:tr>
      <w:tr w:rsidR="007B7693" w:rsidRPr="007B7693" w14:paraId="0791344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224AF4B" w14:textId="77777777" w:rsidR="007B7693" w:rsidRPr="007B7693" w:rsidRDefault="007B7693" w:rsidP="000474B3">
            <w:pPr>
              <w:rPr>
                <w:i/>
                <w:iCs/>
                <w:lang w:val="es-CO" w:eastAsia="es-CO"/>
              </w:rPr>
            </w:pPr>
            <w:proofErr w:type="spellStart"/>
            <w:r w:rsidRPr="007B7693">
              <w:rPr>
                <w:i/>
                <w:iCs/>
                <w:lang w:eastAsia="es-CO"/>
              </w:rPr>
              <w:t>Cerataulina</w:t>
            </w:r>
            <w:proofErr w:type="spellEnd"/>
            <w:r w:rsidRPr="007B7693">
              <w:rPr>
                <w:i/>
                <w:iCs/>
                <w:lang w:eastAsia="es-CO"/>
              </w:rPr>
              <w:t xml:space="preserve"> </w:t>
            </w:r>
            <w:proofErr w:type="spellStart"/>
            <w:r w:rsidRPr="007B7693">
              <w:rPr>
                <w:i/>
                <w:iCs/>
                <w:lang w:eastAsia="es-CO"/>
              </w:rPr>
              <w:t>pelagica</w:t>
            </w:r>
            <w:proofErr w:type="spellEnd"/>
          </w:p>
        </w:tc>
        <w:tc>
          <w:tcPr>
            <w:tcW w:w="1200" w:type="dxa"/>
            <w:tcBorders>
              <w:top w:val="nil"/>
              <w:left w:val="nil"/>
              <w:bottom w:val="nil"/>
              <w:right w:val="nil"/>
            </w:tcBorders>
            <w:shd w:val="clear" w:color="auto" w:fill="auto"/>
            <w:vAlign w:val="center"/>
            <w:hideMark/>
          </w:tcPr>
          <w:p w14:paraId="746582F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55E63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0F6B39" w14:textId="77777777" w:rsidR="007B7693" w:rsidRPr="007B7693" w:rsidRDefault="007B7693" w:rsidP="000474B3">
            <w:pPr>
              <w:jc w:val="center"/>
              <w:rPr>
                <w:lang w:val="es-CO" w:eastAsia="es-CO"/>
              </w:rPr>
            </w:pPr>
            <w:r w:rsidRPr="007B7693">
              <w:rPr>
                <w:lang w:eastAsia="es-CO"/>
              </w:rPr>
              <w:t>+</w:t>
            </w:r>
          </w:p>
        </w:tc>
      </w:tr>
      <w:tr w:rsidR="007B7693" w:rsidRPr="007B7693" w14:paraId="501CFCB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88EBDE9" w14:textId="77777777" w:rsidR="007B7693" w:rsidRPr="007B7693" w:rsidRDefault="007B7693" w:rsidP="000474B3">
            <w:pPr>
              <w:rPr>
                <w:i/>
                <w:iCs/>
                <w:lang w:val="es-CO" w:eastAsia="es-CO"/>
              </w:rPr>
            </w:pPr>
            <w:proofErr w:type="spellStart"/>
            <w:r w:rsidRPr="007B7693">
              <w:rPr>
                <w:i/>
                <w:iCs/>
                <w:lang w:eastAsia="es-CO"/>
              </w:rPr>
              <w:t>Climacodium</w:t>
            </w:r>
            <w:proofErr w:type="spellEnd"/>
            <w:r w:rsidRPr="007B7693">
              <w:rPr>
                <w:i/>
                <w:iCs/>
                <w:lang w:eastAsia="es-CO"/>
              </w:rPr>
              <w:t xml:space="preserve"> </w:t>
            </w:r>
            <w:proofErr w:type="spellStart"/>
            <w:r w:rsidRPr="007B7693">
              <w:rPr>
                <w:i/>
                <w:iCs/>
                <w:lang w:eastAsia="es-CO"/>
              </w:rPr>
              <w:t>frauenfeldianum</w:t>
            </w:r>
            <w:proofErr w:type="spellEnd"/>
          </w:p>
        </w:tc>
        <w:tc>
          <w:tcPr>
            <w:tcW w:w="1200" w:type="dxa"/>
            <w:tcBorders>
              <w:top w:val="nil"/>
              <w:left w:val="nil"/>
              <w:bottom w:val="nil"/>
              <w:right w:val="nil"/>
            </w:tcBorders>
            <w:shd w:val="clear" w:color="auto" w:fill="auto"/>
            <w:vAlign w:val="center"/>
            <w:hideMark/>
          </w:tcPr>
          <w:p w14:paraId="4718901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45D03F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F6E28B8" w14:textId="77777777" w:rsidR="007B7693" w:rsidRPr="007B7693" w:rsidRDefault="007B7693" w:rsidP="000474B3">
            <w:pPr>
              <w:jc w:val="center"/>
              <w:rPr>
                <w:lang w:val="es-CO" w:eastAsia="es-CO"/>
              </w:rPr>
            </w:pPr>
            <w:r w:rsidRPr="007B7693">
              <w:rPr>
                <w:lang w:eastAsia="es-CO"/>
              </w:rPr>
              <w:t>+</w:t>
            </w:r>
          </w:p>
        </w:tc>
      </w:tr>
      <w:tr w:rsidR="007B7693" w:rsidRPr="007B7693" w14:paraId="4FFD6E4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317416A" w14:textId="77777777" w:rsidR="007B7693" w:rsidRPr="007B7693" w:rsidRDefault="007B7693" w:rsidP="000474B3">
            <w:pPr>
              <w:rPr>
                <w:i/>
                <w:iCs/>
                <w:lang w:val="es-CO" w:eastAsia="es-CO"/>
              </w:rPr>
            </w:pPr>
            <w:proofErr w:type="spellStart"/>
            <w:r w:rsidRPr="007B7693">
              <w:rPr>
                <w:i/>
                <w:iCs/>
                <w:lang w:eastAsia="es-CO"/>
              </w:rPr>
              <w:t>Eucampia</w:t>
            </w:r>
            <w:proofErr w:type="spellEnd"/>
            <w:r w:rsidRPr="007B7693">
              <w:rPr>
                <w:i/>
                <w:iCs/>
                <w:lang w:eastAsia="es-CO"/>
              </w:rPr>
              <w:t xml:space="preserve"> </w:t>
            </w:r>
            <w:proofErr w:type="spellStart"/>
            <w:r w:rsidRPr="007B7693">
              <w:rPr>
                <w:i/>
                <w:iCs/>
                <w:lang w:eastAsia="es-CO"/>
              </w:rPr>
              <w:t>zodiacus</w:t>
            </w:r>
            <w:proofErr w:type="spellEnd"/>
          </w:p>
        </w:tc>
        <w:tc>
          <w:tcPr>
            <w:tcW w:w="1200" w:type="dxa"/>
            <w:tcBorders>
              <w:top w:val="nil"/>
              <w:left w:val="nil"/>
              <w:bottom w:val="nil"/>
              <w:right w:val="nil"/>
            </w:tcBorders>
            <w:shd w:val="clear" w:color="auto" w:fill="auto"/>
            <w:vAlign w:val="center"/>
            <w:hideMark/>
          </w:tcPr>
          <w:p w14:paraId="2E351F9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0940B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904960E" w14:textId="77777777" w:rsidR="007B7693" w:rsidRPr="007B7693" w:rsidRDefault="007B7693" w:rsidP="000474B3">
            <w:pPr>
              <w:jc w:val="center"/>
              <w:rPr>
                <w:lang w:val="es-CO" w:eastAsia="es-CO"/>
              </w:rPr>
            </w:pPr>
            <w:r w:rsidRPr="007B7693">
              <w:rPr>
                <w:lang w:eastAsia="es-CO"/>
              </w:rPr>
              <w:t>+</w:t>
            </w:r>
          </w:p>
        </w:tc>
      </w:tr>
      <w:tr w:rsidR="007B7693" w:rsidRPr="007B7693" w14:paraId="120666B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87D6A4C" w14:textId="77777777" w:rsidR="007B7693" w:rsidRPr="007B7693" w:rsidRDefault="007B7693" w:rsidP="000474B3">
            <w:pPr>
              <w:rPr>
                <w:i/>
                <w:iCs/>
                <w:lang w:val="es-CO" w:eastAsia="es-CO"/>
              </w:rPr>
            </w:pPr>
            <w:proofErr w:type="spellStart"/>
            <w:r w:rsidRPr="007B7693">
              <w:rPr>
                <w:i/>
                <w:iCs/>
                <w:lang w:eastAsia="es-CO"/>
              </w:rPr>
              <w:t>Hemiaulus</w:t>
            </w:r>
            <w:proofErr w:type="spellEnd"/>
            <w:r w:rsidRPr="007B7693">
              <w:rPr>
                <w:i/>
                <w:iCs/>
                <w:lang w:eastAsia="es-CO"/>
              </w:rPr>
              <w:t xml:space="preserve"> </w:t>
            </w:r>
            <w:proofErr w:type="spellStart"/>
            <w:r w:rsidRPr="007B7693">
              <w:rPr>
                <w:i/>
                <w:iCs/>
                <w:lang w:eastAsia="es-CO"/>
              </w:rPr>
              <w:t>membranaceus</w:t>
            </w:r>
            <w:proofErr w:type="spellEnd"/>
          </w:p>
        </w:tc>
        <w:tc>
          <w:tcPr>
            <w:tcW w:w="1200" w:type="dxa"/>
            <w:tcBorders>
              <w:top w:val="nil"/>
              <w:left w:val="nil"/>
              <w:bottom w:val="nil"/>
              <w:right w:val="nil"/>
            </w:tcBorders>
            <w:shd w:val="clear" w:color="auto" w:fill="auto"/>
            <w:vAlign w:val="center"/>
            <w:hideMark/>
          </w:tcPr>
          <w:p w14:paraId="0E63B5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41A12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4ACF6945" w14:textId="77777777" w:rsidR="007B7693" w:rsidRPr="007B7693" w:rsidRDefault="007B7693" w:rsidP="000474B3">
            <w:pPr>
              <w:jc w:val="center"/>
              <w:rPr>
                <w:lang w:val="es-CO" w:eastAsia="es-CO"/>
              </w:rPr>
            </w:pPr>
            <w:r w:rsidRPr="007B7693">
              <w:rPr>
                <w:lang w:eastAsia="es-CO"/>
              </w:rPr>
              <w:t>+</w:t>
            </w:r>
          </w:p>
        </w:tc>
      </w:tr>
      <w:tr w:rsidR="007B7693" w:rsidRPr="007B7693" w14:paraId="597A67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A9E59FD" w14:textId="77777777" w:rsidR="007B7693" w:rsidRPr="007B7693" w:rsidRDefault="007B7693" w:rsidP="000474B3">
            <w:pPr>
              <w:rPr>
                <w:i/>
                <w:iCs/>
                <w:lang w:val="es-CO" w:eastAsia="es-CO"/>
              </w:rPr>
            </w:pPr>
            <w:proofErr w:type="spellStart"/>
            <w:r w:rsidRPr="007B7693">
              <w:rPr>
                <w:i/>
                <w:iCs/>
                <w:lang w:eastAsia="es-CO"/>
              </w:rPr>
              <w:t>Hemiaulus</w:t>
            </w:r>
            <w:proofErr w:type="spellEnd"/>
            <w:r w:rsidRPr="007B7693">
              <w:rPr>
                <w:i/>
                <w:iCs/>
                <w:lang w:eastAsia="es-CO"/>
              </w:rPr>
              <w:t xml:space="preserve"> </w:t>
            </w:r>
            <w:proofErr w:type="spellStart"/>
            <w:r w:rsidRPr="007B7693">
              <w:rPr>
                <w:i/>
                <w:iCs/>
                <w:lang w:eastAsia="es-CO"/>
              </w:rPr>
              <w:t>sinensis</w:t>
            </w:r>
            <w:proofErr w:type="spellEnd"/>
          </w:p>
        </w:tc>
        <w:tc>
          <w:tcPr>
            <w:tcW w:w="1200" w:type="dxa"/>
            <w:tcBorders>
              <w:top w:val="nil"/>
              <w:left w:val="nil"/>
              <w:bottom w:val="nil"/>
              <w:right w:val="nil"/>
            </w:tcBorders>
            <w:shd w:val="clear" w:color="auto" w:fill="auto"/>
            <w:vAlign w:val="center"/>
            <w:hideMark/>
          </w:tcPr>
          <w:p w14:paraId="47EEEF8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468568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1CD3BC3" w14:textId="77777777" w:rsidR="007B7693" w:rsidRPr="007B7693" w:rsidRDefault="007B7693" w:rsidP="000474B3">
            <w:pPr>
              <w:jc w:val="center"/>
              <w:rPr>
                <w:lang w:val="es-CO" w:eastAsia="es-CO"/>
              </w:rPr>
            </w:pPr>
            <w:r w:rsidRPr="007B7693">
              <w:rPr>
                <w:lang w:eastAsia="es-CO"/>
              </w:rPr>
              <w:t>+</w:t>
            </w:r>
          </w:p>
        </w:tc>
      </w:tr>
      <w:tr w:rsidR="007B7693" w:rsidRPr="007B7693" w14:paraId="6B75A05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EE0E80" w14:textId="77777777" w:rsidR="007B7693" w:rsidRPr="007B7693" w:rsidRDefault="007B7693" w:rsidP="000474B3">
            <w:pPr>
              <w:rPr>
                <w:i/>
                <w:iCs/>
                <w:lang w:val="es-CO" w:eastAsia="es-CO"/>
              </w:rPr>
            </w:pPr>
            <w:proofErr w:type="spellStart"/>
            <w:r w:rsidRPr="007B7693">
              <w:rPr>
                <w:i/>
                <w:iCs/>
                <w:lang w:eastAsia="es-CO"/>
              </w:rPr>
              <w:t>Streptotheca</w:t>
            </w:r>
            <w:proofErr w:type="spellEnd"/>
            <w:r w:rsidRPr="007B7693">
              <w:rPr>
                <w:i/>
                <w:iCs/>
                <w:lang w:eastAsia="es-CO"/>
              </w:rPr>
              <w:t xml:space="preserve"> </w:t>
            </w:r>
            <w:proofErr w:type="spellStart"/>
            <w:r w:rsidRPr="007B7693">
              <w:rPr>
                <w:i/>
                <w:iCs/>
                <w:lang w:eastAsia="es-CO"/>
              </w:rPr>
              <w:t>tamesis</w:t>
            </w:r>
            <w:proofErr w:type="spellEnd"/>
          </w:p>
        </w:tc>
        <w:tc>
          <w:tcPr>
            <w:tcW w:w="1200" w:type="dxa"/>
            <w:tcBorders>
              <w:top w:val="nil"/>
              <w:left w:val="nil"/>
              <w:bottom w:val="nil"/>
              <w:right w:val="nil"/>
            </w:tcBorders>
            <w:shd w:val="clear" w:color="auto" w:fill="auto"/>
            <w:vAlign w:val="center"/>
            <w:hideMark/>
          </w:tcPr>
          <w:p w14:paraId="12AF203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3739E0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582F172" w14:textId="77777777" w:rsidR="007B7693" w:rsidRPr="007B7693" w:rsidRDefault="007B7693" w:rsidP="000474B3">
            <w:pPr>
              <w:jc w:val="center"/>
              <w:rPr>
                <w:lang w:val="es-CO" w:eastAsia="es-CO"/>
              </w:rPr>
            </w:pPr>
            <w:r w:rsidRPr="007B7693">
              <w:rPr>
                <w:lang w:eastAsia="es-CO"/>
              </w:rPr>
              <w:t>+</w:t>
            </w:r>
          </w:p>
        </w:tc>
      </w:tr>
      <w:tr w:rsidR="007B7693" w:rsidRPr="007B7693" w14:paraId="0BE17836"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961CF4" w14:textId="77777777" w:rsidR="007B7693" w:rsidRPr="007B7693" w:rsidRDefault="007B7693" w:rsidP="000474B3">
            <w:pPr>
              <w:rPr>
                <w:lang w:val="es-CO" w:eastAsia="es-CO"/>
              </w:rPr>
            </w:pPr>
            <w:proofErr w:type="spellStart"/>
            <w:r w:rsidRPr="007B7693">
              <w:rPr>
                <w:lang w:eastAsia="es-CO"/>
              </w:rPr>
              <w:t>Leptocylindrales</w:t>
            </w:r>
            <w:proofErr w:type="spellEnd"/>
          </w:p>
        </w:tc>
      </w:tr>
      <w:tr w:rsidR="007B7693" w:rsidRPr="007B7693" w14:paraId="48EF02A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3CD729A" w14:textId="77777777" w:rsidR="007B7693" w:rsidRPr="007B7693" w:rsidRDefault="007B7693" w:rsidP="000474B3">
            <w:pPr>
              <w:rPr>
                <w:i/>
                <w:iCs/>
                <w:lang w:val="es-CO" w:eastAsia="es-CO"/>
              </w:rPr>
            </w:pPr>
            <w:proofErr w:type="spellStart"/>
            <w:r w:rsidRPr="007B7693">
              <w:rPr>
                <w:i/>
                <w:iCs/>
                <w:lang w:eastAsia="es-CO"/>
              </w:rPr>
              <w:t>Leptocylindrus</w:t>
            </w:r>
            <w:proofErr w:type="spellEnd"/>
            <w:r w:rsidRPr="007B7693">
              <w:rPr>
                <w:i/>
                <w:iCs/>
                <w:lang w:eastAsia="es-CO"/>
              </w:rPr>
              <w:t xml:space="preserve"> </w:t>
            </w:r>
            <w:proofErr w:type="spellStart"/>
            <w:r w:rsidRPr="007B7693">
              <w:rPr>
                <w:i/>
                <w:iCs/>
                <w:lang w:eastAsia="es-CO"/>
              </w:rPr>
              <w:t>danicus</w:t>
            </w:r>
            <w:proofErr w:type="spellEnd"/>
          </w:p>
        </w:tc>
        <w:tc>
          <w:tcPr>
            <w:tcW w:w="1200" w:type="dxa"/>
            <w:tcBorders>
              <w:top w:val="nil"/>
              <w:left w:val="nil"/>
              <w:bottom w:val="nil"/>
              <w:right w:val="nil"/>
            </w:tcBorders>
            <w:shd w:val="clear" w:color="auto" w:fill="auto"/>
            <w:vAlign w:val="center"/>
            <w:hideMark/>
          </w:tcPr>
          <w:p w14:paraId="5BB2669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17B21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617C50B" w14:textId="77777777" w:rsidR="007B7693" w:rsidRPr="007B7693" w:rsidRDefault="007B7693" w:rsidP="000474B3">
            <w:pPr>
              <w:jc w:val="center"/>
              <w:rPr>
                <w:lang w:val="es-CO" w:eastAsia="es-CO"/>
              </w:rPr>
            </w:pPr>
            <w:r w:rsidRPr="007B7693">
              <w:rPr>
                <w:lang w:eastAsia="es-CO"/>
              </w:rPr>
              <w:t>+</w:t>
            </w:r>
          </w:p>
        </w:tc>
      </w:tr>
      <w:tr w:rsidR="007B7693" w:rsidRPr="007B7693" w14:paraId="6CA4958F"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4466BDC" w14:textId="77777777" w:rsidR="007B7693" w:rsidRPr="007B7693" w:rsidRDefault="007B7693" w:rsidP="000474B3">
            <w:pPr>
              <w:rPr>
                <w:lang w:val="es-CO" w:eastAsia="es-CO"/>
              </w:rPr>
            </w:pPr>
            <w:proofErr w:type="spellStart"/>
            <w:r w:rsidRPr="007B7693">
              <w:rPr>
                <w:lang w:eastAsia="es-CO"/>
              </w:rPr>
              <w:t>Lithodesmiales</w:t>
            </w:r>
            <w:proofErr w:type="spellEnd"/>
          </w:p>
        </w:tc>
      </w:tr>
      <w:tr w:rsidR="007B7693" w:rsidRPr="007B7693" w14:paraId="67317AE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10A8976" w14:textId="77777777" w:rsidR="007B7693" w:rsidRPr="007B7693" w:rsidRDefault="007B7693" w:rsidP="000474B3">
            <w:pPr>
              <w:rPr>
                <w:i/>
                <w:iCs/>
                <w:lang w:val="es-CO" w:eastAsia="es-CO"/>
              </w:rPr>
            </w:pPr>
            <w:proofErr w:type="spellStart"/>
            <w:r w:rsidRPr="007B7693">
              <w:rPr>
                <w:i/>
                <w:iCs/>
                <w:lang w:eastAsia="es-CO"/>
              </w:rPr>
              <w:t>Ditylum</w:t>
            </w:r>
            <w:proofErr w:type="spellEnd"/>
            <w:r w:rsidRPr="007B7693">
              <w:rPr>
                <w:i/>
                <w:iCs/>
                <w:lang w:eastAsia="es-CO"/>
              </w:rPr>
              <w:t xml:space="preserve"> </w:t>
            </w:r>
            <w:proofErr w:type="spellStart"/>
            <w:r w:rsidRPr="007B7693">
              <w:rPr>
                <w:i/>
                <w:iCs/>
                <w:lang w:eastAsia="es-CO"/>
              </w:rPr>
              <w:t>brightwellii</w:t>
            </w:r>
            <w:proofErr w:type="spellEnd"/>
          </w:p>
        </w:tc>
        <w:tc>
          <w:tcPr>
            <w:tcW w:w="1200" w:type="dxa"/>
            <w:tcBorders>
              <w:top w:val="nil"/>
              <w:left w:val="nil"/>
              <w:bottom w:val="nil"/>
              <w:right w:val="nil"/>
            </w:tcBorders>
            <w:shd w:val="clear" w:color="auto" w:fill="auto"/>
            <w:vAlign w:val="center"/>
            <w:hideMark/>
          </w:tcPr>
          <w:p w14:paraId="0C4826B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032DA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FC2558" w14:textId="77777777" w:rsidR="007B7693" w:rsidRPr="007B7693" w:rsidRDefault="007B7693" w:rsidP="000474B3">
            <w:pPr>
              <w:jc w:val="center"/>
              <w:rPr>
                <w:lang w:val="es-CO" w:eastAsia="es-CO"/>
              </w:rPr>
            </w:pPr>
            <w:r w:rsidRPr="007B7693">
              <w:rPr>
                <w:lang w:eastAsia="es-CO"/>
              </w:rPr>
              <w:t>+</w:t>
            </w:r>
          </w:p>
        </w:tc>
      </w:tr>
      <w:tr w:rsidR="007B7693" w:rsidRPr="007B7693" w14:paraId="6902A14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04408BD" w14:textId="77777777" w:rsidR="007B7693" w:rsidRPr="007B7693" w:rsidRDefault="007B7693" w:rsidP="000474B3">
            <w:pPr>
              <w:rPr>
                <w:i/>
                <w:iCs/>
                <w:lang w:val="es-CO" w:eastAsia="es-CO"/>
              </w:rPr>
            </w:pPr>
            <w:proofErr w:type="spellStart"/>
            <w:r w:rsidRPr="007B7693">
              <w:rPr>
                <w:i/>
                <w:iCs/>
                <w:lang w:eastAsia="es-CO"/>
              </w:rPr>
              <w:t>Lithodesmium</w:t>
            </w:r>
            <w:proofErr w:type="spellEnd"/>
            <w:r w:rsidRPr="007B7693">
              <w:rPr>
                <w:i/>
                <w:iCs/>
                <w:lang w:eastAsia="es-CO"/>
              </w:rPr>
              <w:t xml:space="preserve"> </w:t>
            </w:r>
            <w:proofErr w:type="spellStart"/>
            <w:r w:rsidRPr="007B7693">
              <w:rPr>
                <w:i/>
                <w:iCs/>
                <w:lang w:eastAsia="es-CO"/>
              </w:rPr>
              <w:t>undulatum</w:t>
            </w:r>
            <w:proofErr w:type="spellEnd"/>
          </w:p>
        </w:tc>
        <w:tc>
          <w:tcPr>
            <w:tcW w:w="1200" w:type="dxa"/>
            <w:tcBorders>
              <w:top w:val="nil"/>
              <w:left w:val="nil"/>
              <w:bottom w:val="nil"/>
              <w:right w:val="nil"/>
            </w:tcBorders>
            <w:shd w:val="clear" w:color="auto" w:fill="auto"/>
            <w:vAlign w:val="center"/>
            <w:hideMark/>
          </w:tcPr>
          <w:p w14:paraId="7D10364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FFA9F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82971E0" w14:textId="77777777" w:rsidR="007B7693" w:rsidRPr="007B7693" w:rsidRDefault="007B7693" w:rsidP="000474B3">
            <w:pPr>
              <w:jc w:val="center"/>
              <w:rPr>
                <w:lang w:val="es-CO" w:eastAsia="es-CO"/>
              </w:rPr>
            </w:pPr>
            <w:r w:rsidRPr="007B7693">
              <w:rPr>
                <w:lang w:eastAsia="es-CO"/>
              </w:rPr>
              <w:t>+</w:t>
            </w:r>
          </w:p>
        </w:tc>
      </w:tr>
      <w:tr w:rsidR="007B7693" w:rsidRPr="007B7693" w14:paraId="6E4C170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24F1E0DC" w14:textId="77777777" w:rsidR="007B7693" w:rsidRPr="007B7693" w:rsidRDefault="007B7693" w:rsidP="000474B3">
            <w:pPr>
              <w:rPr>
                <w:lang w:val="es-CO" w:eastAsia="es-CO"/>
              </w:rPr>
            </w:pPr>
            <w:proofErr w:type="spellStart"/>
            <w:r w:rsidRPr="007B7693">
              <w:rPr>
                <w:lang w:eastAsia="es-CO"/>
              </w:rPr>
              <w:t>Lyrellales</w:t>
            </w:r>
            <w:proofErr w:type="spellEnd"/>
          </w:p>
        </w:tc>
      </w:tr>
      <w:tr w:rsidR="007B7693" w:rsidRPr="007B7693" w14:paraId="3EF2A70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81BA5AE" w14:textId="77777777" w:rsidR="007B7693" w:rsidRPr="007B7693" w:rsidRDefault="007B7693" w:rsidP="000474B3">
            <w:pPr>
              <w:rPr>
                <w:i/>
                <w:iCs/>
                <w:lang w:val="es-CO" w:eastAsia="es-CO"/>
              </w:rPr>
            </w:pPr>
            <w:proofErr w:type="spellStart"/>
            <w:r w:rsidRPr="007B7693">
              <w:rPr>
                <w:i/>
                <w:iCs/>
                <w:lang w:eastAsia="es-CO"/>
              </w:rPr>
              <w:t>Lyr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57AFEB1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DA93F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6B56ED" w14:textId="77777777" w:rsidR="007B7693" w:rsidRPr="007B7693" w:rsidRDefault="007B7693" w:rsidP="000474B3">
            <w:pPr>
              <w:jc w:val="center"/>
              <w:rPr>
                <w:lang w:val="es-CO" w:eastAsia="es-CO"/>
              </w:rPr>
            </w:pPr>
            <w:r w:rsidRPr="007B7693">
              <w:rPr>
                <w:lang w:eastAsia="es-CO"/>
              </w:rPr>
              <w:t>+</w:t>
            </w:r>
          </w:p>
        </w:tc>
      </w:tr>
      <w:tr w:rsidR="007B7693" w:rsidRPr="007B7693" w14:paraId="28366422"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7DFE84B7" w14:textId="77777777" w:rsidR="007B7693" w:rsidRPr="007B7693" w:rsidRDefault="007B7693" w:rsidP="000474B3">
            <w:pPr>
              <w:rPr>
                <w:lang w:val="es-CO" w:eastAsia="es-CO"/>
              </w:rPr>
            </w:pPr>
            <w:proofErr w:type="spellStart"/>
            <w:r w:rsidRPr="007B7693">
              <w:rPr>
                <w:lang w:eastAsia="es-CO"/>
              </w:rPr>
              <w:t>Melosirales</w:t>
            </w:r>
            <w:proofErr w:type="spellEnd"/>
          </w:p>
        </w:tc>
      </w:tr>
      <w:tr w:rsidR="007B7693" w:rsidRPr="007B7693" w14:paraId="35A9B7F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9AC255F" w14:textId="77777777" w:rsidR="007B7693" w:rsidRPr="007B7693" w:rsidRDefault="007B7693" w:rsidP="000474B3">
            <w:pPr>
              <w:rPr>
                <w:i/>
                <w:iCs/>
                <w:lang w:val="es-CO" w:eastAsia="es-CO"/>
              </w:rPr>
            </w:pPr>
            <w:proofErr w:type="spellStart"/>
            <w:proofErr w:type="gramStart"/>
            <w:r w:rsidRPr="007B7693">
              <w:rPr>
                <w:i/>
                <w:iCs/>
                <w:lang w:eastAsia="es-CO"/>
              </w:rPr>
              <w:t>Melosira</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6C22901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4FFAA3D"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F32A9D2" w14:textId="77777777" w:rsidR="007B7693" w:rsidRPr="007B7693" w:rsidRDefault="007B7693" w:rsidP="000474B3">
            <w:pPr>
              <w:jc w:val="center"/>
              <w:rPr>
                <w:lang w:val="es-CO" w:eastAsia="es-CO"/>
              </w:rPr>
            </w:pPr>
            <w:r w:rsidRPr="007B7693">
              <w:rPr>
                <w:lang w:eastAsia="es-CO"/>
              </w:rPr>
              <w:t>+</w:t>
            </w:r>
          </w:p>
        </w:tc>
      </w:tr>
      <w:tr w:rsidR="007B7693" w:rsidRPr="007B7693" w14:paraId="23C99A8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B02DD3D" w14:textId="77777777" w:rsidR="007B7693" w:rsidRPr="007B7693" w:rsidRDefault="007B7693" w:rsidP="000474B3">
            <w:pPr>
              <w:rPr>
                <w:i/>
                <w:iCs/>
                <w:lang w:val="es-CO" w:eastAsia="es-CO"/>
              </w:rPr>
            </w:pPr>
            <w:proofErr w:type="spellStart"/>
            <w:r w:rsidRPr="007B7693">
              <w:rPr>
                <w:i/>
                <w:iCs/>
                <w:lang w:eastAsia="es-CO"/>
              </w:rPr>
              <w:t>Stephanopyxis</w:t>
            </w:r>
            <w:proofErr w:type="spellEnd"/>
            <w:r w:rsidRPr="007B7693">
              <w:rPr>
                <w:i/>
                <w:iCs/>
                <w:lang w:eastAsia="es-CO"/>
              </w:rPr>
              <w:t xml:space="preserve"> </w:t>
            </w:r>
            <w:proofErr w:type="spellStart"/>
            <w:r w:rsidRPr="007B7693">
              <w:rPr>
                <w:i/>
                <w:iCs/>
                <w:lang w:eastAsia="es-CO"/>
              </w:rPr>
              <w:t>turris</w:t>
            </w:r>
            <w:proofErr w:type="spellEnd"/>
          </w:p>
        </w:tc>
        <w:tc>
          <w:tcPr>
            <w:tcW w:w="1200" w:type="dxa"/>
            <w:tcBorders>
              <w:top w:val="nil"/>
              <w:left w:val="nil"/>
              <w:bottom w:val="nil"/>
              <w:right w:val="nil"/>
            </w:tcBorders>
            <w:shd w:val="clear" w:color="auto" w:fill="auto"/>
            <w:vAlign w:val="center"/>
            <w:hideMark/>
          </w:tcPr>
          <w:p w14:paraId="47EE3F9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A0A097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E1A58B4" w14:textId="77777777" w:rsidR="007B7693" w:rsidRPr="007B7693" w:rsidRDefault="007B7693" w:rsidP="000474B3">
            <w:pPr>
              <w:jc w:val="center"/>
              <w:rPr>
                <w:lang w:val="es-CO" w:eastAsia="es-CO"/>
              </w:rPr>
            </w:pPr>
          </w:p>
        </w:tc>
      </w:tr>
      <w:tr w:rsidR="007B7693" w:rsidRPr="007B7693" w14:paraId="338BD045"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0839FC2C" w14:textId="77777777" w:rsidR="007B7693" w:rsidRPr="007B7693" w:rsidRDefault="007B7693" w:rsidP="000474B3">
            <w:pPr>
              <w:rPr>
                <w:lang w:val="es-CO" w:eastAsia="es-CO"/>
              </w:rPr>
            </w:pPr>
            <w:proofErr w:type="spellStart"/>
            <w:r w:rsidRPr="007B7693">
              <w:rPr>
                <w:lang w:eastAsia="es-CO"/>
              </w:rPr>
              <w:t>Naviculales</w:t>
            </w:r>
            <w:proofErr w:type="spellEnd"/>
          </w:p>
        </w:tc>
      </w:tr>
      <w:tr w:rsidR="007B7693" w:rsidRPr="007B7693" w14:paraId="09E7FE4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5C1A7F5" w14:textId="77777777" w:rsidR="007B7693" w:rsidRPr="007B7693" w:rsidRDefault="007B7693" w:rsidP="000474B3">
            <w:pPr>
              <w:rPr>
                <w:lang w:val="es-CO" w:eastAsia="es-CO"/>
              </w:rPr>
            </w:pPr>
            <w:proofErr w:type="spellStart"/>
            <w:r w:rsidRPr="007B7693">
              <w:rPr>
                <w:lang w:eastAsia="es-CO"/>
              </w:rPr>
              <w:t>Diploneis</w:t>
            </w:r>
            <w:proofErr w:type="spellEnd"/>
            <w:r w:rsidRPr="007B7693">
              <w:rPr>
                <w:lang w:eastAsia="es-CO"/>
              </w:rPr>
              <w:t xml:space="preserve"> </w:t>
            </w:r>
            <w:proofErr w:type="spellStart"/>
            <w:r w:rsidRPr="007B7693">
              <w:rPr>
                <w:lang w:eastAsia="es-CO"/>
              </w:rPr>
              <w:t>gruendleri</w:t>
            </w:r>
            <w:proofErr w:type="spellEnd"/>
          </w:p>
        </w:tc>
        <w:tc>
          <w:tcPr>
            <w:tcW w:w="1200" w:type="dxa"/>
            <w:tcBorders>
              <w:top w:val="nil"/>
              <w:left w:val="nil"/>
              <w:bottom w:val="nil"/>
              <w:right w:val="nil"/>
            </w:tcBorders>
            <w:shd w:val="clear" w:color="auto" w:fill="auto"/>
            <w:vAlign w:val="center"/>
            <w:hideMark/>
          </w:tcPr>
          <w:p w14:paraId="4155210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9E08D7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69EEC9C" w14:textId="77777777" w:rsidR="007B7693" w:rsidRPr="007B7693" w:rsidRDefault="007B7693" w:rsidP="000474B3">
            <w:pPr>
              <w:jc w:val="center"/>
              <w:rPr>
                <w:lang w:val="es-CO" w:eastAsia="es-CO"/>
              </w:rPr>
            </w:pPr>
            <w:r w:rsidRPr="007B7693">
              <w:rPr>
                <w:lang w:eastAsia="es-CO"/>
              </w:rPr>
              <w:t>+</w:t>
            </w:r>
          </w:p>
        </w:tc>
      </w:tr>
      <w:tr w:rsidR="007B7693" w:rsidRPr="007B7693" w14:paraId="1BB88E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413C3D0" w14:textId="77777777" w:rsidR="007B7693" w:rsidRPr="007B7693" w:rsidRDefault="007B7693" w:rsidP="000474B3">
            <w:pPr>
              <w:rPr>
                <w:lang w:val="es-CO" w:eastAsia="es-CO"/>
              </w:rPr>
            </w:pPr>
            <w:proofErr w:type="spellStart"/>
            <w:r w:rsidRPr="007B7693">
              <w:rPr>
                <w:lang w:eastAsia="es-CO"/>
              </w:rPr>
              <w:t>Gyrosigma</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254BD5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944F93F"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61AC307" w14:textId="77777777" w:rsidR="007B7693" w:rsidRPr="007B7693" w:rsidRDefault="007B7693" w:rsidP="000474B3">
            <w:pPr>
              <w:jc w:val="center"/>
              <w:rPr>
                <w:lang w:val="es-CO" w:eastAsia="es-CO"/>
              </w:rPr>
            </w:pPr>
            <w:r w:rsidRPr="007B7693">
              <w:rPr>
                <w:lang w:eastAsia="es-CO"/>
              </w:rPr>
              <w:t>+</w:t>
            </w:r>
          </w:p>
        </w:tc>
      </w:tr>
      <w:tr w:rsidR="007B7693" w:rsidRPr="007B7693" w14:paraId="0B6CC81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2419B1B" w14:textId="77777777" w:rsidR="007B7693" w:rsidRPr="007B7693" w:rsidRDefault="007B7693" w:rsidP="000474B3">
            <w:pPr>
              <w:rPr>
                <w:lang w:val="es-CO" w:eastAsia="es-CO"/>
              </w:rPr>
            </w:pPr>
            <w:proofErr w:type="spellStart"/>
            <w:r w:rsidRPr="007B7693">
              <w:rPr>
                <w:lang w:eastAsia="es-CO"/>
              </w:rPr>
              <w:t>Meuniera</w:t>
            </w:r>
            <w:proofErr w:type="spellEnd"/>
            <w:r w:rsidRPr="007B7693">
              <w:rPr>
                <w:lang w:eastAsia="es-CO"/>
              </w:rPr>
              <w:t xml:space="preserve"> </w:t>
            </w:r>
            <w:proofErr w:type="spellStart"/>
            <w:r w:rsidRPr="007B7693">
              <w:rPr>
                <w:lang w:eastAsia="es-CO"/>
              </w:rPr>
              <w:t>membranacea</w:t>
            </w:r>
            <w:proofErr w:type="spellEnd"/>
          </w:p>
        </w:tc>
        <w:tc>
          <w:tcPr>
            <w:tcW w:w="1200" w:type="dxa"/>
            <w:tcBorders>
              <w:top w:val="nil"/>
              <w:left w:val="nil"/>
              <w:bottom w:val="nil"/>
              <w:right w:val="nil"/>
            </w:tcBorders>
            <w:shd w:val="clear" w:color="auto" w:fill="auto"/>
            <w:vAlign w:val="center"/>
            <w:hideMark/>
          </w:tcPr>
          <w:p w14:paraId="79E81327"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733AFC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4EB8C28" w14:textId="77777777" w:rsidR="007B7693" w:rsidRPr="007B7693" w:rsidRDefault="007B7693" w:rsidP="000474B3">
            <w:pPr>
              <w:jc w:val="center"/>
              <w:rPr>
                <w:lang w:val="es-CO" w:eastAsia="es-CO"/>
              </w:rPr>
            </w:pPr>
            <w:r w:rsidRPr="007B7693">
              <w:rPr>
                <w:lang w:eastAsia="es-CO"/>
              </w:rPr>
              <w:t>+</w:t>
            </w:r>
          </w:p>
        </w:tc>
      </w:tr>
      <w:tr w:rsidR="007B7693" w:rsidRPr="007B7693" w14:paraId="6B57201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7447052" w14:textId="77777777" w:rsidR="007B7693" w:rsidRPr="007B7693" w:rsidRDefault="007B7693" w:rsidP="000474B3">
            <w:pPr>
              <w:rPr>
                <w:lang w:val="es-CO" w:eastAsia="es-CO"/>
              </w:rPr>
            </w:pPr>
            <w:proofErr w:type="spellStart"/>
            <w:r w:rsidRPr="007B7693">
              <w:rPr>
                <w:lang w:eastAsia="es-CO"/>
              </w:rPr>
              <w:t>Navicula</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4795D773"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5A77329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DBABB6" w14:textId="77777777" w:rsidR="007B7693" w:rsidRPr="007B7693" w:rsidRDefault="007B7693" w:rsidP="000474B3">
            <w:pPr>
              <w:jc w:val="center"/>
              <w:rPr>
                <w:lang w:val="es-CO" w:eastAsia="es-CO"/>
              </w:rPr>
            </w:pPr>
          </w:p>
        </w:tc>
      </w:tr>
      <w:tr w:rsidR="007B7693" w:rsidRPr="007B7693" w14:paraId="50E81CC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876C3F6" w14:textId="77777777" w:rsidR="007B7693" w:rsidRPr="007B7693" w:rsidRDefault="007B7693" w:rsidP="000474B3">
            <w:pPr>
              <w:rPr>
                <w:lang w:val="es-CO" w:eastAsia="es-CO"/>
              </w:rPr>
            </w:pPr>
            <w:proofErr w:type="spellStart"/>
            <w:r w:rsidRPr="007B7693">
              <w:rPr>
                <w:lang w:eastAsia="es-CO"/>
              </w:rPr>
              <w:lastRenderedPageBreak/>
              <w:t>Phaeodactylum</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4F48716F"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9348A9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FB57F79" w14:textId="77777777" w:rsidR="007B7693" w:rsidRPr="007B7693" w:rsidRDefault="007B7693" w:rsidP="000474B3">
            <w:pPr>
              <w:jc w:val="center"/>
              <w:rPr>
                <w:lang w:val="es-CO" w:eastAsia="es-CO"/>
              </w:rPr>
            </w:pPr>
          </w:p>
        </w:tc>
      </w:tr>
      <w:tr w:rsidR="007B7693" w:rsidRPr="007B7693" w14:paraId="2F4A0D2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3A4AD45" w14:textId="77777777" w:rsidR="007B7693" w:rsidRPr="007B7693" w:rsidRDefault="007B7693" w:rsidP="000474B3">
            <w:pPr>
              <w:rPr>
                <w:lang w:val="es-CO" w:eastAsia="es-CO"/>
              </w:rPr>
            </w:pPr>
            <w:proofErr w:type="spellStart"/>
            <w:r w:rsidRPr="007B7693">
              <w:rPr>
                <w:lang w:eastAsia="es-CO"/>
              </w:rPr>
              <w:t>Plagiotropis</w:t>
            </w:r>
            <w:proofErr w:type="spellEnd"/>
            <w:r w:rsidRPr="007B7693">
              <w:rPr>
                <w:lang w:eastAsia="es-CO"/>
              </w:rPr>
              <w:t xml:space="preserve"> </w:t>
            </w:r>
            <w:proofErr w:type="spellStart"/>
            <w:r w:rsidRPr="007B7693">
              <w:rPr>
                <w:lang w:eastAsia="es-CO"/>
              </w:rPr>
              <w:t>sp</w:t>
            </w:r>
            <w:proofErr w:type="spellEnd"/>
          </w:p>
        </w:tc>
        <w:tc>
          <w:tcPr>
            <w:tcW w:w="1200" w:type="dxa"/>
            <w:tcBorders>
              <w:top w:val="nil"/>
              <w:left w:val="nil"/>
              <w:bottom w:val="nil"/>
              <w:right w:val="nil"/>
            </w:tcBorders>
            <w:shd w:val="clear" w:color="auto" w:fill="auto"/>
            <w:vAlign w:val="center"/>
            <w:hideMark/>
          </w:tcPr>
          <w:p w14:paraId="0F982C0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BDCC04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C89006" w14:textId="77777777" w:rsidR="007B7693" w:rsidRPr="007B7693" w:rsidRDefault="007B7693" w:rsidP="000474B3">
            <w:pPr>
              <w:jc w:val="center"/>
              <w:rPr>
                <w:lang w:val="es-CO" w:eastAsia="es-CO"/>
              </w:rPr>
            </w:pPr>
            <w:r w:rsidRPr="007B7693">
              <w:rPr>
                <w:lang w:eastAsia="es-CO"/>
              </w:rPr>
              <w:t>+</w:t>
            </w:r>
          </w:p>
        </w:tc>
      </w:tr>
      <w:tr w:rsidR="007B7693" w:rsidRPr="007B7693" w14:paraId="531619F4"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6E82667" w14:textId="77777777" w:rsidR="007B7693" w:rsidRPr="007B7693" w:rsidRDefault="007B7693" w:rsidP="000474B3">
            <w:pPr>
              <w:rPr>
                <w:lang w:val="es-CO" w:eastAsia="es-CO"/>
              </w:rPr>
            </w:pPr>
            <w:proofErr w:type="spellStart"/>
            <w:r w:rsidRPr="007B7693">
              <w:rPr>
                <w:lang w:eastAsia="es-CO"/>
              </w:rPr>
              <w:t>Rhaponeidales</w:t>
            </w:r>
            <w:proofErr w:type="spellEnd"/>
          </w:p>
        </w:tc>
      </w:tr>
      <w:tr w:rsidR="007B7693" w:rsidRPr="007B7693" w14:paraId="41215DD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1EE8BFF" w14:textId="77777777" w:rsidR="007B7693" w:rsidRPr="007B7693" w:rsidRDefault="007B7693" w:rsidP="000474B3">
            <w:pPr>
              <w:rPr>
                <w:i/>
                <w:iCs/>
                <w:lang w:val="es-CO" w:eastAsia="es-CO"/>
              </w:rPr>
            </w:pPr>
            <w:proofErr w:type="spellStart"/>
            <w:r w:rsidRPr="007B7693">
              <w:rPr>
                <w:i/>
                <w:iCs/>
                <w:lang w:eastAsia="es-CO"/>
              </w:rPr>
              <w:t>Neodelphineis</w:t>
            </w:r>
            <w:proofErr w:type="spellEnd"/>
            <w:r w:rsidRPr="007B7693">
              <w:rPr>
                <w:i/>
                <w:iCs/>
                <w:lang w:eastAsia="es-CO"/>
              </w:rPr>
              <w:t xml:space="preserve"> </w:t>
            </w:r>
            <w:proofErr w:type="spellStart"/>
            <w:r w:rsidRPr="007B7693">
              <w:rPr>
                <w:i/>
                <w:iCs/>
                <w:lang w:eastAsia="es-CO"/>
              </w:rPr>
              <w:t>pelagica</w:t>
            </w:r>
            <w:proofErr w:type="spellEnd"/>
          </w:p>
        </w:tc>
        <w:tc>
          <w:tcPr>
            <w:tcW w:w="1200" w:type="dxa"/>
            <w:tcBorders>
              <w:top w:val="nil"/>
              <w:left w:val="nil"/>
              <w:bottom w:val="nil"/>
              <w:right w:val="nil"/>
            </w:tcBorders>
            <w:shd w:val="clear" w:color="auto" w:fill="auto"/>
            <w:vAlign w:val="center"/>
            <w:hideMark/>
          </w:tcPr>
          <w:p w14:paraId="077D6DC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E8873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09722DE" w14:textId="77777777" w:rsidR="007B7693" w:rsidRPr="007B7693" w:rsidRDefault="007B7693" w:rsidP="000474B3">
            <w:pPr>
              <w:jc w:val="center"/>
              <w:rPr>
                <w:lang w:val="es-CO" w:eastAsia="es-CO"/>
              </w:rPr>
            </w:pPr>
            <w:r w:rsidRPr="007B7693">
              <w:rPr>
                <w:lang w:eastAsia="es-CO"/>
              </w:rPr>
              <w:t>+</w:t>
            </w:r>
          </w:p>
        </w:tc>
      </w:tr>
      <w:tr w:rsidR="007B7693" w:rsidRPr="007B7693" w14:paraId="2B683A68"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818D320" w14:textId="77777777" w:rsidR="007B7693" w:rsidRPr="007B7693" w:rsidRDefault="007B7693" w:rsidP="000474B3">
            <w:pPr>
              <w:rPr>
                <w:lang w:val="es-CO" w:eastAsia="es-CO"/>
              </w:rPr>
            </w:pPr>
            <w:proofErr w:type="spellStart"/>
            <w:r w:rsidRPr="007B7693">
              <w:rPr>
                <w:lang w:eastAsia="es-CO"/>
              </w:rPr>
              <w:t>Rhizosoleniales</w:t>
            </w:r>
            <w:proofErr w:type="spellEnd"/>
          </w:p>
        </w:tc>
      </w:tr>
      <w:tr w:rsidR="007B7693" w:rsidRPr="007B7693" w14:paraId="2CB2069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8958212" w14:textId="77777777" w:rsidR="007B7693" w:rsidRPr="007B7693" w:rsidRDefault="007B7693" w:rsidP="000474B3">
            <w:pPr>
              <w:rPr>
                <w:i/>
                <w:iCs/>
                <w:lang w:val="es-CO" w:eastAsia="es-CO"/>
              </w:rPr>
            </w:pPr>
            <w:proofErr w:type="spellStart"/>
            <w:r w:rsidRPr="007B7693">
              <w:rPr>
                <w:i/>
                <w:iCs/>
                <w:lang w:eastAsia="es-CO"/>
              </w:rPr>
              <w:t>Guinardia</w:t>
            </w:r>
            <w:proofErr w:type="spellEnd"/>
            <w:r w:rsidRPr="007B7693">
              <w:rPr>
                <w:i/>
                <w:iCs/>
                <w:lang w:eastAsia="es-CO"/>
              </w:rPr>
              <w:t xml:space="preserve"> </w:t>
            </w:r>
            <w:proofErr w:type="spellStart"/>
            <w:r w:rsidRPr="007B7693">
              <w:rPr>
                <w:i/>
                <w:iCs/>
                <w:lang w:eastAsia="es-CO"/>
              </w:rPr>
              <w:t>delicatula</w:t>
            </w:r>
            <w:proofErr w:type="spellEnd"/>
          </w:p>
        </w:tc>
        <w:tc>
          <w:tcPr>
            <w:tcW w:w="1200" w:type="dxa"/>
            <w:tcBorders>
              <w:top w:val="nil"/>
              <w:left w:val="nil"/>
              <w:bottom w:val="nil"/>
              <w:right w:val="nil"/>
            </w:tcBorders>
            <w:shd w:val="clear" w:color="auto" w:fill="auto"/>
            <w:vAlign w:val="center"/>
            <w:hideMark/>
          </w:tcPr>
          <w:p w14:paraId="7AABC1A8"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A3131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33DCFF" w14:textId="77777777" w:rsidR="007B7693" w:rsidRPr="007B7693" w:rsidRDefault="007B7693" w:rsidP="000474B3">
            <w:pPr>
              <w:jc w:val="center"/>
              <w:rPr>
                <w:lang w:val="es-CO" w:eastAsia="es-CO"/>
              </w:rPr>
            </w:pPr>
            <w:r w:rsidRPr="007B7693">
              <w:rPr>
                <w:lang w:eastAsia="es-CO"/>
              </w:rPr>
              <w:t>+</w:t>
            </w:r>
          </w:p>
        </w:tc>
      </w:tr>
      <w:tr w:rsidR="007B7693" w:rsidRPr="007B7693" w14:paraId="3665925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4B3B488" w14:textId="77777777" w:rsidR="007B7693" w:rsidRPr="007B7693" w:rsidRDefault="007B7693" w:rsidP="000474B3">
            <w:pPr>
              <w:rPr>
                <w:i/>
                <w:iCs/>
                <w:lang w:val="es-CO" w:eastAsia="es-CO"/>
              </w:rPr>
            </w:pPr>
            <w:proofErr w:type="spellStart"/>
            <w:r w:rsidRPr="007B7693">
              <w:rPr>
                <w:i/>
                <w:iCs/>
                <w:lang w:eastAsia="es-CO"/>
              </w:rPr>
              <w:t>Guinardia</w:t>
            </w:r>
            <w:proofErr w:type="spellEnd"/>
            <w:r w:rsidRPr="007B7693">
              <w:rPr>
                <w:i/>
                <w:iCs/>
                <w:lang w:eastAsia="es-CO"/>
              </w:rPr>
              <w:t xml:space="preserve"> </w:t>
            </w:r>
            <w:proofErr w:type="spellStart"/>
            <w:r w:rsidRPr="007B7693">
              <w:rPr>
                <w:i/>
                <w:iCs/>
                <w:lang w:eastAsia="es-CO"/>
              </w:rPr>
              <w:t>flaccida</w:t>
            </w:r>
            <w:proofErr w:type="spellEnd"/>
          </w:p>
        </w:tc>
        <w:tc>
          <w:tcPr>
            <w:tcW w:w="1200" w:type="dxa"/>
            <w:tcBorders>
              <w:top w:val="nil"/>
              <w:left w:val="nil"/>
              <w:bottom w:val="nil"/>
              <w:right w:val="nil"/>
            </w:tcBorders>
            <w:shd w:val="clear" w:color="auto" w:fill="auto"/>
            <w:vAlign w:val="center"/>
            <w:hideMark/>
          </w:tcPr>
          <w:p w14:paraId="3D21B1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B2C55B"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54A171C" w14:textId="77777777" w:rsidR="007B7693" w:rsidRPr="007B7693" w:rsidRDefault="007B7693" w:rsidP="000474B3">
            <w:pPr>
              <w:jc w:val="center"/>
              <w:rPr>
                <w:lang w:val="es-CO" w:eastAsia="es-CO"/>
              </w:rPr>
            </w:pPr>
            <w:r w:rsidRPr="007B7693">
              <w:rPr>
                <w:lang w:eastAsia="es-CO"/>
              </w:rPr>
              <w:t>+</w:t>
            </w:r>
          </w:p>
        </w:tc>
      </w:tr>
      <w:tr w:rsidR="007B7693" w:rsidRPr="007B7693" w14:paraId="75706E1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1AB2515" w14:textId="77777777" w:rsidR="007B7693" w:rsidRPr="007B7693" w:rsidRDefault="007B7693" w:rsidP="000474B3">
            <w:pPr>
              <w:rPr>
                <w:i/>
                <w:iCs/>
                <w:lang w:val="es-CO" w:eastAsia="es-CO"/>
              </w:rPr>
            </w:pPr>
            <w:proofErr w:type="spellStart"/>
            <w:r w:rsidRPr="007B7693">
              <w:rPr>
                <w:i/>
                <w:iCs/>
                <w:lang w:eastAsia="es-CO"/>
              </w:rPr>
              <w:t>Guinardia</w:t>
            </w:r>
            <w:proofErr w:type="spellEnd"/>
            <w:r w:rsidRPr="007B7693">
              <w:rPr>
                <w:i/>
                <w:iCs/>
                <w:lang w:eastAsia="es-CO"/>
              </w:rPr>
              <w:t xml:space="preserve"> </w:t>
            </w:r>
            <w:proofErr w:type="spellStart"/>
            <w:r w:rsidRPr="007B7693">
              <w:rPr>
                <w:i/>
                <w:iCs/>
                <w:lang w:eastAsia="es-CO"/>
              </w:rPr>
              <w:t>striata</w:t>
            </w:r>
            <w:proofErr w:type="spellEnd"/>
          </w:p>
        </w:tc>
        <w:tc>
          <w:tcPr>
            <w:tcW w:w="1200" w:type="dxa"/>
            <w:tcBorders>
              <w:top w:val="nil"/>
              <w:left w:val="nil"/>
              <w:bottom w:val="nil"/>
              <w:right w:val="nil"/>
            </w:tcBorders>
            <w:shd w:val="clear" w:color="auto" w:fill="auto"/>
            <w:vAlign w:val="center"/>
            <w:hideMark/>
          </w:tcPr>
          <w:p w14:paraId="4DBA99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AAF15C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9E230A0" w14:textId="77777777" w:rsidR="007B7693" w:rsidRPr="007B7693" w:rsidRDefault="007B7693" w:rsidP="000474B3">
            <w:pPr>
              <w:jc w:val="center"/>
              <w:rPr>
                <w:lang w:val="es-CO" w:eastAsia="es-CO"/>
              </w:rPr>
            </w:pPr>
            <w:r w:rsidRPr="007B7693">
              <w:rPr>
                <w:lang w:eastAsia="es-CO"/>
              </w:rPr>
              <w:t>+</w:t>
            </w:r>
          </w:p>
        </w:tc>
      </w:tr>
      <w:tr w:rsidR="007B7693" w:rsidRPr="007B7693" w14:paraId="59C8B78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53BA3CB" w14:textId="77777777" w:rsidR="007B7693" w:rsidRPr="007B7693" w:rsidRDefault="007B7693" w:rsidP="000474B3">
            <w:pPr>
              <w:rPr>
                <w:i/>
                <w:iCs/>
                <w:lang w:val="es-CO" w:eastAsia="es-CO"/>
              </w:rPr>
            </w:pPr>
            <w:proofErr w:type="spellStart"/>
            <w:r w:rsidRPr="007B7693">
              <w:rPr>
                <w:i/>
                <w:iCs/>
                <w:lang w:eastAsia="es-CO"/>
              </w:rPr>
              <w:t>Neocalyptrella</w:t>
            </w:r>
            <w:proofErr w:type="spellEnd"/>
            <w:r w:rsidRPr="007B7693">
              <w:rPr>
                <w:i/>
                <w:iCs/>
                <w:lang w:eastAsia="es-CO"/>
              </w:rPr>
              <w:t xml:space="preserve"> robusta</w:t>
            </w:r>
          </w:p>
        </w:tc>
        <w:tc>
          <w:tcPr>
            <w:tcW w:w="1200" w:type="dxa"/>
            <w:tcBorders>
              <w:top w:val="nil"/>
              <w:left w:val="nil"/>
              <w:bottom w:val="nil"/>
              <w:right w:val="nil"/>
            </w:tcBorders>
            <w:shd w:val="clear" w:color="auto" w:fill="auto"/>
            <w:vAlign w:val="center"/>
            <w:hideMark/>
          </w:tcPr>
          <w:p w14:paraId="0C079B4F"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1ADDE33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D6293B0" w14:textId="77777777" w:rsidR="007B7693" w:rsidRPr="007B7693" w:rsidRDefault="007B7693" w:rsidP="000474B3">
            <w:pPr>
              <w:jc w:val="center"/>
              <w:rPr>
                <w:lang w:val="es-CO" w:eastAsia="es-CO"/>
              </w:rPr>
            </w:pPr>
            <w:r w:rsidRPr="007B7693">
              <w:rPr>
                <w:lang w:eastAsia="es-CO"/>
              </w:rPr>
              <w:t>+</w:t>
            </w:r>
          </w:p>
        </w:tc>
      </w:tr>
      <w:tr w:rsidR="007B7693" w:rsidRPr="007B7693" w14:paraId="19DC64C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4369CA7" w14:textId="77777777" w:rsidR="007B7693" w:rsidRPr="007B7693" w:rsidRDefault="007B7693" w:rsidP="000474B3">
            <w:pPr>
              <w:rPr>
                <w:i/>
                <w:iCs/>
                <w:lang w:val="es-CO" w:eastAsia="es-CO"/>
              </w:rPr>
            </w:pPr>
            <w:proofErr w:type="spellStart"/>
            <w:r w:rsidRPr="007B7693">
              <w:rPr>
                <w:i/>
                <w:iCs/>
                <w:lang w:eastAsia="es-CO"/>
              </w:rPr>
              <w:t>Proboscia</w:t>
            </w:r>
            <w:proofErr w:type="spellEnd"/>
            <w:r w:rsidRPr="007B7693">
              <w:rPr>
                <w:i/>
                <w:iCs/>
                <w:lang w:eastAsia="es-CO"/>
              </w:rPr>
              <w:t xml:space="preserve"> </w:t>
            </w:r>
            <w:proofErr w:type="spellStart"/>
            <w:r w:rsidRPr="007B7693">
              <w:rPr>
                <w:i/>
                <w:iCs/>
                <w:lang w:eastAsia="es-CO"/>
              </w:rPr>
              <w:t>alata</w:t>
            </w:r>
            <w:proofErr w:type="spellEnd"/>
          </w:p>
        </w:tc>
        <w:tc>
          <w:tcPr>
            <w:tcW w:w="1200" w:type="dxa"/>
            <w:tcBorders>
              <w:top w:val="nil"/>
              <w:left w:val="nil"/>
              <w:bottom w:val="nil"/>
              <w:right w:val="nil"/>
            </w:tcBorders>
            <w:shd w:val="clear" w:color="auto" w:fill="auto"/>
            <w:vAlign w:val="center"/>
            <w:hideMark/>
          </w:tcPr>
          <w:p w14:paraId="3E2472E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758152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2F6257" w14:textId="77777777" w:rsidR="007B7693" w:rsidRPr="007B7693" w:rsidRDefault="007B7693" w:rsidP="000474B3">
            <w:pPr>
              <w:jc w:val="center"/>
              <w:rPr>
                <w:lang w:val="es-CO" w:eastAsia="es-CO"/>
              </w:rPr>
            </w:pPr>
          </w:p>
        </w:tc>
      </w:tr>
      <w:tr w:rsidR="007B7693" w:rsidRPr="007B7693" w14:paraId="64ABD35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139AA3" w14:textId="77777777" w:rsidR="007B7693" w:rsidRPr="007B7693" w:rsidRDefault="007B7693" w:rsidP="000474B3">
            <w:pPr>
              <w:rPr>
                <w:i/>
                <w:iCs/>
                <w:lang w:val="es-CO" w:eastAsia="es-CO"/>
              </w:rPr>
            </w:pPr>
            <w:proofErr w:type="spellStart"/>
            <w:r w:rsidRPr="007B7693">
              <w:rPr>
                <w:i/>
                <w:iCs/>
                <w:lang w:eastAsia="es-CO"/>
              </w:rPr>
              <w:t>Pseudosolenia</w:t>
            </w:r>
            <w:proofErr w:type="spellEnd"/>
            <w:r w:rsidRPr="007B7693">
              <w:rPr>
                <w:i/>
                <w:iCs/>
                <w:lang w:eastAsia="es-CO"/>
              </w:rPr>
              <w:t xml:space="preserve"> calcar-avis</w:t>
            </w:r>
          </w:p>
        </w:tc>
        <w:tc>
          <w:tcPr>
            <w:tcW w:w="1200" w:type="dxa"/>
            <w:tcBorders>
              <w:top w:val="nil"/>
              <w:left w:val="nil"/>
              <w:bottom w:val="nil"/>
              <w:right w:val="nil"/>
            </w:tcBorders>
            <w:shd w:val="clear" w:color="auto" w:fill="auto"/>
            <w:vAlign w:val="center"/>
            <w:hideMark/>
          </w:tcPr>
          <w:p w14:paraId="06201F5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95FAC1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5ACE5F" w14:textId="77777777" w:rsidR="007B7693" w:rsidRPr="007B7693" w:rsidRDefault="007B7693" w:rsidP="000474B3">
            <w:pPr>
              <w:jc w:val="center"/>
              <w:rPr>
                <w:lang w:val="es-CO" w:eastAsia="es-CO"/>
              </w:rPr>
            </w:pPr>
            <w:r w:rsidRPr="007B7693">
              <w:rPr>
                <w:lang w:eastAsia="es-CO"/>
              </w:rPr>
              <w:t>+</w:t>
            </w:r>
          </w:p>
        </w:tc>
      </w:tr>
      <w:tr w:rsidR="007B7693" w:rsidRPr="007B7693" w14:paraId="5BD8919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ED6F590"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w:t>
            </w:r>
            <w:proofErr w:type="spellStart"/>
            <w:r w:rsidRPr="007B7693">
              <w:rPr>
                <w:i/>
                <w:iCs/>
                <w:lang w:eastAsia="es-CO"/>
              </w:rPr>
              <w:t>bergonii</w:t>
            </w:r>
            <w:proofErr w:type="spellEnd"/>
          </w:p>
        </w:tc>
        <w:tc>
          <w:tcPr>
            <w:tcW w:w="1200" w:type="dxa"/>
            <w:tcBorders>
              <w:top w:val="nil"/>
              <w:left w:val="nil"/>
              <w:bottom w:val="nil"/>
              <w:right w:val="nil"/>
            </w:tcBorders>
            <w:shd w:val="clear" w:color="auto" w:fill="auto"/>
            <w:vAlign w:val="center"/>
            <w:hideMark/>
          </w:tcPr>
          <w:p w14:paraId="07976A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CC85A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F2F7CED" w14:textId="77777777" w:rsidR="007B7693" w:rsidRPr="007B7693" w:rsidRDefault="007B7693" w:rsidP="000474B3">
            <w:pPr>
              <w:jc w:val="center"/>
              <w:rPr>
                <w:lang w:val="es-CO" w:eastAsia="es-CO"/>
              </w:rPr>
            </w:pPr>
            <w:r w:rsidRPr="007B7693">
              <w:rPr>
                <w:lang w:eastAsia="es-CO"/>
              </w:rPr>
              <w:t>+</w:t>
            </w:r>
          </w:p>
        </w:tc>
      </w:tr>
      <w:tr w:rsidR="007B7693" w:rsidRPr="007B7693" w14:paraId="5EF289B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E558973"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cf. </w:t>
            </w:r>
            <w:proofErr w:type="spellStart"/>
            <w:r w:rsidRPr="007B7693">
              <w:rPr>
                <w:i/>
                <w:iCs/>
                <w:lang w:eastAsia="es-CO"/>
              </w:rPr>
              <w:t>habetata</w:t>
            </w:r>
            <w:proofErr w:type="spellEnd"/>
          </w:p>
        </w:tc>
        <w:tc>
          <w:tcPr>
            <w:tcW w:w="1200" w:type="dxa"/>
            <w:tcBorders>
              <w:top w:val="nil"/>
              <w:left w:val="nil"/>
              <w:bottom w:val="nil"/>
              <w:right w:val="nil"/>
            </w:tcBorders>
            <w:shd w:val="clear" w:color="auto" w:fill="auto"/>
            <w:vAlign w:val="center"/>
            <w:hideMark/>
          </w:tcPr>
          <w:p w14:paraId="5286BA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5AC888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6FF65D6" w14:textId="77777777" w:rsidR="007B7693" w:rsidRPr="007B7693" w:rsidRDefault="007B7693" w:rsidP="000474B3">
            <w:pPr>
              <w:jc w:val="center"/>
              <w:rPr>
                <w:lang w:val="es-CO" w:eastAsia="es-CO"/>
              </w:rPr>
            </w:pPr>
            <w:r w:rsidRPr="007B7693">
              <w:rPr>
                <w:lang w:eastAsia="es-CO"/>
              </w:rPr>
              <w:t>+</w:t>
            </w:r>
          </w:p>
        </w:tc>
      </w:tr>
      <w:tr w:rsidR="007B7693" w:rsidRPr="007B7693" w14:paraId="6C907A8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9997265"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w:t>
            </w:r>
            <w:proofErr w:type="spellStart"/>
            <w:r w:rsidRPr="007B7693">
              <w:rPr>
                <w:i/>
                <w:iCs/>
                <w:lang w:eastAsia="es-CO"/>
              </w:rPr>
              <w:t>imbricata</w:t>
            </w:r>
            <w:proofErr w:type="spellEnd"/>
          </w:p>
        </w:tc>
        <w:tc>
          <w:tcPr>
            <w:tcW w:w="1200" w:type="dxa"/>
            <w:tcBorders>
              <w:top w:val="nil"/>
              <w:left w:val="nil"/>
              <w:bottom w:val="nil"/>
              <w:right w:val="nil"/>
            </w:tcBorders>
            <w:shd w:val="clear" w:color="auto" w:fill="auto"/>
            <w:vAlign w:val="center"/>
            <w:hideMark/>
          </w:tcPr>
          <w:p w14:paraId="2EC6426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6EEBF6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32165C" w14:textId="77777777" w:rsidR="007B7693" w:rsidRPr="007B7693" w:rsidRDefault="007B7693" w:rsidP="000474B3">
            <w:pPr>
              <w:jc w:val="center"/>
              <w:rPr>
                <w:lang w:val="es-CO" w:eastAsia="es-CO"/>
              </w:rPr>
            </w:pPr>
          </w:p>
        </w:tc>
      </w:tr>
      <w:tr w:rsidR="007B7693" w:rsidRPr="007B7693" w14:paraId="6F460F7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B93BDF" w14:textId="77777777" w:rsidR="007B7693" w:rsidRPr="007B7693" w:rsidRDefault="007B7693" w:rsidP="000474B3">
            <w:pPr>
              <w:rPr>
                <w:i/>
                <w:iCs/>
                <w:lang w:val="es-CO" w:eastAsia="es-CO"/>
              </w:rPr>
            </w:pPr>
            <w:proofErr w:type="spellStart"/>
            <w:r w:rsidRPr="007B7693">
              <w:rPr>
                <w:i/>
                <w:iCs/>
                <w:lang w:eastAsia="es-CO"/>
              </w:rPr>
              <w:t>Rhizosolenia</w:t>
            </w:r>
            <w:proofErr w:type="spellEnd"/>
            <w:r w:rsidRPr="007B7693">
              <w:rPr>
                <w:i/>
                <w:iCs/>
                <w:lang w:eastAsia="es-CO"/>
              </w:rPr>
              <w:t xml:space="preserve"> </w:t>
            </w:r>
            <w:proofErr w:type="spellStart"/>
            <w:r w:rsidRPr="007B7693">
              <w:rPr>
                <w:i/>
                <w:iCs/>
                <w:lang w:eastAsia="es-CO"/>
              </w:rPr>
              <w:t>setigera</w:t>
            </w:r>
            <w:proofErr w:type="spellEnd"/>
          </w:p>
        </w:tc>
        <w:tc>
          <w:tcPr>
            <w:tcW w:w="1200" w:type="dxa"/>
            <w:tcBorders>
              <w:top w:val="nil"/>
              <w:left w:val="nil"/>
              <w:bottom w:val="nil"/>
              <w:right w:val="nil"/>
            </w:tcBorders>
            <w:shd w:val="clear" w:color="auto" w:fill="auto"/>
            <w:vAlign w:val="center"/>
            <w:hideMark/>
          </w:tcPr>
          <w:p w14:paraId="463AC81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81AA10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A04364" w14:textId="77777777" w:rsidR="007B7693" w:rsidRPr="007B7693" w:rsidRDefault="007B7693" w:rsidP="000474B3">
            <w:pPr>
              <w:jc w:val="center"/>
              <w:rPr>
                <w:lang w:val="es-CO" w:eastAsia="es-CO"/>
              </w:rPr>
            </w:pPr>
            <w:r w:rsidRPr="007B7693">
              <w:rPr>
                <w:lang w:eastAsia="es-CO"/>
              </w:rPr>
              <w:t>+</w:t>
            </w:r>
          </w:p>
        </w:tc>
      </w:tr>
      <w:tr w:rsidR="007B7693" w:rsidRPr="007B7693" w14:paraId="7F6BC51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DCD4F81" w14:textId="77777777" w:rsidR="007B7693" w:rsidRPr="007B7693" w:rsidRDefault="007B7693" w:rsidP="000474B3">
            <w:pPr>
              <w:rPr>
                <w:i/>
                <w:iCs/>
                <w:lang w:val="es-CO" w:eastAsia="es-CO"/>
              </w:rPr>
            </w:pPr>
            <w:proofErr w:type="spellStart"/>
            <w:r w:rsidRPr="007B7693">
              <w:rPr>
                <w:i/>
                <w:iCs/>
                <w:lang w:eastAsia="es-CO"/>
              </w:rPr>
              <w:t>Surirellales</w:t>
            </w:r>
            <w:proofErr w:type="spellEnd"/>
          </w:p>
        </w:tc>
        <w:tc>
          <w:tcPr>
            <w:tcW w:w="1200" w:type="dxa"/>
            <w:tcBorders>
              <w:top w:val="nil"/>
              <w:left w:val="nil"/>
              <w:bottom w:val="nil"/>
              <w:right w:val="nil"/>
            </w:tcBorders>
            <w:shd w:val="clear" w:color="auto" w:fill="auto"/>
            <w:vAlign w:val="center"/>
            <w:hideMark/>
          </w:tcPr>
          <w:p w14:paraId="786FF61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A4064F5"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36E0969" w14:textId="77777777" w:rsidR="007B7693" w:rsidRPr="007B7693" w:rsidRDefault="007B7693" w:rsidP="000474B3">
            <w:pPr>
              <w:jc w:val="center"/>
              <w:rPr>
                <w:rFonts w:ascii="Times New Roman" w:hAnsi="Times New Roman"/>
                <w:lang w:val="es-CO" w:eastAsia="es-CO"/>
              </w:rPr>
            </w:pPr>
          </w:p>
        </w:tc>
      </w:tr>
      <w:tr w:rsidR="007B7693" w:rsidRPr="007B7693" w14:paraId="4E43100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4756CFB" w14:textId="77777777" w:rsidR="007B7693" w:rsidRPr="007B7693" w:rsidRDefault="007B7693" w:rsidP="000474B3">
            <w:pPr>
              <w:rPr>
                <w:i/>
                <w:iCs/>
                <w:lang w:val="es-CO" w:eastAsia="es-CO"/>
              </w:rPr>
            </w:pPr>
            <w:proofErr w:type="spellStart"/>
            <w:r w:rsidRPr="007B7693">
              <w:rPr>
                <w:i/>
                <w:iCs/>
                <w:lang w:eastAsia="es-CO"/>
              </w:rPr>
              <w:t>Entomonei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07E2C0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10BA70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714A677" w14:textId="77777777" w:rsidR="007B7693" w:rsidRPr="007B7693" w:rsidRDefault="007B7693" w:rsidP="000474B3">
            <w:pPr>
              <w:jc w:val="center"/>
              <w:rPr>
                <w:lang w:val="es-CO" w:eastAsia="es-CO"/>
              </w:rPr>
            </w:pPr>
            <w:r w:rsidRPr="007B7693">
              <w:rPr>
                <w:lang w:eastAsia="es-CO"/>
              </w:rPr>
              <w:t>+</w:t>
            </w:r>
          </w:p>
        </w:tc>
      </w:tr>
      <w:tr w:rsidR="007B7693" w:rsidRPr="007B7693" w14:paraId="011269C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CAAC7D" w14:textId="77777777" w:rsidR="007B7693" w:rsidRPr="007B7693" w:rsidRDefault="007B7693" w:rsidP="000474B3">
            <w:pPr>
              <w:rPr>
                <w:i/>
                <w:iCs/>
                <w:lang w:val="es-CO" w:eastAsia="es-CO"/>
              </w:rPr>
            </w:pPr>
            <w:proofErr w:type="spellStart"/>
            <w:r w:rsidRPr="007B7693">
              <w:rPr>
                <w:i/>
                <w:iCs/>
                <w:lang w:eastAsia="es-CO"/>
              </w:rPr>
              <w:t>Surir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6348305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373806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111C07D" w14:textId="77777777" w:rsidR="007B7693" w:rsidRPr="007B7693" w:rsidRDefault="007B7693" w:rsidP="000474B3">
            <w:pPr>
              <w:jc w:val="center"/>
              <w:rPr>
                <w:lang w:val="es-CO" w:eastAsia="es-CO"/>
              </w:rPr>
            </w:pPr>
            <w:r w:rsidRPr="007B7693">
              <w:rPr>
                <w:lang w:eastAsia="es-CO"/>
              </w:rPr>
              <w:t>+</w:t>
            </w:r>
          </w:p>
        </w:tc>
      </w:tr>
      <w:tr w:rsidR="007B7693" w:rsidRPr="007B7693" w14:paraId="1847122B"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A70E67D" w14:textId="77777777" w:rsidR="007B7693" w:rsidRPr="007B7693" w:rsidRDefault="007B7693" w:rsidP="000474B3">
            <w:pPr>
              <w:rPr>
                <w:lang w:val="es-CO" w:eastAsia="es-CO"/>
              </w:rPr>
            </w:pPr>
            <w:proofErr w:type="spellStart"/>
            <w:r w:rsidRPr="007B7693">
              <w:rPr>
                <w:lang w:eastAsia="es-CO"/>
              </w:rPr>
              <w:t>Thalassionematales</w:t>
            </w:r>
            <w:proofErr w:type="spellEnd"/>
          </w:p>
        </w:tc>
      </w:tr>
      <w:tr w:rsidR="007B7693" w:rsidRPr="007B7693" w14:paraId="22348BD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90C8DE" w14:textId="77777777" w:rsidR="007B7693" w:rsidRPr="007B7693" w:rsidRDefault="007B7693" w:rsidP="000474B3">
            <w:pPr>
              <w:rPr>
                <w:i/>
                <w:iCs/>
                <w:lang w:val="es-CO" w:eastAsia="es-CO"/>
              </w:rPr>
            </w:pPr>
            <w:proofErr w:type="spellStart"/>
            <w:r w:rsidRPr="007B7693">
              <w:rPr>
                <w:i/>
                <w:iCs/>
                <w:lang w:eastAsia="es-CO"/>
              </w:rPr>
              <w:t>Lioloma</w:t>
            </w:r>
            <w:proofErr w:type="spellEnd"/>
            <w:r w:rsidRPr="007B7693">
              <w:rPr>
                <w:i/>
                <w:iCs/>
                <w:lang w:eastAsia="es-CO"/>
              </w:rPr>
              <w:t xml:space="preserve"> </w:t>
            </w:r>
            <w:proofErr w:type="spellStart"/>
            <w:r w:rsidRPr="007B7693">
              <w:rPr>
                <w:i/>
                <w:iCs/>
                <w:lang w:eastAsia="es-CO"/>
              </w:rPr>
              <w:t>elongatum</w:t>
            </w:r>
            <w:proofErr w:type="spellEnd"/>
          </w:p>
        </w:tc>
        <w:tc>
          <w:tcPr>
            <w:tcW w:w="1200" w:type="dxa"/>
            <w:tcBorders>
              <w:top w:val="nil"/>
              <w:left w:val="nil"/>
              <w:bottom w:val="nil"/>
              <w:right w:val="nil"/>
            </w:tcBorders>
            <w:shd w:val="clear" w:color="auto" w:fill="auto"/>
            <w:vAlign w:val="center"/>
            <w:hideMark/>
          </w:tcPr>
          <w:p w14:paraId="4276F744"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68F8C70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AF8B495" w14:textId="77777777" w:rsidR="007B7693" w:rsidRPr="007B7693" w:rsidRDefault="007B7693" w:rsidP="000474B3">
            <w:pPr>
              <w:jc w:val="center"/>
              <w:rPr>
                <w:lang w:val="es-CO" w:eastAsia="es-CO"/>
              </w:rPr>
            </w:pPr>
            <w:r w:rsidRPr="007B7693">
              <w:rPr>
                <w:lang w:eastAsia="es-CO"/>
              </w:rPr>
              <w:t>+</w:t>
            </w:r>
          </w:p>
        </w:tc>
      </w:tr>
      <w:tr w:rsidR="007B7693" w:rsidRPr="007B7693" w14:paraId="210D891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E4F35F" w14:textId="77777777" w:rsidR="007B7693" w:rsidRPr="007B7693" w:rsidRDefault="007B7693" w:rsidP="000474B3">
            <w:pPr>
              <w:rPr>
                <w:i/>
                <w:iCs/>
                <w:lang w:val="es-CO" w:eastAsia="es-CO"/>
              </w:rPr>
            </w:pPr>
            <w:proofErr w:type="spellStart"/>
            <w:r w:rsidRPr="007B7693">
              <w:rPr>
                <w:i/>
                <w:iCs/>
                <w:lang w:eastAsia="es-CO"/>
              </w:rPr>
              <w:t>Lioloma</w:t>
            </w:r>
            <w:proofErr w:type="spellEnd"/>
            <w:r w:rsidRPr="007B7693">
              <w:rPr>
                <w:i/>
                <w:iCs/>
                <w:lang w:eastAsia="es-CO"/>
              </w:rPr>
              <w:t xml:space="preserve"> </w:t>
            </w:r>
            <w:proofErr w:type="spellStart"/>
            <w:r w:rsidRPr="007B7693">
              <w:rPr>
                <w:i/>
                <w:iCs/>
                <w:lang w:eastAsia="es-CO"/>
              </w:rPr>
              <w:t>pacificum</w:t>
            </w:r>
            <w:proofErr w:type="spellEnd"/>
          </w:p>
        </w:tc>
        <w:tc>
          <w:tcPr>
            <w:tcW w:w="1200" w:type="dxa"/>
            <w:tcBorders>
              <w:top w:val="nil"/>
              <w:left w:val="nil"/>
              <w:bottom w:val="nil"/>
              <w:right w:val="nil"/>
            </w:tcBorders>
            <w:shd w:val="clear" w:color="auto" w:fill="auto"/>
            <w:vAlign w:val="center"/>
            <w:hideMark/>
          </w:tcPr>
          <w:p w14:paraId="6E59558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43424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754610" w14:textId="77777777" w:rsidR="007B7693" w:rsidRPr="007B7693" w:rsidRDefault="007B7693" w:rsidP="000474B3">
            <w:pPr>
              <w:jc w:val="center"/>
              <w:rPr>
                <w:lang w:val="es-CO" w:eastAsia="es-CO"/>
              </w:rPr>
            </w:pPr>
            <w:r w:rsidRPr="007B7693">
              <w:rPr>
                <w:lang w:eastAsia="es-CO"/>
              </w:rPr>
              <w:t>+</w:t>
            </w:r>
          </w:p>
        </w:tc>
      </w:tr>
      <w:tr w:rsidR="007B7693" w:rsidRPr="007B7693" w14:paraId="6E1ED24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F50F074" w14:textId="77777777" w:rsidR="007B7693" w:rsidRPr="007B7693" w:rsidRDefault="007B7693" w:rsidP="000474B3">
            <w:pPr>
              <w:rPr>
                <w:i/>
                <w:iCs/>
                <w:lang w:val="es-CO" w:eastAsia="es-CO"/>
              </w:rPr>
            </w:pPr>
            <w:proofErr w:type="spellStart"/>
            <w:r w:rsidRPr="007B7693">
              <w:rPr>
                <w:i/>
                <w:iCs/>
                <w:lang w:eastAsia="es-CO"/>
              </w:rPr>
              <w:t>Thalassionem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7F25555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4834E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B22B8F8" w14:textId="77777777" w:rsidR="007B7693" w:rsidRPr="007B7693" w:rsidRDefault="007B7693" w:rsidP="000474B3">
            <w:pPr>
              <w:jc w:val="center"/>
              <w:rPr>
                <w:lang w:val="es-CO" w:eastAsia="es-CO"/>
              </w:rPr>
            </w:pPr>
            <w:r w:rsidRPr="007B7693">
              <w:rPr>
                <w:lang w:eastAsia="es-CO"/>
              </w:rPr>
              <w:t>+</w:t>
            </w:r>
          </w:p>
        </w:tc>
      </w:tr>
      <w:tr w:rsidR="007B7693" w:rsidRPr="007B7693" w14:paraId="2CA7AE8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F75622E" w14:textId="77777777" w:rsidR="007B7693" w:rsidRPr="007B7693" w:rsidRDefault="007B7693" w:rsidP="000474B3">
            <w:pPr>
              <w:rPr>
                <w:i/>
                <w:iCs/>
                <w:lang w:val="es-CO" w:eastAsia="es-CO"/>
              </w:rPr>
            </w:pPr>
            <w:proofErr w:type="spellStart"/>
            <w:r w:rsidRPr="007B7693">
              <w:rPr>
                <w:i/>
                <w:iCs/>
                <w:lang w:eastAsia="es-CO"/>
              </w:rPr>
              <w:t>Thalassionema</w:t>
            </w:r>
            <w:proofErr w:type="spellEnd"/>
            <w:r w:rsidRPr="007B7693">
              <w:rPr>
                <w:i/>
                <w:iCs/>
                <w:lang w:eastAsia="es-CO"/>
              </w:rPr>
              <w:t xml:space="preserve"> </w:t>
            </w:r>
            <w:proofErr w:type="spellStart"/>
            <w:r w:rsidRPr="007B7693">
              <w:rPr>
                <w:i/>
                <w:iCs/>
                <w:lang w:eastAsia="es-CO"/>
              </w:rPr>
              <w:t>frauenfeldii</w:t>
            </w:r>
            <w:proofErr w:type="spellEnd"/>
          </w:p>
        </w:tc>
        <w:tc>
          <w:tcPr>
            <w:tcW w:w="1200" w:type="dxa"/>
            <w:tcBorders>
              <w:top w:val="nil"/>
              <w:left w:val="nil"/>
              <w:bottom w:val="nil"/>
              <w:right w:val="nil"/>
            </w:tcBorders>
            <w:shd w:val="clear" w:color="auto" w:fill="auto"/>
            <w:vAlign w:val="center"/>
            <w:hideMark/>
          </w:tcPr>
          <w:p w14:paraId="454452B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925B4F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9CE91B" w14:textId="77777777" w:rsidR="007B7693" w:rsidRPr="007B7693" w:rsidRDefault="007B7693" w:rsidP="000474B3">
            <w:pPr>
              <w:jc w:val="center"/>
              <w:rPr>
                <w:lang w:val="es-CO" w:eastAsia="es-CO"/>
              </w:rPr>
            </w:pPr>
            <w:r w:rsidRPr="007B7693">
              <w:rPr>
                <w:lang w:eastAsia="es-CO"/>
              </w:rPr>
              <w:t>+</w:t>
            </w:r>
          </w:p>
        </w:tc>
      </w:tr>
      <w:tr w:rsidR="007B7693" w:rsidRPr="007B7693" w14:paraId="187468D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7DFB608" w14:textId="77777777" w:rsidR="007B7693" w:rsidRPr="007B7693" w:rsidRDefault="007B7693" w:rsidP="000474B3">
            <w:pPr>
              <w:rPr>
                <w:i/>
                <w:iCs/>
                <w:lang w:val="es-CO" w:eastAsia="es-CO"/>
              </w:rPr>
            </w:pPr>
            <w:proofErr w:type="spellStart"/>
            <w:r w:rsidRPr="007B7693">
              <w:rPr>
                <w:i/>
                <w:iCs/>
                <w:lang w:eastAsia="es-CO"/>
              </w:rPr>
              <w:t>Thalassionema</w:t>
            </w:r>
            <w:proofErr w:type="spellEnd"/>
            <w:r w:rsidRPr="007B7693">
              <w:rPr>
                <w:i/>
                <w:iCs/>
                <w:lang w:eastAsia="es-CO"/>
              </w:rPr>
              <w:t xml:space="preserve"> </w:t>
            </w:r>
            <w:proofErr w:type="spellStart"/>
            <w:r w:rsidRPr="007B7693">
              <w:rPr>
                <w:i/>
                <w:iCs/>
                <w:lang w:eastAsia="es-CO"/>
              </w:rPr>
              <w:t>nitzschioides</w:t>
            </w:r>
            <w:proofErr w:type="spellEnd"/>
          </w:p>
        </w:tc>
        <w:tc>
          <w:tcPr>
            <w:tcW w:w="1200" w:type="dxa"/>
            <w:tcBorders>
              <w:top w:val="nil"/>
              <w:left w:val="nil"/>
              <w:bottom w:val="nil"/>
              <w:right w:val="nil"/>
            </w:tcBorders>
            <w:shd w:val="clear" w:color="auto" w:fill="auto"/>
            <w:vAlign w:val="center"/>
            <w:hideMark/>
          </w:tcPr>
          <w:p w14:paraId="1C5718D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460B1F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C9843F9" w14:textId="77777777" w:rsidR="007B7693" w:rsidRPr="007B7693" w:rsidRDefault="007B7693" w:rsidP="000474B3">
            <w:pPr>
              <w:jc w:val="center"/>
              <w:rPr>
                <w:lang w:val="es-CO" w:eastAsia="es-CO"/>
              </w:rPr>
            </w:pPr>
            <w:r w:rsidRPr="007B7693">
              <w:rPr>
                <w:lang w:eastAsia="es-CO"/>
              </w:rPr>
              <w:t>+</w:t>
            </w:r>
          </w:p>
        </w:tc>
      </w:tr>
      <w:tr w:rsidR="007B7693" w:rsidRPr="007B7693" w14:paraId="12CC5531"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4E7FC71" w14:textId="77777777" w:rsidR="007B7693" w:rsidRPr="007B7693" w:rsidRDefault="007B7693" w:rsidP="000474B3">
            <w:pPr>
              <w:rPr>
                <w:lang w:val="es-CO" w:eastAsia="es-CO"/>
              </w:rPr>
            </w:pPr>
            <w:proofErr w:type="spellStart"/>
            <w:r w:rsidRPr="007B7693">
              <w:rPr>
                <w:lang w:eastAsia="es-CO"/>
              </w:rPr>
              <w:t>Thalassiosirales</w:t>
            </w:r>
            <w:proofErr w:type="spellEnd"/>
          </w:p>
        </w:tc>
      </w:tr>
      <w:tr w:rsidR="007B7693" w:rsidRPr="007B7693" w14:paraId="0B6F07B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3ECFFFC" w14:textId="77777777" w:rsidR="007B7693" w:rsidRPr="007B7693" w:rsidRDefault="007B7693" w:rsidP="000474B3">
            <w:pPr>
              <w:rPr>
                <w:i/>
                <w:iCs/>
                <w:lang w:val="es-CO" w:eastAsia="es-CO"/>
              </w:rPr>
            </w:pPr>
            <w:proofErr w:type="spellStart"/>
            <w:r w:rsidRPr="007B7693">
              <w:rPr>
                <w:i/>
                <w:iCs/>
                <w:lang w:eastAsia="es-CO"/>
              </w:rPr>
              <w:t>Cyclotella</w:t>
            </w:r>
            <w:proofErr w:type="spellEnd"/>
            <w:r w:rsidRPr="007B7693">
              <w:rPr>
                <w:i/>
                <w:iCs/>
                <w:lang w:eastAsia="es-CO"/>
              </w:rPr>
              <w:t xml:space="preserve"> </w:t>
            </w:r>
            <w:proofErr w:type="spellStart"/>
            <w:r w:rsidRPr="007B7693">
              <w:rPr>
                <w:i/>
                <w:iCs/>
                <w:lang w:eastAsia="es-CO"/>
              </w:rPr>
              <w:t>striata</w:t>
            </w:r>
            <w:proofErr w:type="spellEnd"/>
          </w:p>
        </w:tc>
        <w:tc>
          <w:tcPr>
            <w:tcW w:w="1200" w:type="dxa"/>
            <w:tcBorders>
              <w:top w:val="nil"/>
              <w:left w:val="nil"/>
              <w:bottom w:val="nil"/>
              <w:right w:val="nil"/>
            </w:tcBorders>
            <w:shd w:val="clear" w:color="auto" w:fill="auto"/>
            <w:vAlign w:val="center"/>
            <w:hideMark/>
          </w:tcPr>
          <w:p w14:paraId="76252F7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B9A44D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850B651" w14:textId="77777777" w:rsidR="007B7693" w:rsidRPr="007B7693" w:rsidRDefault="007B7693" w:rsidP="000474B3">
            <w:pPr>
              <w:jc w:val="center"/>
              <w:rPr>
                <w:lang w:val="es-CO" w:eastAsia="es-CO"/>
              </w:rPr>
            </w:pPr>
            <w:r w:rsidRPr="007B7693">
              <w:rPr>
                <w:lang w:eastAsia="es-CO"/>
              </w:rPr>
              <w:t>+</w:t>
            </w:r>
          </w:p>
        </w:tc>
      </w:tr>
      <w:tr w:rsidR="007B7693" w:rsidRPr="007B7693" w14:paraId="0733EC6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D879321" w14:textId="77777777" w:rsidR="007B7693" w:rsidRPr="007B7693" w:rsidRDefault="007B7693" w:rsidP="000474B3">
            <w:pPr>
              <w:rPr>
                <w:i/>
                <w:iCs/>
                <w:lang w:val="es-CO" w:eastAsia="es-CO"/>
              </w:rPr>
            </w:pPr>
            <w:proofErr w:type="spellStart"/>
            <w:r w:rsidRPr="007B7693">
              <w:rPr>
                <w:i/>
                <w:iCs/>
                <w:lang w:eastAsia="es-CO"/>
              </w:rPr>
              <w:t>Planktoniella</w:t>
            </w:r>
            <w:proofErr w:type="spellEnd"/>
            <w:r w:rsidRPr="007B7693">
              <w:rPr>
                <w:i/>
                <w:iCs/>
                <w:lang w:eastAsia="es-CO"/>
              </w:rPr>
              <w:t xml:space="preserve"> </w:t>
            </w:r>
            <w:proofErr w:type="spellStart"/>
            <w:r w:rsidRPr="007B7693">
              <w:rPr>
                <w:i/>
                <w:iCs/>
                <w:lang w:eastAsia="es-CO"/>
              </w:rPr>
              <w:t>muriformis</w:t>
            </w:r>
            <w:proofErr w:type="spellEnd"/>
          </w:p>
        </w:tc>
        <w:tc>
          <w:tcPr>
            <w:tcW w:w="1200" w:type="dxa"/>
            <w:tcBorders>
              <w:top w:val="nil"/>
              <w:left w:val="nil"/>
              <w:bottom w:val="nil"/>
              <w:right w:val="nil"/>
            </w:tcBorders>
            <w:shd w:val="clear" w:color="auto" w:fill="auto"/>
            <w:vAlign w:val="center"/>
            <w:hideMark/>
          </w:tcPr>
          <w:p w14:paraId="152433C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8E41F0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28659E8" w14:textId="77777777" w:rsidR="007B7693" w:rsidRPr="007B7693" w:rsidRDefault="007B7693" w:rsidP="000474B3">
            <w:pPr>
              <w:jc w:val="center"/>
              <w:rPr>
                <w:lang w:val="es-CO" w:eastAsia="es-CO"/>
              </w:rPr>
            </w:pPr>
            <w:r w:rsidRPr="007B7693">
              <w:rPr>
                <w:lang w:eastAsia="es-CO"/>
              </w:rPr>
              <w:t>+</w:t>
            </w:r>
          </w:p>
        </w:tc>
      </w:tr>
      <w:tr w:rsidR="007B7693" w:rsidRPr="007B7693" w14:paraId="4763B10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E000992" w14:textId="77777777" w:rsidR="007B7693" w:rsidRPr="007B7693" w:rsidRDefault="007B7693" w:rsidP="000474B3">
            <w:pPr>
              <w:rPr>
                <w:i/>
                <w:iCs/>
                <w:lang w:val="es-CO" w:eastAsia="es-CO"/>
              </w:rPr>
            </w:pPr>
            <w:proofErr w:type="spellStart"/>
            <w:r w:rsidRPr="007B7693">
              <w:rPr>
                <w:i/>
                <w:iCs/>
                <w:lang w:eastAsia="es-CO"/>
              </w:rPr>
              <w:t>Skeletonema</w:t>
            </w:r>
            <w:proofErr w:type="spellEnd"/>
            <w:r w:rsidRPr="007B7693">
              <w:rPr>
                <w:i/>
                <w:iCs/>
                <w:lang w:eastAsia="es-CO"/>
              </w:rPr>
              <w:t xml:space="preserve"> </w:t>
            </w:r>
            <w:proofErr w:type="spellStart"/>
            <w:r w:rsidRPr="007B7693">
              <w:rPr>
                <w:i/>
                <w:iCs/>
                <w:lang w:eastAsia="es-CO"/>
              </w:rPr>
              <w:t>costatum</w:t>
            </w:r>
            <w:proofErr w:type="spellEnd"/>
          </w:p>
        </w:tc>
        <w:tc>
          <w:tcPr>
            <w:tcW w:w="1200" w:type="dxa"/>
            <w:tcBorders>
              <w:top w:val="nil"/>
              <w:left w:val="nil"/>
              <w:bottom w:val="nil"/>
              <w:right w:val="nil"/>
            </w:tcBorders>
            <w:shd w:val="clear" w:color="auto" w:fill="auto"/>
            <w:vAlign w:val="center"/>
            <w:hideMark/>
          </w:tcPr>
          <w:p w14:paraId="127C190F"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DDA010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666CAA" w14:textId="77777777" w:rsidR="007B7693" w:rsidRPr="007B7693" w:rsidRDefault="007B7693" w:rsidP="000474B3">
            <w:pPr>
              <w:jc w:val="center"/>
              <w:rPr>
                <w:lang w:val="es-CO" w:eastAsia="es-CO"/>
              </w:rPr>
            </w:pPr>
          </w:p>
        </w:tc>
      </w:tr>
      <w:tr w:rsidR="007B7693" w:rsidRPr="007B7693" w14:paraId="2DC3A94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68AB8A6" w14:textId="77777777" w:rsidR="007B7693" w:rsidRPr="007B7693" w:rsidRDefault="007B7693" w:rsidP="000474B3">
            <w:pPr>
              <w:rPr>
                <w:i/>
                <w:iCs/>
                <w:lang w:val="es-CO" w:eastAsia="es-CO"/>
              </w:rPr>
            </w:pPr>
            <w:proofErr w:type="spellStart"/>
            <w:r w:rsidRPr="007B7693">
              <w:rPr>
                <w:i/>
                <w:iCs/>
                <w:lang w:eastAsia="es-CO"/>
              </w:rPr>
              <w:t>Skeletonema</w:t>
            </w:r>
            <w:proofErr w:type="spellEnd"/>
            <w:r w:rsidRPr="007B7693">
              <w:rPr>
                <w:i/>
                <w:iCs/>
                <w:lang w:eastAsia="es-CO"/>
              </w:rPr>
              <w:t xml:space="preserve"> </w:t>
            </w:r>
            <w:proofErr w:type="spellStart"/>
            <w:r w:rsidRPr="007B7693">
              <w:rPr>
                <w:i/>
                <w:iCs/>
                <w:lang w:eastAsia="es-CO"/>
              </w:rPr>
              <w:t>pseudocostatum</w:t>
            </w:r>
            <w:proofErr w:type="spellEnd"/>
          </w:p>
        </w:tc>
        <w:tc>
          <w:tcPr>
            <w:tcW w:w="1200" w:type="dxa"/>
            <w:tcBorders>
              <w:top w:val="nil"/>
              <w:left w:val="nil"/>
              <w:bottom w:val="nil"/>
              <w:right w:val="nil"/>
            </w:tcBorders>
            <w:shd w:val="clear" w:color="auto" w:fill="auto"/>
            <w:vAlign w:val="center"/>
            <w:hideMark/>
          </w:tcPr>
          <w:p w14:paraId="22DA9C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7A3B5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E86A063" w14:textId="77777777" w:rsidR="007B7693" w:rsidRPr="007B7693" w:rsidRDefault="007B7693" w:rsidP="000474B3">
            <w:pPr>
              <w:jc w:val="center"/>
              <w:rPr>
                <w:lang w:val="es-CO" w:eastAsia="es-CO"/>
              </w:rPr>
            </w:pPr>
            <w:r w:rsidRPr="007B7693">
              <w:rPr>
                <w:lang w:eastAsia="es-CO"/>
              </w:rPr>
              <w:t>+</w:t>
            </w:r>
          </w:p>
        </w:tc>
      </w:tr>
      <w:tr w:rsidR="007B7693" w:rsidRPr="007B7693" w14:paraId="36F6088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64265FB" w14:textId="77777777" w:rsidR="007B7693" w:rsidRPr="007B7693" w:rsidRDefault="007B7693" w:rsidP="000474B3">
            <w:pPr>
              <w:rPr>
                <w:i/>
                <w:iCs/>
                <w:lang w:val="es-CO" w:eastAsia="es-CO"/>
              </w:rPr>
            </w:pPr>
            <w:proofErr w:type="spellStart"/>
            <w:r w:rsidRPr="007B7693">
              <w:rPr>
                <w:i/>
                <w:iCs/>
                <w:lang w:eastAsia="es-CO"/>
              </w:rPr>
              <w:t>Skeletonema</w:t>
            </w:r>
            <w:proofErr w:type="spellEnd"/>
            <w:r w:rsidRPr="007B7693">
              <w:rPr>
                <w:i/>
                <w:iCs/>
                <w:lang w:eastAsia="es-CO"/>
              </w:rPr>
              <w:t xml:space="preserve"> </w:t>
            </w:r>
            <w:proofErr w:type="spellStart"/>
            <w:r w:rsidRPr="007B7693">
              <w:rPr>
                <w:i/>
                <w:iCs/>
                <w:lang w:eastAsia="es-CO"/>
              </w:rPr>
              <w:t>tropicum</w:t>
            </w:r>
            <w:proofErr w:type="spellEnd"/>
          </w:p>
        </w:tc>
        <w:tc>
          <w:tcPr>
            <w:tcW w:w="1200" w:type="dxa"/>
            <w:tcBorders>
              <w:top w:val="nil"/>
              <w:left w:val="nil"/>
              <w:bottom w:val="nil"/>
              <w:right w:val="nil"/>
            </w:tcBorders>
            <w:shd w:val="clear" w:color="auto" w:fill="auto"/>
            <w:vAlign w:val="center"/>
            <w:hideMark/>
          </w:tcPr>
          <w:p w14:paraId="7C4F2FD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4EA326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9C6C5E" w14:textId="77777777" w:rsidR="007B7693" w:rsidRPr="007B7693" w:rsidRDefault="007B7693" w:rsidP="000474B3">
            <w:pPr>
              <w:jc w:val="center"/>
              <w:rPr>
                <w:lang w:val="es-CO" w:eastAsia="es-CO"/>
              </w:rPr>
            </w:pPr>
            <w:r w:rsidRPr="007B7693">
              <w:rPr>
                <w:lang w:eastAsia="es-CO"/>
              </w:rPr>
              <w:t>+</w:t>
            </w:r>
          </w:p>
        </w:tc>
      </w:tr>
      <w:tr w:rsidR="007B7693" w:rsidRPr="007B7693" w14:paraId="6594DB7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7B2B7C2" w14:textId="77777777" w:rsidR="007B7693" w:rsidRPr="007B7693" w:rsidRDefault="007B7693" w:rsidP="000474B3">
            <w:pPr>
              <w:rPr>
                <w:i/>
                <w:iCs/>
                <w:lang w:val="es-CO" w:eastAsia="es-CO"/>
              </w:rPr>
            </w:pPr>
            <w:proofErr w:type="spellStart"/>
            <w:r w:rsidRPr="007B7693">
              <w:rPr>
                <w:i/>
                <w:iCs/>
                <w:lang w:eastAsia="es-CO"/>
              </w:rPr>
              <w:t>Thalassiosir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E40393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0E08FA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1F315B8" w14:textId="77777777" w:rsidR="007B7693" w:rsidRPr="007B7693" w:rsidRDefault="007B7693" w:rsidP="000474B3">
            <w:pPr>
              <w:jc w:val="center"/>
              <w:rPr>
                <w:lang w:val="es-CO" w:eastAsia="es-CO"/>
              </w:rPr>
            </w:pPr>
            <w:r w:rsidRPr="007B7693">
              <w:rPr>
                <w:lang w:eastAsia="es-CO"/>
              </w:rPr>
              <w:t>+</w:t>
            </w:r>
          </w:p>
        </w:tc>
      </w:tr>
      <w:tr w:rsidR="007B7693" w:rsidRPr="007B7693" w14:paraId="273E7289"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AB4DAE6" w14:textId="77777777" w:rsidR="007B7693" w:rsidRPr="007B7693" w:rsidRDefault="007B7693" w:rsidP="000474B3">
            <w:pPr>
              <w:rPr>
                <w:lang w:val="es-CO" w:eastAsia="es-CO"/>
              </w:rPr>
            </w:pPr>
            <w:proofErr w:type="spellStart"/>
            <w:r w:rsidRPr="007B7693">
              <w:rPr>
                <w:lang w:eastAsia="es-CO"/>
              </w:rPr>
              <w:t>Triceratiales</w:t>
            </w:r>
            <w:proofErr w:type="spellEnd"/>
          </w:p>
        </w:tc>
      </w:tr>
      <w:tr w:rsidR="007B7693" w:rsidRPr="007B7693" w14:paraId="6C7EF78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1BCC877" w14:textId="77777777" w:rsidR="007B7693" w:rsidRPr="007B7693" w:rsidRDefault="007B7693" w:rsidP="000474B3">
            <w:pPr>
              <w:rPr>
                <w:i/>
                <w:iCs/>
                <w:lang w:val="es-CO" w:eastAsia="es-CO"/>
              </w:rPr>
            </w:pPr>
            <w:proofErr w:type="spellStart"/>
            <w:r w:rsidRPr="007B7693">
              <w:rPr>
                <w:i/>
                <w:iCs/>
                <w:lang w:eastAsia="es-CO"/>
              </w:rPr>
              <w:t>Hobaniella</w:t>
            </w:r>
            <w:proofErr w:type="spellEnd"/>
            <w:r w:rsidRPr="007B7693">
              <w:rPr>
                <w:i/>
                <w:iCs/>
                <w:lang w:eastAsia="es-CO"/>
              </w:rPr>
              <w:t xml:space="preserve"> </w:t>
            </w:r>
            <w:proofErr w:type="spellStart"/>
            <w:r w:rsidRPr="007B7693">
              <w:rPr>
                <w:i/>
                <w:iCs/>
                <w:lang w:eastAsia="es-CO"/>
              </w:rPr>
              <w:t>longicruris</w:t>
            </w:r>
            <w:proofErr w:type="spellEnd"/>
          </w:p>
        </w:tc>
        <w:tc>
          <w:tcPr>
            <w:tcW w:w="1200" w:type="dxa"/>
            <w:tcBorders>
              <w:top w:val="nil"/>
              <w:left w:val="nil"/>
              <w:bottom w:val="nil"/>
              <w:right w:val="nil"/>
            </w:tcBorders>
            <w:shd w:val="clear" w:color="auto" w:fill="auto"/>
            <w:vAlign w:val="center"/>
            <w:hideMark/>
          </w:tcPr>
          <w:p w14:paraId="626336C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33936F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4FDED22" w14:textId="77777777" w:rsidR="007B7693" w:rsidRPr="007B7693" w:rsidRDefault="007B7693" w:rsidP="000474B3">
            <w:pPr>
              <w:jc w:val="center"/>
              <w:rPr>
                <w:lang w:val="es-CO" w:eastAsia="es-CO"/>
              </w:rPr>
            </w:pPr>
          </w:p>
        </w:tc>
      </w:tr>
      <w:tr w:rsidR="007B7693" w:rsidRPr="007B7693" w14:paraId="0ED6D3E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DEC0A5B" w14:textId="77777777" w:rsidR="007B7693" w:rsidRPr="007B7693" w:rsidRDefault="007B7693" w:rsidP="000474B3">
            <w:pPr>
              <w:rPr>
                <w:i/>
                <w:iCs/>
                <w:lang w:val="es-CO" w:eastAsia="es-CO"/>
              </w:rPr>
            </w:pPr>
            <w:proofErr w:type="spellStart"/>
            <w:r w:rsidRPr="007B7693">
              <w:rPr>
                <w:i/>
                <w:iCs/>
                <w:lang w:eastAsia="es-CO"/>
              </w:rPr>
              <w:t>Odont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435623F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AAFA66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F90BE07" w14:textId="77777777" w:rsidR="007B7693" w:rsidRPr="007B7693" w:rsidRDefault="007B7693" w:rsidP="000474B3">
            <w:pPr>
              <w:jc w:val="center"/>
              <w:rPr>
                <w:lang w:val="es-CO" w:eastAsia="es-CO"/>
              </w:rPr>
            </w:pPr>
            <w:r w:rsidRPr="007B7693">
              <w:rPr>
                <w:lang w:eastAsia="es-CO"/>
              </w:rPr>
              <w:t>+</w:t>
            </w:r>
          </w:p>
        </w:tc>
      </w:tr>
      <w:tr w:rsidR="007B7693" w:rsidRPr="007B7693" w14:paraId="01E94D5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28B4790" w14:textId="77777777" w:rsidR="007B7693" w:rsidRPr="007B7693" w:rsidRDefault="007B7693" w:rsidP="000474B3">
            <w:pPr>
              <w:rPr>
                <w:i/>
                <w:iCs/>
                <w:lang w:val="es-CO" w:eastAsia="es-CO"/>
              </w:rPr>
            </w:pPr>
            <w:proofErr w:type="spellStart"/>
            <w:r w:rsidRPr="007B7693">
              <w:rPr>
                <w:i/>
                <w:iCs/>
                <w:lang w:eastAsia="es-CO"/>
              </w:rPr>
              <w:t>Odontella</w:t>
            </w:r>
            <w:proofErr w:type="spellEnd"/>
            <w:r w:rsidRPr="007B7693">
              <w:rPr>
                <w:i/>
                <w:iCs/>
                <w:lang w:eastAsia="es-CO"/>
              </w:rPr>
              <w:t xml:space="preserve"> aurita</w:t>
            </w:r>
          </w:p>
        </w:tc>
        <w:tc>
          <w:tcPr>
            <w:tcW w:w="1200" w:type="dxa"/>
            <w:tcBorders>
              <w:top w:val="nil"/>
              <w:left w:val="nil"/>
              <w:bottom w:val="nil"/>
              <w:right w:val="nil"/>
            </w:tcBorders>
            <w:shd w:val="clear" w:color="auto" w:fill="auto"/>
            <w:vAlign w:val="center"/>
            <w:hideMark/>
          </w:tcPr>
          <w:p w14:paraId="14453D93"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F57F73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CB39F0C" w14:textId="77777777" w:rsidR="007B7693" w:rsidRPr="007B7693" w:rsidRDefault="007B7693" w:rsidP="000474B3">
            <w:pPr>
              <w:jc w:val="center"/>
              <w:rPr>
                <w:lang w:val="es-CO" w:eastAsia="es-CO"/>
              </w:rPr>
            </w:pPr>
            <w:r w:rsidRPr="007B7693">
              <w:rPr>
                <w:lang w:eastAsia="es-CO"/>
              </w:rPr>
              <w:t>+</w:t>
            </w:r>
          </w:p>
        </w:tc>
      </w:tr>
      <w:tr w:rsidR="007B7693" w:rsidRPr="007B7693" w14:paraId="0935907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E484B4E" w14:textId="77777777" w:rsidR="007B7693" w:rsidRPr="007B7693" w:rsidRDefault="007B7693" w:rsidP="000474B3">
            <w:pPr>
              <w:rPr>
                <w:i/>
                <w:iCs/>
                <w:lang w:val="es-CO" w:eastAsia="es-CO"/>
              </w:rPr>
            </w:pPr>
            <w:proofErr w:type="spellStart"/>
            <w:r w:rsidRPr="007B7693">
              <w:rPr>
                <w:i/>
                <w:iCs/>
                <w:lang w:eastAsia="es-CO"/>
              </w:rPr>
              <w:t>Trieres</w:t>
            </w:r>
            <w:proofErr w:type="spellEnd"/>
            <w:r w:rsidRPr="007B7693">
              <w:rPr>
                <w:i/>
                <w:iCs/>
                <w:lang w:eastAsia="es-CO"/>
              </w:rPr>
              <w:t xml:space="preserve"> </w:t>
            </w:r>
            <w:proofErr w:type="spellStart"/>
            <w:r w:rsidRPr="007B7693">
              <w:rPr>
                <w:i/>
                <w:iCs/>
                <w:lang w:eastAsia="es-CO"/>
              </w:rPr>
              <w:t>chinensis</w:t>
            </w:r>
            <w:proofErr w:type="spellEnd"/>
          </w:p>
        </w:tc>
        <w:tc>
          <w:tcPr>
            <w:tcW w:w="1200" w:type="dxa"/>
            <w:tcBorders>
              <w:top w:val="nil"/>
              <w:left w:val="nil"/>
              <w:bottom w:val="nil"/>
              <w:right w:val="nil"/>
            </w:tcBorders>
            <w:shd w:val="clear" w:color="auto" w:fill="auto"/>
            <w:vAlign w:val="center"/>
            <w:hideMark/>
          </w:tcPr>
          <w:p w14:paraId="667DED9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10AD2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2D0395F" w14:textId="77777777" w:rsidR="007B7693" w:rsidRPr="007B7693" w:rsidRDefault="007B7693" w:rsidP="000474B3">
            <w:pPr>
              <w:jc w:val="center"/>
              <w:rPr>
                <w:lang w:val="es-CO" w:eastAsia="es-CO"/>
              </w:rPr>
            </w:pPr>
            <w:r w:rsidRPr="007B7693">
              <w:rPr>
                <w:lang w:eastAsia="es-CO"/>
              </w:rPr>
              <w:t>+</w:t>
            </w:r>
          </w:p>
        </w:tc>
      </w:tr>
      <w:tr w:rsidR="007B7693" w:rsidRPr="007B7693" w14:paraId="27721F6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6F3B304" w14:textId="77777777" w:rsidR="007B7693" w:rsidRPr="007B7693" w:rsidRDefault="007B7693" w:rsidP="000474B3">
            <w:pPr>
              <w:rPr>
                <w:i/>
                <w:iCs/>
                <w:lang w:val="es-CO" w:eastAsia="es-CO"/>
              </w:rPr>
            </w:pPr>
            <w:proofErr w:type="spellStart"/>
            <w:r w:rsidRPr="007B7693">
              <w:rPr>
                <w:i/>
                <w:iCs/>
                <w:lang w:eastAsia="es-CO"/>
              </w:rPr>
              <w:t>Trieres</w:t>
            </w:r>
            <w:proofErr w:type="spellEnd"/>
            <w:r w:rsidRPr="007B7693">
              <w:rPr>
                <w:i/>
                <w:iCs/>
                <w:lang w:eastAsia="es-CO"/>
              </w:rPr>
              <w:t xml:space="preserve"> </w:t>
            </w:r>
            <w:proofErr w:type="spellStart"/>
            <w:r w:rsidRPr="007B7693">
              <w:rPr>
                <w:i/>
                <w:iCs/>
                <w:lang w:eastAsia="es-CO"/>
              </w:rPr>
              <w:t>mobiliensis</w:t>
            </w:r>
            <w:proofErr w:type="spellEnd"/>
          </w:p>
        </w:tc>
        <w:tc>
          <w:tcPr>
            <w:tcW w:w="1200" w:type="dxa"/>
            <w:tcBorders>
              <w:top w:val="nil"/>
              <w:left w:val="nil"/>
              <w:bottom w:val="nil"/>
              <w:right w:val="nil"/>
            </w:tcBorders>
            <w:shd w:val="clear" w:color="auto" w:fill="auto"/>
            <w:vAlign w:val="center"/>
            <w:hideMark/>
          </w:tcPr>
          <w:p w14:paraId="2E27A1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6A614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226464" w14:textId="77777777" w:rsidR="007B7693" w:rsidRPr="007B7693" w:rsidRDefault="007B7693" w:rsidP="000474B3">
            <w:pPr>
              <w:jc w:val="center"/>
              <w:rPr>
                <w:lang w:val="es-CO" w:eastAsia="es-CO"/>
              </w:rPr>
            </w:pPr>
            <w:r w:rsidRPr="007B7693">
              <w:rPr>
                <w:lang w:eastAsia="es-CO"/>
              </w:rPr>
              <w:t>+</w:t>
            </w:r>
          </w:p>
        </w:tc>
      </w:tr>
      <w:tr w:rsidR="007B7693" w:rsidRPr="007B7693" w14:paraId="5D12D761" w14:textId="77777777" w:rsidTr="000474B3">
        <w:trPr>
          <w:trHeight w:val="300"/>
          <w:jc w:val="center"/>
        </w:trPr>
        <w:tc>
          <w:tcPr>
            <w:tcW w:w="7000" w:type="dxa"/>
            <w:gridSpan w:val="4"/>
            <w:tcBorders>
              <w:top w:val="single" w:sz="4" w:space="0" w:color="auto"/>
              <w:left w:val="nil"/>
              <w:bottom w:val="nil"/>
              <w:right w:val="nil"/>
            </w:tcBorders>
            <w:shd w:val="clear" w:color="000000" w:fill="D9D9D9"/>
            <w:noWrap/>
            <w:vAlign w:val="center"/>
            <w:hideMark/>
          </w:tcPr>
          <w:p w14:paraId="602A97EA" w14:textId="77777777" w:rsidR="007B7693" w:rsidRPr="007B7693" w:rsidRDefault="007B7693" w:rsidP="000474B3">
            <w:pPr>
              <w:rPr>
                <w:lang w:val="es-CO" w:eastAsia="es-CO"/>
              </w:rPr>
            </w:pPr>
            <w:r w:rsidRPr="007B7693">
              <w:rPr>
                <w:lang w:eastAsia="es-CO"/>
              </w:rPr>
              <w:t>Dinophyceae</w:t>
            </w:r>
          </w:p>
        </w:tc>
      </w:tr>
      <w:tr w:rsidR="007B7693" w:rsidRPr="007B7693" w14:paraId="6BE6E3AA" w14:textId="77777777" w:rsidTr="000474B3">
        <w:trPr>
          <w:trHeight w:val="300"/>
          <w:jc w:val="center"/>
        </w:trPr>
        <w:tc>
          <w:tcPr>
            <w:tcW w:w="7000" w:type="dxa"/>
            <w:gridSpan w:val="4"/>
            <w:tcBorders>
              <w:top w:val="nil"/>
              <w:left w:val="nil"/>
              <w:bottom w:val="single" w:sz="4" w:space="0" w:color="auto"/>
              <w:right w:val="nil"/>
            </w:tcBorders>
            <w:shd w:val="clear" w:color="000000" w:fill="D9D9D9"/>
            <w:noWrap/>
            <w:vAlign w:val="center"/>
            <w:hideMark/>
          </w:tcPr>
          <w:p w14:paraId="36DD893E" w14:textId="77777777" w:rsidR="007B7693" w:rsidRPr="007B7693" w:rsidRDefault="007B7693" w:rsidP="000474B3">
            <w:pPr>
              <w:rPr>
                <w:lang w:val="es-CO" w:eastAsia="es-CO"/>
              </w:rPr>
            </w:pPr>
            <w:r w:rsidRPr="007B7693">
              <w:rPr>
                <w:lang w:eastAsia="es-CO"/>
              </w:rPr>
              <w:t>Dinophysiales</w:t>
            </w:r>
          </w:p>
        </w:tc>
      </w:tr>
      <w:tr w:rsidR="007B7693" w:rsidRPr="007B7693" w14:paraId="17F50F9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3B8F04A" w14:textId="77777777" w:rsidR="007B7693" w:rsidRPr="007B7693" w:rsidRDefault="007B7693" w:rsidP="000474B3">
            <w:pPr>
              <w:rPr>
                <w:i/>
                <w:iCs/>
                <w:lang w:val="es-CO" w:eastAsia="es-CO"/>
              </w:rPr>
            </w:pPr>
            <w:proofErr w:type="spellStart"/>
            <w:r w:rsidRPr="007B7693">
              <w:rPr>
                <w:i/>
                <w:iCs/>
                <w:lang w:eastAsia="es-CO"/>
              </w:rPr>
              <w:t>Dinophysis</w:t>
            </w:r>
            <w:proofErr w:type="spellEnd"/>
            <w:r w:rsidRPr="007B7693">
              <w:rPr>
                <w:i/>
                <w:iCs/>
                <w:lang w:eastAsia="es-CO"/>
              </w:rPr>
              <w:t xml:space="preserve"> caudata</w:t>
            </w:r>
          </w:p>
        </w:tc>
        <w:tc>
          <w:tcPr>
            <w:tcW w:w="1200" w:type="dxa"/>
            <w:tcBorders>
              <w:top w:val="nil"/>
              <w:left w:val="nil"/>
              <w:bottom w:val="nil"/>
              <w:right w:val="nil"/>
            </w:tcBorders>
            <w:shd w:val="clear" w:color="auto" w:fill="auto"/>
            <w:vAlign w:val="center"/>
            <w:hideMark/>
          </w:tcPr>
          <w:p w14:paraId="38E7005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10562C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6AA225D" w14:textId="77777777" w:rsidR="007B7693" w:rsidRPr="007B7693" w:rsidRDefault="007B7693" w:rsidP="000474B3">
            <w:pPr>
              <w:jc w:val="center"/>
              <w:rPr>
                <w:lang w:val="es-CO" w:eastAsia="es-CO"/>
              </w:rPr>
            </w:pPr>
            <w:r w:rsidRPr="007B7693">
              <w:rPr>
                <w:lang w:eastAsia="es-CO"/>
              </w:rPr>
              <w:t>+</w:t>
            </w:r>
          </w:p>
        </w:tc>
      </w:tr>
      <w:tr w:rsidR="007B7693" w:rsidRPr="007B7693" w14:paraId="658FA81C"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F650554" w14:textId="77777777" w:rsidR="007B7693" w:rsidRPr="007B7693" w:rsidRDefault="007B7693" w:rsidP="000474B3">
            <w:pPr>
              <w:rPr>
                <w:i/>
                <w:iCs/>
                <w:lang w:val="es-CO" w:eastAsia="es-CO"/>
              </w:rPr>
            </w:pPr>
            <w:proofErr w:type="spellStart"/>
            <w:r w:rsidRPr="007B7693">
              <w:rPr>
                <w:i/>
                <w:iCs/>
                <w:lang w:eastAsia="es-CO"/>
              </w:rPr>
              <w:t>Ornithocercu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518A34B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E14479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0B24CD" w14:textId="77777777" w:rsidR="007B7693" w:rsidRPr="007B7693" w:rsidRDefault="007B7693" w:rsidP="000474B3">
            <w:pPr>
              <w:jc w:val="center"/>
              <w:rPr>
                <w:lang w:val="es-CO" w:eastAsia="es-CO"/>
              </w:rPr>
            </w:pPr>
            <w:r w:rsidRPr="007B7693">
              <w:rPr>
                <w:lang w:eastAsia="es-CO"/>
              </w:rPr>
              <w:t>+</w:t>
            </w:r>
          </w:p>
        </w:tc>
      </w:tr>
      <w:tr w:rsidR="007B7693" w:rsidRPr="007B7693" w14:paraId="0571F2D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33119A1" w14:textId="77777777" w:rsidR="007B7693" w:rsidRPr="007B7693" w:rsidRDefault="007B7693" w:rsidP="000474B3">
            <w:pPr>
              <w:rPr>
                <w:i/>
                <w:iCs/>
                <w:lang w:val="es-CO" w:eastAsia="es-CO"/>
              </w:rPr>
            </w:pPr>
            <w:proofErr w:type="spellStart"/>
            <w:r w:rsidRPr="007B7693">
              <w:rPr>
                <w:i/>
                <w:iCs/>
                <w:lang w:eastAsia="es-CO"/>
              </w:rPr>
              <w:t>Ornithocercus</w:t>
            </w:r>
            <w:proofErr w:type="spellEnd"/>
            <w:r w:rsidRPr="007B7693">
              <w:rPr>
                <w:i/>
                <w:iCs/>
                <w:lang w:eastAsia="es-CO"/>
              </w:rPr>
              <w:t xml:space="preserve"> </w:t>
            </w:r>
            <w:proofErr w:type="spellStart"/>
            <w:r w:rsidRPr="007B7693">
              <w:rPr>
                <w:i/>
                <w:iCs/>
                <w:lang w:eastAsia="es-CO"/>
              </w:rPr>
              <w:t>steinii</w:t>
            </w:r>
            <w:proofErr w:type="spellEnd"/>
          </w:p>
        </w:tc>
        <w:tc>
          <w:tcPr>
            <w:tcW w:w="1200" w:type="dxa"/>
            <w:tcBorders>
              <w:top w:val="nil"/>
              <w:left w:val="nil"/>
              <w:bottom w:val="nil"/>
              <w:right w:val="nil"/>
            </w:tcBorders>
            <w:shd w:val="clear" w:color="auto" w:fill="auto"/>
            <w:vAlign w:val="center"/>
            <w:hideMark/>
          </w:tcPr>
          <w:p w14:paraId="1DB11F1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F018008"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79976DD" w14:textId="77777777" w:rsidR="007B7693" w:rsidRPr="007B7693" w:rsidRDefault="007B7693" w:rsidP="000474B3">
            <w:pPr>
              <w:jc w:val="center"/>
              <w:rPr>
                <w:lang w:val="es-CO" w:eastAsia="es-CO"/>
              </w:rPr>
            </w:pPr>
            <w:r w:rsidRPr="007B7693">
              <w:rPr>
                <w:lang w:eastAsia="es-CO"/>
              </w:rPr>
              <w:t>+</w:t>
            </w:r>
          </w:p>
        </w:tc>
      </w:tr>
      <w:tr w:rsidR="007B7693" w:rsidRPr="007B7693" w14:paraId="7BBCC9C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F7D49C3" w14:textId="77777777" w:rsidR="007B7693" w:rsidRPr="007B7693" w:rsidRDefault="007B7693" w:rsidP="000474B3">
            <w:pPr>
              <w:rPr>
                <w:i/>
                <w:iCs/>
                <w:lang w:val="es-CO" w:eastAsia="es-CO"/>
              </w:rPr>
            </w:pPr>
            <w:proofErr w:type="spellStart"/>
            <w:r w:rsidRPr="007B7693">
              <w:rPr>
                <w:i/>
                <w:iCs/>
                <w:lang w:eastAsia="es-CO"/>
              </w:rPr>
              <w:t>Ornithocercus</w:t>
            </w:r>
            <w:proofErr w:type="spellEnd"/>
            <w:r w:rsidRPr="007B7693">
              <w:rPr>
                <w:i/>
                <w:iCs/>
                <w:lang w:eastAsia="es-CO"/>
              </w:rPr>
              <w:t xml:space="preserve"> </w:t>
            </w:r>
            <w:proofErr w:type="spellStart"/>
            <w:r w:rsidRPr="007B7693">
              <w:rPr>
                <w:i/>
                <w:iCs/>
                <w:lang w:eastAsia="es-CO"/>
              </w:rPr>
              <w:t>thumii</w:t>
            </w:r>
            <w:proofErr w:type="spellEnd"/>
          </w:p>
        </w:tc>
        <w:tc>
          <w:tcPr>
            <w:tcW w:w="1200" w:type="dxa"/>
            <w:tcBorders>
              <w:top w:val="nil"/>
              <w:left w:val="nil"/>
              <w:bottom w:val="nil"/>
              <w:right w:val="nil"/>
            </w:tcBorders>
            <w:shd w:val="clear" w:color="auto" w:fill="auto"/>
            <w:vAlign w:val="center"/>
            <w:hideMark/>
          </w:tcPr>
          <w:p w14:paraId="0483B820"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C3B67E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E0D3527" w14:textId="77777777" w:rsidR="007B7693" w:rsidRPr="007B7693" w:rsidRDefault="007B7693" w:rsidP="000474B3">
            <w:pPr>
              <w:jc w:val="center"/>
              <w:rPr>
                <w:lang w:val="es-CO" w:eastAsia="es-CO"/>
              </w:rPr>
            </w:pPr>
          </w:p>
        </w:tc>
      </w:tr>
      <w:tr w:rsidR="007B7693" w:rsidRPr="007B7693" w14:paraId="4F66A75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4966C88" w14:textId="77777777" w:rsidR="007B7693" w:rsidRPr="007B7693" w:rsidRDefault="007B7693" w:rsidP="000474B3">
            <w:pPr>
              <w:rPr>
                <w:i/>
                <w:iCs/>
                <w:lang w:val="es-CO" w:eastAsia="es-CO"/>
              </w:rPr>
            </w:pPr>
            <w:proofErr w:type="spellStart"/>
            <w:proofErr w:type="gramStart"/>
            <w:r w:rsidRPr="007B7693">
              <w:rPr>
                <w:i/>
                <w:iCs/>
                <w:lang w:eastAsia="es-CO"/>
              </w:rPr>
              <w:t>Phalacroma</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69CE539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693B1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F0DCC61" w14:textId="77777777" w:rsidR="007B7693" w:rsidRPr="007B7693" w:rsidRDefault="007B7693" w:rsidP="000474B3">
            <w:pPr>
              <w:jc w:val="center"/>
              <w:rPr>
                <w:lang w:val="es-CO" w:eastAsia="es-CO"/>
              </w:rPr>
            </w:pPr>
            <w:r w:rsidRPr="007B7693">
              <w:rPr>
                <w:lang w:eastAsia="es-CO"/>
              </w:rPr>
              <w:t>+</w:t>
            </w:r>
          </w:p>
        </w:tc>
      </w:tr>
      <w:tr w:rsidR="007B7693" w:rsidRPr="007B7693" w14:paraId="76ACA34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02D8E7E" w14:textId="77777777" w:rsidR="007B7693" w:rsidRPr="007B7693" w:rsidRDefault="007B7693" w:rsidP="000474B3">
            <w:pPr>
              <w:rPr>
                <w:i/>
                <w:iCs/>
                <w:lang w:val="es-CO" w:eastAsia="es-CO"/>
              </w:rPr>
            </w:pPr>
            <w:proofErr w:type="spellStart"/>
            <w:r w:rsidRPr="007B7693">
              <w:rPr>
                <w:i/>
                <w:iCs/>
                <w:lang w:eastAsia="es-CO"/>
              </w:rPr>
              <w:lastRenderedPageBreak/>
              <w:t>Phalacroma</w:t>
            </w:r>
            <w:proofErr w:type="spellEnd"/>
            <w:r w:rsidRPr="007B7693">
              <w:rPr>
                <w:i/>
                <w:iCs/>
                <w:lang w:eastAsia="es-CO"/>
              </w:rPr>
              <w:t xml:space="preserve"> mitra</w:t>
            </w:r>
          </w:p>
        </w:tc>
        <w:tc>
          <w:tcPr>
            <w:tcW w:w="1200" w:type="dxa"/>
            <w:tcBorders>
              <w:top w:val="nil"/>
              <w:left w:val="nil"/>
              <w:bottom w:val="nil"/>
              <w:right w:val="nil"/>
            </w:tcBorders>
            <w:shd w:val="clear" w:color="auto" w:fill="auto"/>
            <w:vAlign w:val="center"/>
            <w:hideMark/>
          </w:tcPr>
          <w:p w14:paraId="5EC036DD"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0F0593E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406DF2D" w14:textId="77777777" w:rsidR="007B7693" w:rsidRPr="007B7693" w:rsidRDefault="007B7693" w:rsidP="000474B3">
            <w:pPr>
              <w:jc w:val="center"/>
              <w:rPr>
                <w:lang w:val="es-CO" w:eastAsia="es-CO"/>
              </w:rPr>
            </w:pPr>
          </w:p>
        </w:tc>
      </w:tr>
      <w:tr w:rsidR="007B7693" w:rsidRPr="007B7693" w14:paraId="397BBAB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800C424" w14:textId="77777777" w:rsidR="007B7693" w:rsidRPr="007B7693" w:rsidRDefault="007B7693" w:rsidP="000474B3">
            <w:pPr>
              <w:rPr>
                <w:i/>
                <w:iCs/>
                <w:lang w:val="es-CO" w:eastAsia="es-CO"/>
              </w:rPr>
            </w:pPr>
            <w:proofErr w:type="spellStart"/>
            <w:r w:rsidRPr="007B7693">
              <w:rPr>
                <w:i/>
                <w:iCs/>
                <w:lang w:eastAsia="es-CO"/>
              </w:rPr>
              <w:t>Phalacroma</w:t>
            </w:r>
            <w:proofErr w:type="spellEnd"/>
            <w:r w:rsidRPr="007B7693">
              <w:rPr>
                <w:i/>
                <w:iCs/>
                <w:lang w:eastAsia="es-CO"/>
              </w:rPr>
              <w:t xml:space="preserve"> rapa</w:t>
            </w:r>
          </w:p>
        </w:tc>
        <w:tc>
          <w:tcPr>
            <w:tcW w:w="1200" w:type="dxa"/>
            <w:tcBorders>
              <w:top w:val="nil"/>
              <w:left w:val="nil"/>
              <w:bottom w:val="nil"/>
              <w:right w:val="nil"/>
            </w:tcBorders>
            <w:shd w:val="clear" w:color="auto" w:fill="auto"/>
            <w:vAlign w:val="center"/>
            <w:hideMark/>
          </w:tcPr>
          <w:p w14:paraId="307181E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D91592E"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C170085" w14:textId="77777777" w:rsidR="007B7693" w:rsidRPr="007B7693" w:rsidRDefault="007B7693" w:rsidP="000474B3">
            <w:pPr>
              <w:jc w:val="center"/>
              <w:rPr>
                <w:lang w:val="es-CO" w:eastAsia="es-CO"/>
              </w:rPr>
            </w:pPr>
            <w:r w:rsidRPr="007B7693">
              <w:rPr>
                <w:lang w:eastAsia="es-CO"/>
              </w:rPr>
              <w:t>+</w:t>
            </w:r>
          </w:p>
        </w:tc>
      </w:tr>
      <w:tr w:rsidR="007B7693" w:rsidRPr="007B7693" w14:paraId="5D6631DA"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5AB7EF5A" w14:textId="77777777" w:rsidR="007B7693" w:rsidRPr="007B7693" w:rsidRDefault="007B7693" w:rsidP="000474B3">
            <w:pPr>
              <w:rPr>
                <w:lang w:val="es-CO" w:eastAsia="es-CO"/>
              </w:rPr>
            </w:pPr>
            <w:r w:rsidRPr="007B7693">
              <w:rPr>
                <w:lang w:eastAsia="es-CO"/>
              </w:rPr>
              <w:t>Gonyaulacales</w:t>
            </w:r>
          </w:p>
        </w:tc>
      </w:tr>
      <w:tr w:rsidR="007B7693" w:rsidRPr="007B7693" w14:paraId="43E6077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4935016" w14:textId="77777777" w:rsidR="007B7693" w:rsidRPr="007B7693" w:rsidRDefault="007B7693" w:rsidP="000474B3">
            <w:pPr>
              <w:rPr>
                <w:i/>
                <w:iCs/>
                <w:lang w:val="es-CO" w:eastAsia="es-CO"/>
              </w:rPr>
            </w:pPr>
            <w:proofErr w:type="spellStart"/>
            <w:r w:rsidRPr="007B7693">
              <w:rPr>
                <w:i/>
                <w:iCs/>
                <w:lang w:eastAsia="es-CO"/>
              </w:rPr>
              <w:t>Alexandrium</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1274384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FA0D9C9"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28CFB881" w14:textId="77777777" w:rsidR="007B7693" w:rsidRPr="007B7693" w:rsidRDefault="007B7693" w:rsidP="000474B3">
            <w:pPr>
              <w:jc w:val="center"/>
              <w:rPr>
                <w:lang w:val="es-CO" w:eastAsia="es-CO"/>
              </w:rPr>
            </w:pPr>
            <w:r w:rsidRPr="007B7693">
              <w:rPr>
                <w:lang w:eastAsia="es-CO"/>
              </w:rPr>
              <w:t>+</w:t>
            </w:r>
          </w:p>
        </w:tc>
      </w:tr>
      <w:tr w:rsidR="007B7693" w:rsidRPr="007B7693" w14:paraId="3C92F6C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AB8B7C4" w14:textId="77777777" w:rsidR="007B7693" w:rsidRPr="007B7693" w:rsidRDefault="007B7693" w:rsidP="000474B3">
            <w:pPr>
              <w:rPr>
                <w:i/>
                <w:iCs/>
                <w:lang w:val="es-CO" w:eastAsia="es-CO"/>
              </w:rPr>
            </w:pPr>
            <w:proofErr w:type="spellStart"/>
            <w:r w:rsidRPr="007B7693">
              <w:rPr>
                <w:i/>
                <w:iCs/>
                <w:lang w:eastAsia="es-CO"/>
              </w:rPr>
              <w:t>Ceratocoris</w:t>
            </w:r>
            <w:proofErr w:type="spellEnd"/>
            <w:r w:rsidRPr="007B7693">
              <w:rPr>
                <w:i/>
                <w:iCs/>
                <w:lang w:eastAsia="es-CO"/>
              </w:rPr>
              <w:t xml:space="preserve"> horrida</w:t>
            </w:r>
          </w:p>
        </w:tc>
        <w:tc>
          <w:tcPr>
            <w:tcW w:w="1200" w:type="dxa"/>
            <w:tcBorders>
              <w:top w:val="nil"/>
              <w:left w:val="nil"/>
              <w:bottom w:val="nil"/>
              <w:right w:val="nil"/>
            </w:tcBorders>
            <w:shd w:val="clear" w:color="auto" w:fill="auto"/>
            <w:vAlign w:val="center"/>
            <w:hideMark/>
          </w:tcPr>
          <w:p w14:paraId="4B6ED71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3F1F2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E9A9D57" w14:textId="77777777" w:rsidR="007B7693" w:rsidRPr="007B7693" w:rsidRDefault="007B7693" w:rsidP="000474B3">
            <w:pPr>
              <w:jc w:val="center"/>
              <w:rPr>
                <w:rFonts w:ascii="Times New Roman" w:hAnsi="Times New Roman"/>
                <w:lang w:val="es-CO" w:eastAsia="es-CO"/>
              </w:rPr>
            </w:pPr>
          </w:p>
        </w:tc>
      </w:tr>
      <w:tr w:rsidR="007B7693" w:rsidRPr="007B7693" w14:paraId="0C445AE0"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D125150" w14:textId="77777777" w:rsidR="007B7693" w:rsidRPr="007B7693" w:rsidRDefault="007B7693" w:rsidP="000474B3">
            <w:pPr>
              <w:rPr>
                <w:i/>
                <w:iCs/>
                <w:lang w:val="es-CO" w:eastAsia="es-CO"/>
              </w:rPr>
            </w:pPr>
            <w:proofErr w:type="spellStart"/>
            <w:r w:rsidRPr="007B7693">
              <w:rPr>
                <w:i/>
                <w:iCs/>
                <w:lang w:eastAsia="es-CO"/>
              </w:rPr>
              <w:t>Gonyaulax</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72C6512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D248FB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A99EF8" w14:textId="77777777" w:rsidR="007B7693" w:rsidRPr="007B7693" w:rsidRDefault="007B7693" w:rsidP="000474B3">
            <w:pPr>
              <w:jc w:val="center"/>
              <w:rPr>
                <w:lang w:val="es-CO" w:eastAsia="es-CO"/>
              </w:rPr>
            </w:pPr>
            <w:r w:rsidRPr="007B7693">
              <w:rPr>
                <w:lang w:eastAsia="es-CO"/>
              </w:rPr>
              <w:t>+</w:t>
            </w:r>
          </w:p>
        </w:tc>
      </w:tr>
      <w:tr w:rsidR="007B7693" w:rsidRPr="007B7693" w14:paraId="4DA50339"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55F017E" w14:textId="77777777" w:rsidR="007B7693" w:rsidRPr="007B7693" w:rsidRDefault="007B7693" w:rsidP="000474B3">
            <w:pPr>
              <w:rPr>
                <w:i/>
                <w:iCs/>
                <w:lang w:val="es-CO" w:eastAsia="es-CO"/>
              </w:rPr>
            </w:pPr>
            <w:proofErr w:type="spellStart"/>
            <w:r w:rsidRPr="007B7693">
              <w:rPr>
                <w:i/>
                <w:iCs/>
                <w:lang w:eastAsia="es-CO"/>
              </w:rPr>
              <w:t>Gonyaulax</w:t>
            </w:r>
            <w:proofErr w:type="spellEnd"/>
            <w:r w:rsidRPr="007B7693">
              <w:rPr>
                <w:i/>
                <w:iCs/>
                <w:lang w:eastAsia="es-CO"/>
              </w:rPr>
              <w:t xml:space="preserve"> </w:t>
            </w:r>
            <w:proofErr w:type="spellStart"/>
            <w:r w:rsidRPr="007B7693">
              <w:rPr>
                <w:i/>
                <w:iCs/>
                <w:lang w:eastAsia="es-CO"/>
              </w:rPr>
              <w:t>polygramma</w:t>
            </w:r>
            <w:proofErr w:type="spellEnd"/>
          </w:p>
        </w:tc>
        <w:tc>
          <w:tcPr>
            <w:tcW w:w="1200" w:type="dxa"/>
            <w:tcBorders>
              <w:top w:val="nil"/>
              <w:left w:val="nil"/>
              <w:bottom w:val="nil"/>
              <w:right w:val="nil"/>
            </w:tcBorders>
            <w:shd w:val="clear" w:color="auto" w:fill="auto"/>
            <w:vAlign w:val="center"/>
            <w:hideMark/>
          </w:tcPr>
          <w:p w14:paraId="18C9088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3580C82"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13E4DAA7" w14:textId="77777777" w:rsidR="007B7693" w:rsidRPr="007B7693" w:rsidRDefault="007B7693" w:rsidP="000474B3">
            <w:pPr>
              <w:jc w:val="center"/>
              <w:rPr>
                <w:lang w:val="es-CO" w:eastAsia="es-CO"/>
              </w:rPr>
            </w:pPr>
            <w:r w:rsidRPr="007B7693">
              <w:rPr>
                <w:lang w:eastAsia="es-CO"/>
              </w:rPr>
              <w:t>+</w:t>
            </w:r>
          </w:p>
        </w:tc>
      </w:tr>
      <w:tr w:rsidR="007B7693" w:rsidRPr="007B7693" w14:paraId="5DA43E7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E797148" w14:textId="77777777" w:rsidR="007B7693" w:rsidRPr="007B7693" w:rsidRDefault="007B7693" w:rsidP="000474B3">
            <w:pPr>
              <w:rPr>
                <w:i/>
                <w:iCs/>
                <w:lang w:val="es-CO" w:eastAsia="es-CO"/>
              </w:rPr>
            </w:pPr>
            <w:proofErr w:type="spellStart"/>
            <w:r w:rsidRPr="007B7693">
              <w:rPr>
                <w:i/>
                <w:iCs/>
                <w:lang w:eastAsia="es-CO"/>
              </w:rPr>
              <w:t>Pyrodinium</w:t>
            </w:r>
            <w:proofErr w:type="spellEnd"/>
            <w:r w:rsidRPr="007B7693">
              <w:rPr>
                <w:i/>
                <w:iCs/>
                <w:lang w:eastAsia="es-CO"/>
              </w:rPr>
              <w:t xml:space="preserve"> </w:t>
            </w:r>
            <w:proofErr w:type="spellStart"/>
            <w:r w:rsidRPr="007B7693">
              <w:rPr>
                <w:i/>
                <w:iCs/>
                <w:lang w:eastAsia="es-CO"/>
              </w:rPr>
              <w:t>bahamense</w:t>
            </w:r>
            <w:proofErr w:type="spellEnd"/>
          </w:p>
        </w:tc>
        <w:tc>
          <w:tcPr>
            <w:tcW w:w="1200" w:type="dxa"/>
            <w:tcBorders>
              <w:top w:val="nil"/>
              <w:left w:val="nil"/>
              <w:bottom w:val="nil"/>
              <w:right w:val="nil"/>
            </w:tcBorders>
            <w:shd w:val="clear" w:color="auto" w:fill="auto"/>
            <w:vAlign w:val="center"/>
            <w:hideMark/>
          </w:tcPr>
          <w:p w14:paraId="23FBAD4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9323EC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79F198E" w14:textId="77777777" w:rsidR="007B7693" w:rsidRPr="007B7693" w:rsidRDefault="007B7693" w:rsidP="000474B3">
            <w:pPr>
              <w:jc w:val="center"/>
              <w:rPr>
                <w:lang w:val="es-CO" w:eastAsia="es-CO"/>
              </w:rPr>
            </w:pPr>
            <w:r w:rsidRPr="007B7693">
              <w:rPr>
                <w:lang w:eastAsia="es-CO"/>
              </w:rPr>
              <w:t>+</w:t>
            </w:r>
          </w:p>
        </w:tc>
      </w:tr>
      <w:tr w:rsidR="007B7693" w:rsidRPr="007B7693" w14:paraId="15EBE6D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0FC5770" w14:textId="77777777" w:rsidR="007B7693" w:rsidRPr="007B7693" w:rsidRDefault="007B7693" w:rsidP="000474B3">
            <w:pPr>
              <w:rPr>
                <w:i/>
                <w:iCs/>
                <w:lang w:val="es-CO" w:eastAsia="es-CO"/>
              </w:rPr>
            </w:pPr>
            <w:proofErr w:type="spellStart"/>
            <w:proofErr w:type="gramStart"/>
            <w:r w:rsidRPr="007B7693">
              <w:rPr>
                <w:i/>
                <w:iCs/>
                <w:lang w:eastAsia="es-CO"/>
              </w:rPr>
              <w:t>Pyrophacus</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6BB303C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4DA3F96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6A4A8C9" w14:textId="77777777" w:rsidR="007B7693" w:rsidRPr="007B7693" w:rsidRDefault="007B7693" w:rsidP="000474B3">
            <w:pPr>
              <w:jc w:val="center"/>
              <w:rPr>
                <w:lang w:val="es-CO" w:eastAsia="es-CO"/>
              </w:rPr>
            </w:pPr>
            <w:r w:rsidRPr="007B7693">
              <w:rPr>
                <w:lang w:eastAsia="es-CO"/>
              </w:rPr>
              <w:t>+</w:t>
            </w:r>
          </w:p>
        </w:tc>
      </w:tr>
      <w:tr w:rsidR="007B7693" w:rsidRPr="007B7693" w14:paraId="4865A02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6045679"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F761D8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158698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D59944" w14:textId="77777777" w:rsidR="007B7693" w:rsidRPr="007B7693" w:rsidRDefault="007B7693" w:rsidP="000474B3">
            <w:pPr>
              <w:jc w:val="center"/>
              <w:rPr>
                <w:lang w:val="es-CO" w:eastAsia="es-CO"/>
              </w:rPr>
            </w:pPr>
            <w:r w:rsidRPr="007B7693">
              <w:rPr>
                <w:lang w:eastAsia="es-CO"/>
              </w:rPr>
              <w:t>+</w:t>
            </w:r>
          </w:p>
        </w:tc>
      </w:tr>
      <w:tr w:rsidR="007B7693" w:rsidRPr="007B7693" w14:paraId="718D3DD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DBD6821"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arietinus</w:t>
            </w:r>
            <w:proofErr w:type="spellEnd"/>
          </w:p>
        </w:tc>
        <w:tc>
          <w:tcPr>
            <w:tcW w:w="1200" w:type="dxa"/>
            <w:tcBorders>
              <w:top w:val="nil"/>
              <w:left w:val="nil"/>
              <w:bottom w:val="nil"/>
              <w:right w:val="nil"/>
            </w:tcBorders>
            <w:shd w:val="clear" w:color="auto" w:fill="auto"/>
            <w:vAlign w:val="center"/>
            <w:hideMark/>
          </w:tcPr>
          <w:p w14:paraId="6650BF2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2C1730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2661701" w14:textId="77777777" w:rsidR="007B7693" w:rsidRPr="007B7693" w:rsidRDefault="007B7693" w:rsidP="000474B3">
            <w:pPr>
              <w:jc w:val="center"/>
              <w:rPr>
                <w:lang w:val="es-CO" w:eastAsia="es-CO"/>
              </w:rPr>
            </w:pPr>
            <w:r w:rsidRPr="007B7693">
              <w:rPr>
                <w:lang w:eastAsia="es-CO"/>
              </w:rPr>
              <w:t>+</w:t>
            </w:r>
          </w:p>
        </w:tc>
      </w:tr>
      <w:tr w:rsidR="007B7693" w:rsidRPr="007B7693" w14:paraId="278DC13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289DE42"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brevis</w:t>
            </w:r>
            <w:proofErr w:type="spellEnd"/>
          </w:p>
        </w:tc>
        <w:tc>
          <w:tcPr>
            <w:tcW w:w="1200" w:type="dxa"/>
            <w:tcBorders>
              <w:top w:val="nil"/>
              <w:left w:val="nil"/>
              <w:bottom w:val="nil"/>
              <w:right w:val="nil"/>
            </w:tcBorders>
            <w:shd w:val="clear" w:color="auto" w:fill="auto"/>
            <w:vAlign w:val="center"/>
            <w:hideMark/>
          </w:tcPr>
          <w:p w14:paraId="0E2067B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3793E0"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4B30BB49" w14:textId="77777777" w:rsidR="007B7693" w:rsidRPr="007B7693" w:rsidRDefault="007B7693" w:rsidP="000474B3">
            <w:pPr>
              <w:jc w:val="center"/>
              <w:rPr>
                <w:lang w:val="es-CO" w:eastAsia="es-CO"/>
              </w:rPr>
            </w:pPr>
            <w:r w:rsidRPr="007B7693">
              <w:rPr>
                <w:lang w:eastAsia="es-CO"/>
              </w:rPr>
              <w:t>+</w:t>
            </w:r>
          </w:p>
        </w:tc>
      </w:tr>
      <w:tr w:rsidR="007B7693" w:rsidRPr="007B7693" w14:paraId="1A29905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43AA285"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candelabrum</w:t>
            </w:r>
            <w:proofErr w:type="spellEnd"/>
          </w:p>
        </w:tc>
        <w:tc>
          <w:tcPr>
            <w:tcW w:w="1200" w:type="dxa"/>
            <w:tcBorders>
              <w:top w:val="nil"/>
              <w:left w:val="nil"/>
              <w:bottom w:val="nil"/>
              <w:right w:val="nil"/>
            </w:tcBorders>
            <w:shd w:val="clear" w:color="auto" w:fill="auto"/>
            <w:vAlign w:val="center"/>
            <w:hideMark/>
          </w:tcPr>
          <w:p w14:paraId="587970A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5E29FB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14FC8E" w14:textId="77777777" w:rsidR="007B7693" w:rsidRPr="007B7693" w:rsidRDefault="007B7693" w:rsidP="000474B3">
            <w:pPr>
              <w:jc w:val="center"/>
              <w:rPr>
                <w:lang w:val="es-CO" w:eastAsia="es-CO"/>
              </w:rPr>
            </w:pPr>
            <w:r w:rsidRPr="007B7693">
              <w:rPr>
                <w:lang w:eastAsia="es-CO"/>
              </w:rPr>
              <w:t>+</w:t>
            </w:r>
          </w:p>
        </w:tc>
      </w:tr>
      <w:tr w:rsidR="007B7693" w:rsidRPr="007B7693" w14:paraId="0366274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793B273"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declinatum</w:t>
            </w:r>
            <w:proofErr w:type="spellEnd"/>
          </w:p>
        </w:tc>
        <w:tc>
          <w:tcPr>
            <w:tcW w:w="1200" w:type="dxa"/>
            <w:tcBorders>
              <w:top w:val="nil"/>
              <w:left w:val="nil"/>
              <w:bottom w:val="nil"/>
              <w:right w:val="nil"/>
            </w:tcBorders>
            <w:shd w:val="clear" w:color="auto" w:fill="auto"/>
            <w:vAlign w:val="center"/>
            <w:hideMark/>
          </w:tcPr>
          <w:p w14:paraId="0831B2E2"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75A8380D" w14:textId="77777777" w:rsidR="007B7693" w:rsidRPr="007B7693" w:rsidRDefault="007B7693" w:rsidP="000474B3">
            <w:pPr>
              <w:jc w:val="center"/>
              <w:rPr>
                <w:rFonts w:ascii="Times New Roman" w:hAnsi="Times New Roman"/>
                <w:lang w:val="es-CO" w:eastAsia="es-CO"/>
              </w:rPr>
            </w:pPr>
          </w:p>
        </w:tc>
        <w:tc>
          <w:tcPr>
            <w:tcW w:w="1200" w:type="dxa"/>
            <w:tcBorders>
              <w:top w:val="nil"/>
              <w:left w:val="nil"/>
              <w:bottom w:val="nil"/>
              <w:right w:val="nil"/>
            </w:tcBorders>
            <w:shd w:val="clear" w:color="auto" w:fill="auto"/>
            <w:vAlign w:val="center"/>
            <w:hideMark/>
          </w:tcPr>
          <w:p w14:paraId="517B5484" w14:textId="77777777" w:rsidR="007B7693" w:rsidRPr="007B7693" w:rsidRDefault="007B7693" w:rsidP="000474B3">
            <w:pPr>
              <w:jc w:val="center"/>
              <w:rPr>
                <w:lang w:val="es-CO" w:eastAsia="es-CO"/>
              </w:rPr>
            </w:pPr>
            <w:r w:rsidRPr="007B7693">
              <w:rPr>
                <w:lang w:eastAsia="es-CO"/>
              </w:rPr>
              <w:t>+</w:t>
            </w:r>
          </w:p>
        </w:tc>
      </w:tr>
      <w:tr w:rsidR="007B7693" w:rsidRPr="007B7693" w14:paraId="6B5E7C3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0FE2BD6"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eugrammus</w:t>
            </w:r>
            <w:proofErr w:type="spellEnd"/>
          </w:p>
        </w:tc>
        <w:tc>
          <w:tcPr>
            <w:tcW w:w="1200" w:type="dxa"/>
            <w:tcBorders>
              <w:top w:val="nil"/>
              <w:left w:val="nil"/>
              <w:bottom w:val="nil"/>
              <w:right w:val="nil"/>
            </w:tcBorders>
            <w:shd w:val="clear" w:color="auto" w:fill="auto"/>
            <w:vAlign w:val="center"/>
            <w:hideMark/>
          </w:tcPr>
          <w:p w14:paraId="31E45E1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0F9D4A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B5EB550" w14:textId="77777777" w:rsidR="007B7693" w:rsidRPr="007B7693" w:rsidRDefault="007B7693" w:rsidP="000474B3">
            <w:pPr>
              <w:jc w:val="center"/>
              <w:rPr>
                <w:lang w:val="es-CO" w:eastAsia="es-CO"/>
              </w:rPr>
            </w:pPr>
            <w:r w:rsidRPr="007B7693">
              <w:rPr>
                <w:lang w:eastAsia="es-CO"/>
              </w:rPr>
              <w:t>+</w:t>
            </w:r>
          </w:p>
        </w:tc>
      </w:tr>
      <w:tr w:rsidR="007B7693" w:rsidRPr="007B7693" w14:paraId="66D7203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2D02A61"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extensus</w:t>
            </w:r>
            <w:proofErr w:type="spellEnd"/>
          </w:p>
        </w:tc>
        <w:tc>
          <w:tcPr>
            <w:tcW w:w="1200" w:type="dxa"/>
            <w:tcBorders>
              <w:top w:val="nil"/>
              <w:left w:val="nil"/>
              <w:bottom w:val="nil"/>
              <w:right w:val="nil"/>
            </w:tcBorders>
            <w:shd w:val="clear" w:color="auto" w:fill="auto"/>
            <w:vAlign w:val="center"/>
            <w:hideMark/>
          </w:tcPr>
          <w:p w14:paraId="26F685C2"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A7637F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44F0749" w14:textId="77777777" w:rsidR="007B7693" w:rsidRPr="007B7693" w:rsidRDefault="007B7693" w:rsidP="000474B3">
            <w:pPr>
              <w:jc w:val="center"/>
              <w:rPr>
                <w:lang w:val="es-CO" w:eastAsia="es-CO"/>
              </w:rPr>
            </w:pPr>
          </w:p>
        </w:tc>
      </w:tr>
      <w:tr w:rsidR="007B7693" w:rsidRPr="007B7693" w14:paraId="12B63E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5FC77C9"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fusus</w:t>
            </w:r>
            <w:proofErr w:type="spellEnd"/>
          </w:p>
        </w:tc>
        <w:tc>
          <w:tcPr>
            <w:tcW w:w="1200" w:type="dxa"/>
            <w:tcBorders>
              <w:top w:val="nil"/>
              <w:left w:val="nil"/>
              <w:bottom w:val="nil"/>
              <w:right w:val="nil"/>
            </w:tcBorders>
            <w:shd w:val="clear" w:color="auto" w:fill="auto"/>
            <w:vAlign w:val="center"/>
            <w:hideMark/>
          </w:tcPr>
          <w:p w14:paraId="218C39A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B8BA6A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7848A30" w14:textId="77777777" w:rsidR="007B7693" w:rsidRPr="007B7693" w:rsidRDefault="007B7693" w:rsidP="000474B3">
            <w:pPr>
              <w:jc w:val="center"/>
              <w:rPr>
                <w:lang w:val="es-CO" w:eastAsia="es-CO"/>
              </w:rPr>
            </w:pPr>
            <w:r w:rsidRPr="007B7693">
              <w:rPr>
                <w:lang w:eastAsia="es-CO"/>
              </w:rPr>
              <w:t>+</w:t>
            </w:r>
          </w:p>
        </w:tc>
      </w:tr>
      <w:tr w:rsidR="007B7693" w:rsidRPr="007B7693" w14:paraId="40AC8A1B"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488F0B8"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karstenii</w:t>
            </w:r>
            <w:proofErr w:type="spellEnd"/>
          </w:p>
        </w:tc>
        <w:tc>
          <w:tcPr>
            <w:tcW w:w="1200" w:type="dxa"/>
            <w:tcBorders>
              <w:top w:val="nil"/>
              <w:left w:val="nil"/>
              <w:bottom w:val="nil"/>
              <w:right w:val="nil"/>
            </w:tcBorders>
            <w:shd w:val="clear" w:color="auto" w:fill="auto"/>
            <w:vAlign w:val="center"/>
            <w:hideMark/>
          </w:tcPr>
          <w:p w14:paraId="4487A779"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330A4B3"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1C2B3568" w14:textId="77777777" w:rsidR="007B7693" w:rsidRPr="007B7693" w:rsidRDefault="007B7693" w:rsidP="000474B3">
            <w:pPr>
              <w:jc w:val="center"/>
              <w:rPr>
                <w:lang w:val="es-CO" w:eastAsia="es-CO"/>
              </w:rPr>
            </w:pPr>
            <w:r w:rsidRPr="007B7693">
              <w:rPr>
                <w:lang w:eastAsia="es-CO"/>
              </w:rPr>
              <w:t>+</w:t>
            </w:r>
          </w:p>
        </w:tc>
      </w:tr>
      <w:tr w:rsidR="007B7693" w:rsidRPr="007B7693" w14:paraId="1CAFE65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63B17E8"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lunula</w:t>
            </w:r>
            <w:proofErr w:type="spellEnd"/>
          </w:p>
        </w:tc>
        <w:tc>
          <w:tcPr>
            <w:tcW w:w="1200" w:type="dxa"/>
            <w:tcBorders>
              <w:top w:val="nil"/>
              <w:left w:val="nil"/>
              <w:bottom w:val="nil"/>
              <w:right w:val="nil"/>
            </w:tcBorders>
            <w:shd w:val="clear" w:color="auto" w:fill="auto"/>
            <w:vAlign w:val="center"/>
            <w:hideMark/>
          </w:tcPr>
          <w:p w14:paraId="141100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B5CDE7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4D00DD7" w14:textId="77777777" w:rsidR="007B7693" w:rsidRPr="007B7693" w:rsidRDefault="007B7693" w:rsidP="000474B3">
            <w:pPr>
              <w:jc w:val="center"/>
              <w:rPr>
                <w:lang w:val="es-CO" w:eastAsia="es-CO"/>
              </w:rPr>
            </w:pPr>
            <w:r w:rsidRPr="007B7693">
              <w:rPr>
                <w:lang w:eastAsia="es-CO"/>
              </w:rPr>
              <w:t>+</w:t>
            </w:r>
          </w:p>
        </w:tc>
      </w:tr>
      <w:tr w:rsidR="007B7693" w:rsidRPr="007B7693" w14:paraId="69D9F68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3258841"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macroceros</w:t>
            </w:r>
            <w:proofErr w:type="spellEnd"/>
          </w:p>
        </w:tc>
        <w:tc>
          <w:tcPr>
            <w:tcW w:w="1200" w:type="dxa"/>
            <w:tcBorders>
              <w:top w:val="nil"/>
              <w:left w:val="nil"/>
              <w:bottom w:val="nil"/>
              <w:right w:val="nil"/>
            </w:tcBorders>
            <w:shd w:val="clear" w:color="auto" w:fill="auto"/>
            <w:vAlign w:val="center"/>
            <w:hideMark/>
          </w:tcPr>
          <w:p w14:paraId="71E8F2D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B9EC8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7B44578" w14:textId="77777777" w:rsidR="007B7693" w:rsidRPr="007B7693" w:rsidRDefault="007B7693" w:rsidP="000474B3">
            <w:pPr>
              <w:jc w:val="center"/>
              <w:rPr>
                <w:lang w:val="es-CO" w:eastAsia="es-CO"/>
              </w:rPr>
            </w:pPr>
          </w:p>
        </w:tc>
      </w:tr>
      <w:tr w:rsidR="007B7693" w:rsidRPr="007B7693" w14:paraId="7DA3FEA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9D40630"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massiliensis</w:t>
            </w:r>
            <w:proofErr w:type="spellEnd"/>
          </w:p>
        </w:tc>
        <w:tc>
          <w:tcPr>
            <w:tcW w:w="1200" w:type="dxa"/>
            <w:tcBorders>
              <w:top w:val="nil"/>
              <w:left w:val="nil"/>
              <w:bottom w:val="nil"/>
              <w:right w:val="nil"/>
            </w:tcBorders>
            <w:shd w:val="clear" w:color="auto" w:fill="auto"/>
            <w:vAlign w:val="center"/>
            <w:hideMark/>
          </w:tcPr>
          <w:p w14:paraId="05FE5B8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A09CF5E"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3564F8A7" w14:textId="77777777" w:rsidR="007B7693" w:rsidRPr="007B7693" w:rsidRDefault="007B7693" w:rsidP="000474B3">
            <w:pPr>
              <w:jc w:val="center"/>
              <w:rPr>
                <w:lang w:val="es-CO" w:eastAsia="es-CO"/>
              </w:rPr>
            </w:pPr>
            <w:r w:rsidRPr="007B7693">
              <w:rPr>
                <w:lang w:eastAsia="es-CO"/>
              </w:rPr>
              <w:t>+</w:t>
            </w:r>
          </w:p>
        </w:tc>
      </w:tr>
      <w:tr w:rsidR="007B7693" w:rsidRPr="007B7693" w14:paraId="33C5EBAF"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176D1A4C"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muelleri</w:t>
            </w:r>
            <w:proofErr w:type="spellEnd"/>
          </w:p>
        </w:tc>
        <w:tc>
          <w:tcPr>
            <w:tcW w:w="1200" w:type="dxa"/>
            <w:tcBorders>
              <w:top w:val="nil"/>
              <w:left w:val="nil"/>
              <w:bottom w:val="nil"/>
              <w:right w:val="nil"/>
            </w:tcBorders>
            <w:shd w:val="clear" w:color="auto" w:fill="auto"/>
            <w:vAlign w:val="center"/>
            <w:hideMark/>
          </w:tcPr>
          <w:p w14:paraId="4F968FF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E1E56C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CF37B16" w14:textId="77777777" w:rsidR="007B7693" w:rsidRPr="007B7693" w:rsidRDefault="007B7693" w:rsidP="000474B3">
            <w:pPr>
              <w:jc w:val="center"/>
              <w:rPr>
                <w:lang w:val="es-CO" w:eastAsia="es-CO"/>
              </w:rPr>
            </w:pPr>
            <w:r w:rsidRPr="007B7693">
              <w:rPr>
                <w:lang w:eastAsia="es-CO"/>
              </w:rPr>
              <w:t>+</w:t>
            </w:r>
          </w:p>
        </w:tc>
      </w:tr>
      <w:tr w:rsidR="007B7693" w:rsidRPr="007B7693" w14:paraId="136A20A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AEF799B"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pentagonus</w:t>
            </w:r>
            <w:proofErr w:type="spellEnd"/>
          </w:p>
        </w:tc>
        <w:tc>
          <w:tcPr>
            <w:tcW w:w="1200" w:type="dxa"/>
            <w:tcBorders>
              <w:top w:val="nil"/>
              <w:left w:val="nil"/>
              <w:bottom w:val="nil"/>
              <w:right w:val="nil"/>
            </w:tcBorders>
            <w:shd w:val="clear" w:color="auto" w:fill="auto"/>
            <w:vAlign w:val="center"/>
            <w:hideMark/>
          </w:tcPr>
          <w:p w14:paraId="601911C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CB599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0395B22" w14:textId="77777777" w:rsidR="007B7693" w:rsidRPr="007B7693" w:rsidRDefault="007B7693" w:rsidP="000474B3">
            <w:pPr>
              <w:jc w:val="center"/>
              <w:rPr>
                <w:lang w:val="es-CO" w:eastAsia="es-CO"/>
              </w:rPr>
            </w:pPr>
            <w:r w:rsidRPr="007B7693">
              <w:rPr>
                <w:lang w:eastAsia="es-CO"/>
              </w:rPr>
              <w:t>+</w:t>
            </w:r>
          </w:p>
        </w:tc>
      </w:tr>
      <w:tr w:rsidR="007B7693" w:rsidRPr="007B7693" w14:paraId="3772D01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973D027"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teres</w:t>
            </w:r>
          </w:p>
        </w:tc>
        <w:tc>
          <w:tcPr>
            <w:tcW w:w="1200" w:type="dxa"/>
            <w:tcBorders>
              <w:top w:val="nil"/>
              <w:left w:val="nil"/>
              <w:bottom w:val="nil"/>
              <w:right w:val="nil"/>
            </w:tcBorders>
            <w:shd w:val="clear" w:color="auto" w:fill="auto"/>
            <w:vAlign w:val="center"/>
            <w:hideMark/>
          </w:tcPr>
          <w:p w14:paraId="1B05636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8C41EB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6DB55AE" w14:textId="77777777" w:rsidR="007B7693" w:rsidRPr="007B7693" w:rsidRDefault="007B7693" w:rsidP="000474B3">
            <w:pPr>
              <w:jc w:val="center"/>
              <w:rPr>
                <w:lang w:val="es-CO" w:eastAsia="es-CO"/>
              </w:rPr>
            </w:pPr>
          </w:p>
        </w:tc>
      </w:tr>
      <w:tr w:rsidR="007B7693" w:rsidRPr="007B7693" w14:paraId="7E95518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AA536E7"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trichoceros</w:t>
            </w:r>
            <w:proofErr w:type="spellEnd"/>
          </w:p>
        </w:tc>
        <w:tc>
          <w:tcPr>
            <w:tcW w:w="1200" w:type="dxa"/>
            <w:tcBorders>
              <w:top w:val="nil"/>
              <w:left w:val="nil"/>
              <w:bottom w:val="nil"/>
              <w:right w:val="nil"/>
            </w:tcBorders>
            <w:shd w:val="clear" w:color="auto" w:fill="auto"/>
            <w:vAlign w:val="center"/>
            <w:hideMark/>
          </w:tcPr>
          <w:p w14:paraId="3F38192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28DF5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90C7946" w14:textId="77777777" w:rsidR="007B7693" w:rsidRPr="007B7693" w:rsidRDefault="007B7693" w:rsidP="000474B3">
            <w:pPr>
              <w:jc w:val="center"/>
              <w:rPr>
                <w:lang w:val="es-CO" w:eastAsia="es-CO"/>
              </w:rPr>
            </w:pPr>
            <w:r w:rsidRPr="007B7693">
              <w:rPr>
                <w:lang w:eastAsia="es-CO"/>
              </w:rPr>
              <w:t>+</w:t>
            </w:r>
          </w:p>
        </w:tc>
      </w:tr>
      <w:tr w:rsidR="007B7693" w:rsidRPr="007B7693" w14:paraId="59728868"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164FBB0" w14:textId="77777777" w:rsidR="007B7693" w:rsidRPr="007B7693" w:rsidRDefault="007B7693" w:rsidP="000474B3">
            <w:pPr>
              <w:rPr>
                <w:i/>
                <w:iCs/>
                <w:lang w:val="es-CO" w:eastAsia="es-CO"/>
              </w:rPr>
            </w:pPr>
            <w:proofErr w:type="spellStart"/>
            <w:r w:rsidRPr="007B7693">
              <w:rPr>
                <w:i/>
                <w:iCs/>
                <w:lang w:eastAsia="es-CO"/>
              </w:rPr>
              <w:t>Tripos</w:t>
            </w:r>
            <w:proofErr w:type="spellEnd"/>
            <w:r w:rsidRPr="007B7693">
              <w:rPr>
                <w:i/>
                <w:iCs/>
                <w:lang w:eastAsia="es-CO"/>
              </w:rPr>
              <w:t xml:space="preserve"> </w:t>
            </w:r>
            <w:proofErr w:type="spellStart"/>
            <w:r w:rsidRPr="007B7693">
              <w:rPr>
                <w:i/>
                <w:iCs/>
                <w:lang w:eastAsia="es-CO"/>
              </w:rPr>
              <w:t>vultur</w:t>
            </w:r>
            <w:proofErr w:type="spellEnd"/>
          </w:p>
        </w:tc>
        <w:tc>
          <w:tcPr>
            <w:tcW w:w="1200" w:type="dxa"/>
            <w:tcBorders>
              <w:top w:val="nil"/>
              <w:left w:val="nil"/>
              <w:bottom w:val="nil"/>
              <w:right w:val="nil"/>
            </w:tcBorders>
            <w:shd w:val="clear" w:color="auto" w:fill="auto"/>
            <w:vAlign w:val="center"/>
            <w:hideMark/>
          </w:tcPr>
          <w:p w14:paraId="5A18546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26A8F24"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7D0239DB" w14:textId="77777777" w:rsidR="007B7693" w:rsidRPr="007B7693" w:rsidRDefault="007B7693" w:rsidP="000474B3">
            <w:pPr>
              <w:jc w:val="center"/>
              <w:rPr>
                <w:lang w:val="es-CO" w:eastAsia="es-CO"/>
              </w:rPr>
            </w:pPr>
            <w:r w:rsidRPr="007B7693">
              <w:rPr>
                <w:lang w:eastAsia="es-CO"/>
              </w:rPr>
              <w:t>+</w:t>
            </w:r>
          </w:p>
        </w:tc>
      </w:tr>
      <w:tr w:rsidR="007B7693" w:rsidRPr="007B7693" w14:paraId="72CB4C71"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19E7F5BE" w14:textId="77777777" w:rsidR="007B7693" w:rsidRPr="007B7693" w:rsidRDefault="007B7693" w:rsidP="000474B3">
            <w:pPr>
              <w:rPr>
                <w:lang w:val="es-CO" w:eastAsia="es-CO"/>
              </w:rPr>
            </w:pPr>
            <w:proofErr w:type="spellStart"/>
            <w:r w:rsidRPr="007B7693">
              <w:rPr>
                <w:lang w:eastAsia="es-CO"/>
              </w:rPr>
              <w:t>Gymnodiniales</w:t>
            </w:r>
            <w:proofErr w:type="spellEnd"/>
          </w:p>
        </w:tc>
      </w:tr>
      <w:tr w:rsidR="007B7693" w:rsidRPr="007B7693" w14:paraId="046BBEF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C4083C2" w14:textId="77777777" w:rsidR="007B7693" w:rsidRPr="007B7693" w:rsidRDefault="007B7693" w:rsidP="000474B3">
            <w:pPr>
              <w:rPr>
                <w:i/>
                <w:iCs/>
                <w:lang w:val="es-CO" w:eastAsia="es-CO"/>
              </w:rPr>
            </w:pPr>
            <w:proofErr w:type="spellStart"/>
            <w:r w:rsidRPr="007B7693">
              <w:rPr>
                <w:i/>
                <w:iCs/>
                <w:lang w:eastAsia="es-CO"/>
              </w:rPr>
              <w:t>Gyrodinium</w:t>
            </w:r>
            <w:proofErr w:type="spellEnd"/>
            <w:r w:rsidRPr="007B7693">
              <w:rPr>
                <w:i/>
                <w:iCs/>
                <w:lang w:eastAsia="es-CO"/>
              </w:rPr>
              <w:t xml:space="preserve"> </w:t>
            </w:r>
            <w:proofErr w:type="spellStart"/>
            <w:r w:rsidRPr="007B7693">
              <w:rPr>
                <w:i/>
                <w:iCs/>
                <w:lang w:eastAsia="es-CO"/>
              </w:rPr>
              <w:t>spirale</w:t>
            </w:r>
            <w:proofErr w:type="spellEnd"/>
          </w:p>
        </w:tc>
        <w:tc>
          <w:tcPr>
            <w:tcW w:w="1200" w:type="dxa"/>
            <w:tcBorders>
              <w:top w:val="nil"/>
              <w:left w:val="nil"/>
              <w:bottom w:val="nil"/>
              <w:right w:val="nil"/>
            </w:tcBorders>
            <w:shd w:val="clear" w:color="auto" w:fill="auto"/>
            <w:vAlign w:val="center"/>
            <w:hideMark/>
          </w:tcPr>
          <w:p w14:paraId="520B9B4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25162C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47B15B" w14:textId="77777777" w:rsidR="007B7693" w:rsidRPr="007B7693" w:rsidRDefault="007B7693" w:rsidP="000474B3">
            <w:pPr>
              <w:jc w:val="center"/>
              <w:rPr>
                <w:lang w:val="es-CO" w:eastAsia="es-CO"/>
              </w:rPr>
            </w:pPr>
            <w:r w:rsidRPr="007B7693">
              <w:rPr>
                <w:lang w:eastAsia="es-CO"/>
              </w:rPr>
              <w:t>+</w:t>
            </w:r>
          </w:p>
        </w:tc>
      </w:tr>
      <w:tr w:rsidR="007B7693" w:rsidRPr="007B7693" w14:paraId="1EF67C6D"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3489A11C" w14:textId="77777777" w:rsidR="007B7693" w:rsidRPr="007B7693" w:rsidRDefault="007B7693" w:rsidP="000474B3">
            <w:pPr>
              <w:rPr>
                <w:lang w:val="es-CO" w:eastAsia="es-CO"/>
              </w:rPr>
            </w:pPr>
            <w:r w:rsidRPr="007B7693">
              <w:rPr>
                <w:lang w:eastAsia="es-CO"/>
              </w:rPr>
              <w:t>Peridiniales</w:t>
            </w:r>
          </w:p>
        </w:tc>
      </w:tr>
      <w:tr w:rsidR="007B7693" w:rsidRPr="007B7693" w14:paraId="626B8264"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1101F7C" w14:textId="77777777" w:rsidR="007B7693" w:rsidRPr="007B7693" w:rsidRDefault="007B7693" w:rsidP="000474B3">
            <w:pPr>
              <w:rPr>
                <w:i/>
                <w:iCs/>
                <w:lang w:val="es-CO" w:eastAsia="es-CO"/>
              </w:rPr>
            </w:pPr>
            <w:proofErr w:type="spellStart"/>
            <w:r w:rsidRPr="007B7693">
              <w:rPr>
                <w:i/>
                <w:iCs/>
                <w:lang w:eastAsia="es-CO"/>
              </w:rPr>
              <w:t>Podolampas</w:t>
            </w:r>
            <w:proofErr w:type="spellEnd"/>
            <w:r w:rsidRPr="007B7693">
              <w:rPr>
                <w:i/>
                <w:iCs/>
                <w:lang w:eastAsia="es-CO"/>
              </w:rPr>
              <w:t xml:space="preserve"> </w:t>
            </w:r>
            <w:proofErr w:type="spellStart"/>
            <w:r w:rsidRPr="007B7693">
              <w:rPr>
                <w:i/>
                <w:iCs/>
                <w:lang w:eastAsia="es-CO"/>
              </w:rPr>
              <w:t>bipes</w:t>
            </w:r>
            <w:proofErr w:type="spellEnd"/>
          </w:p>
        </w:tc>
        <w:tc>
          <w:tcPr>
            <w:tcW w:w="1200" w:type="dxa"/>
            <w:tcBorders>
              <w:top w:val="nil"/>
              <w:left w:val="nil"/>
              <w:bottom w:val="nil"/>
              <w:right w:val="nil"/>
            </w:tcBorders>
            <w:shd w:val="clear" w:color="auto" w:fill="auto"/>
            <w:vAlign w:val="center"/>
            <w:hideMark/>
          </w:tcPr>
          <w:p w14:paraId="1294D99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36C9EA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90FE907" w14:textId="77777777" w:rsidR="007B7693" w:rsidRPr="007B7693" w:rsidRDefault="007B7693" w:rsidP="000474B3">
            <w:pPr>
              <w:jc w:val="center"/>
              <w:rPr>
                <w:lang w:val="es-CO" w:eastAsia="es-CO"/>
              </w:rPr>
            </w:pPr>
            <w:r w:rsidRPr="007B7693">
              <w:rPr>
                <w:lang w:eastAsia="es-CO"/>
              </w:rPr>
              <w:t>+</w:t>
            </w:r>
          </w:p>
        </w:tc>
      </w:tr>
      <w:tr w:rsidR="007B7693" w:rsidRPr="007B7693" w14:paraId="23F499F6"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1760FCB"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w:t>
            </w:r>
            <w:proofErr w:type="spellStart"/>
            <w:r w:rsidRPr="007B7693">
              <w:rPr>
                <w:i/>
                <w:iCs/>
                <w:lang w:eastAsia="es-CO"/>
              </w:rPr>
              <w:t>sp</w:t>
            </w:r>
            <w:proofErr w:type="spellEnd"/>
            <w:r w:rsidRPr="007B7693">
              <w:rPr>
                <w:i/>
                <w:iCs/>
                <w:lang w:eastAsia="es-CO"/>
              </w:rPr>
              <w:t xml:space="preserve"> 1</w:t>
            </w:r>
          </w:p>
        </w:tc>
        <w:tc>
          <w:tcPr>
            <w:tcW w:w="1200" w:type="dxa"/>
            <w:tcBorders>
              <w:top w:val="nil"/>
              <w:left w:val="nil"/>
              <w:bottom w:val="nil"/>
              <w:right w:val="nil"/>
            </w:tcBorders>
            <w:shd w:val="clear" w:color="auto" w:fill="auto"/>
            <w:vAlign w:val="center"/>
            <w:hideMark/>
          </w:tcPr>
          <w:p w14:paraId="3948B3F1"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352BEC2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110936C" w14:textId="77777777" w:rsidR="007B7693" w:rsidRPr="007B7693" w:rsidRDefault="007B7693" w:rsidP="000474B3">
            <w:pPr>
              <w:jc w:val="center"/>
              <w:rPr>
                <w:lang w:val="es-CO" w:eastAsia="es-CO"/>
              </w:rPr>
            </w:pPr>
            <w:r w:rsidRPr="007B7693">
              <w:rPr>
                <w:lang w:eastAsia="es-CO"/>
              </w:rPr>
              <w:t>+</w:t>
            </w:r>
          </w:p>
        </w:tc>
      </w:tr>
      <w:tr w:rsidR="007B7693" w:rsidRPr="007B7693" w14:paraId="29FA45D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9C3326D"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sp2</w:t>
            </w:r>
          </w:p>
        </w:tc>
        <w:tc>
          <w:tcPr>
            <w:tcW w:w="1200" w:type="dxa"/>
            <w:tcBorders>
              <w:top w:val="nil"/>
              <w:left w:val="nil"/>
              <w:bottom w:val="nil"/>
              <w:right w:val="nil"/>
            </w:tcBorders>
            <w:shd w:val="clear" w:color="auto" w:fill="auto"/>
            <w:vAlign w:val="center"/>
            <w:hideMark/>
          </w:tcPr>
          <w:p w14:paraId="50728B6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55B393F"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7B01AA0" w14:textId="77777777" w:rsidR="007B7693" w:rsidRPr="007B7693" w:rsidRDefault="007B7693" w:rsidP="000474B3">
            <w:pPr>
              <w:jc w:val="center"/>
              <w:rPr>
                <w:lang w:val="es-CO" w:eastAsia="es-CO"/>
              </w:rPr>
            </w:pPr>
          </w:p>
        </w:tc>
      </w:tr>
      <w:tr w:rsidR="007B7693" w:rsidRPr="007B7693" w14:paraId="3B3D6513"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015526AA" w14:textId="77777777" w:rsidR="007B7693" w:rsidRPr="007B7693" w:rsidRDefault="007B7693" w:rsidP="000474B3">
            <w:pPr>
              <w:rPr>
                <w:i/>
                <w:iCs/>
                <w:lang w:val="es-CO" w:eastAsia="es-CO"/>
              </w:rPr>
            </w:pPr>
            <w:proofErr w:type="spellStart"/>
            <w:proofErr w:type="gramStart"/>
            <w:r w:rsidRPr="007B7693">
              <w:rPr>
                <w:i/>
                <w:iCs/>
                <w:lang w:eastAsia="es-CO"/>
              </w:rPr>
              <w:t>Protoperidinium</w:t>
            </w:r>
            <w:proofErr w:type="spellEnd"/>
            <w:r w:rsidRPr="007B7693">
              <w:rPr>
                <w:i/>
                <w:iCs/>
                <w:lang w:eastAsia="es-CO"/>
              </w:rPr>
              <w:t xml:space="preserve">  sp</w:t>
            </w:r>
            <w:proofErr w:type="gramEnd"/>
            <w:r w:rsidRPr="007B7693">
              <w:rPr>
                <w:i/>
                <w:iCs/>
                <w:lang w:eastAsia="es-CO"/>
              </w:rPr>
              <w:t>3</w:t>
            </w:r>
          </w:p>
        </w:tc>
        <w:tc>
          <w:tcPr>
            <w:tcW w:w="1200" w:type="dxa"/>
            <w:tcBorders>
              <w:top w:val="nil"/>
              <w:left w:val="nil"/>
              <w:bottom w:val="nil"/>
              <w:right w:val="nil"/>
            </w:tcBorders>
            <w:shd w:val="clear" w:color="auto" w:fill="auto"/>
            <w:vAlign w:val="center"/>
            <w:hideMark/>
          </w:tcPr>
          <w:p w14:paraId="3AB90307"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6B5F10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CEC2B13" w14:textId="77777777" w:rsidR="007B7693" w:rsidRPr="007B7693" w:rsidRDefault="007B7693" w:rsidP="000474B3">
            <w:pPr>
              <w:jc w:val="center"/>
              <w:rPr>
                <w:lang w:val="es-CO" w:eastAsia="es-CO"/>
              </w:rPr>
            </w:pPr>
            <w:r w:rsidRPr="007B7693">
              <w:rPr>
                <w:lang w:eastAsia="es-CO"/>
              </w:rPr>
              <w:t>+</w:t>
            </w:r>
          </w:p>
        </w:tc>
      </w:tr>
      <w:tr w:rsidR="007B7693" w:rsidRPr="007B7693" w14:paraId="07FF4F15"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3D5B5668"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w:t>
            </w:r>
            <w:proofErr w:type="spellStart"/>
            <w:r w:rsidRPr="007B7693">
              <w:rPr>
                <w:i/>
                <w:iCs/>
                <w:lang w:eastAsia="es-CO"/>
              </w:rPr>
              <w:t>pyriforme</w:t>
            </w:r>
            <w:proofErr w:type="spellEnd"/>
          </w:p>
        </w:tc>
        <w:tc>
          <w:tcPr>
            <w:tcW w:w="1200" w:type="dxa"/>
            <w:tcBorders>
              <w:top w:val="nil"/>
              <w:left w:val="nil"/>
              <w:bottom w:val="nil"/>
              <w:right w:val="nil"/>
            </w:tcBorders>
            <w:shd w:val="clear" w:color="auto" w:fill="auto"/>
            <w:vAlign w:val="center"/>
            <w:hideMark/>
          </w:tcPr>
          <w:p w14:paraId="740E98B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6F058283"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16CDA4B" w14:textId="77777777" w:rsidR="007B7693" w:rsidRPr="007B7693" w:rsidRDefault="007B7693" w:rsidP="000474B3">
            <w:pPr>
              <w:jc w:val="center"/>
              <w:rPr>
                <w:lang w:val="es-CO" w:eastAsia="es-CO"/>
              </w:rPr>
            </w:pPr>
            <w:r w:rsidRPr="007B7693">
              <w:rPr>
                <w:lang w:eastAsia="es-CO"/>
              </w:rPr>
              <w:t>+</w:t>
            </w:r>
          </w:p>
        </w:tc>
      </w:tr>
      <w:tr w:rsidR="007B7693" w:rsidRPr="007B7693" w14:paraId="2147BA5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68899851" w14:textId="77777777" w:rsidR="007B7693" w:rsidRPr="007B7693" w:rsidRDefault="007B7693" w:rsidP="000474B3">
            <w:pPr>
              <w:rPr>
                <w:i/>
                <w:iCs/>
                <w:lang w:val="es-CO" w:eastAsia="es-CO"/>
              </w:rPr>
            </w:pPr>
            <w:proofErr w:type="spellStart"/>
            <w:r w:rsidRPr="007B7693">
              <w:rPr>
                <w:i/>
                <w:iCs/>
                <w:lang w:eastAsia="es-CO"/>
              </w:rPr>
              <w:t>Protoperidinium</w:t>
            </w:r>
            <w:proofErr w:type="spellEnd"/>
            <w:r w:rsidRPr="007B7693">
              <w:rPr>
                <w:i/>
                <w:iCs/>
                <w:lang w:eastAsia="es-CO"/>
              </w:rPr>
              <w:t xml:space="preserve"> </w:t>
            </w:r>
            <w:proofErr w:type="spellStart"/>
            <w:r w:rsidRPr="007B7693">
              <w:rPr>
                <w:i/>
                <w:iCs/>
                <w:lang w:eastAsia="es-CO"/>
              </w:rPr>
              <w:t>pyrum</w:t>
            </w:r>
            <w:proofErr w:type="spellEnd"/>
          </w:p>
        </w:tc>
        <w:tc>
          <w:tcPr>
            <w:tcW w:w="1200" w:type="dxa"/>
            <w:tcBorders>
              <w:top w:val="nil"/>
              <w:left w:val="nil"/>
              <w:bottom w:val="nil"/>
              <w:right w:val="nil"/>
            </w:tcBorders>
            <w:shd w:val="clear" w:color="auto" w:fill="auto"/>
            <w:vAlign w:val="center"/>
            <w:hideMark/>
          </w:tcPr>
          <w:p w14:paraId="01A54468"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C3DE940"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E2A212E" w14:textId="77777777" w:rsidR="007B7693" w:rsidRPr="007B7693" w:rsidRDefault="007B7693" w:rsidP="000474B3">
            <w:pPr>
              <w:jc w:val="center"/>
              <w:rPr>
                <w:lang w:val="es-CO" w:eastAsia="es-CO"/>
              </w:rPr>
            </w:pPr>
            <w:r w:rsidRPr="007B7693">
              <w:rPr>
                <w:lang w:eastAsia="es-CO"/>
              </w:rPr>
              <w:t>+</w:t>
            </w:r>
          </w:p>
        </w:tc>
      </w:tr>
      <w:tr w:rsidR="007B7693" w:rsidRPr="007B7693" w14:paraId="1AF1F40A"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7C4E3F6" w14:textId="77777777" w:rsidR="007B7693" w:rsidRPr="007B7693" w:rsidRDefault="007B7693" w:rsidP="000474B3">
            <w:pPr>
              <w:rPr>
                <w:i/>
                <w:iCs/>
                <w:lang w:val="es-CO" w:eastAsia="es-CO"/>
              </w:rPr>
            </w:pPr>
            <w:proofErr w:type="spellStart"/>
            <w:r w:rsidRPr="007B7693">
              <w:rPr>
                <w:i/>
                <w:iCs/>
                <w:lang w:eastAsia="es-CO"/>
              </w:rPr>
              <w:t>Scripsiella</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nil"/>
              <w:right w:val="nil"/>
            </w:tcBorders>
            <w:shd w:val="clear" w:color="auto" w:fill="auto"/>
            <w:vAlign w:val="center"/>
            <w:hideMark/>
          </w:tcPr>
          <w:p w14:paraId="376A4955"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38C0A1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2E6CB1E9" w14:textId="77777777" w:rsidR="007B7693" w:rsidRPr="007B7693" w:rsidRDefault="007B7693" w:rsidP="000474B3">
            <w:pPr>
              <w:jc w:val="center"/>
              <w:rPr>
                <w:lang w:val="es-CO" w:eastAsia="es-CO"/>
              </w:rPr>
            </w:pPr>
            <w:r w:rsidRPr="007B7693">
              <w:rPr>
                <w:lang w:eastAsia="es-CO"/>
              </w:rPr>
              <w:t>+</w:t>
            </w:r>
          </w:p>
        </w:tc>
      </w:tr>
      <w:tr w:rsidR="007B7693" w:rsidRPr="007B7693" w14:paraId="62384433"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4F2BE68B" w14:textId="77777777" w:rsidR="007B7693" w:rsidRPr="007B7693" w:rsidRDefault="007B7693" w:rsidP="000474B3">
            <w:pPr>
              <w:rPr>
                <w:lang w:val="es-CO" w:eastAsia="es-CO"/>
              </w:rPr>
            </w:pPr>
            <w:proofErr w:type="spellStart"/>
            <w:r w:rsidRPr="007B7693">
              <w:rPr>
                <w:lang w:eastAsia="es-CO"/>
              </w:rPr>
              <w:t>Prorocentrales</w:t>
            </w:r>
            <w:proofErr w:type="spellEnd"/>
          </w:p>
        </w:tc>
      </w:tr>
      <w:tr w:rsidR="007B7693" w:rsidRPr="007B7693" w14:paraId="222069CD"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239D5356" w14:textId="77777777" w:rsidR="007B7693" w:rsidRPr="007B7693" w:rsidRDefault="007B7693" w:rsidP="000474B3">
            <w:pPr>
              <w:rPr>
                <w:i/>
                <w:iCs/>
                <w:lang w:val="es-CO" w:eastAsia="es-CO"/>
              </w:rPr>
            </w:pPr>
            <w:proofErr w:type="spellStart"/>
            <w:proofErr w:type="gramStart"/>
            <w:r w:rsidRPr="007B7693">
              <w:rPr>
                <w:i/>
                <w:iCs/>
                <w:lang w:eastAsia="es-CO"/>
              </w:rPr>
              <w:t>Prorocentrum</w:t>
            </w:r>
            <w:proofErr w:type="spellEnd"/>
            <w:r w:rsidRPr="007B7693">
              <w:rPr>
                <w:i/>
                <w:iCs/>
                <w:lang w:eastAsia="es-CO"/>
              </w:rPr>
              <w:t xml:space="preserve">  </w:t>
            </w:r>
            <w:proofErr w:type="spellStart"/>
            <w:r w:rsidRPr="007B7693">
              <w:rPr>
                <w:i/>
                <w:iCs/>
                <w:lang w:eastAsia="es-CO"/>
              </w:rPr>
              <w:t>sp</w:t>
            </w:r>
            <w:proofErr w:type="spellEnd"/>
            <w:proofErr w:type="gramEnd"/>
          </w:p>
        </w:tc>
        <w:tc>
          <w:tcPr>
            <w:tcW w:w="1200" w:type="dxa"/>
            <w:tcBorders>
              <w:top w:val="nil"/>
              <w:left w:val="nil"/>
              <w:bottom w:val="nil"/>
              <w:right w:val="nil"/>
            </w:tcBorders>
            <w:shd w:val="clear" w:color="auto" w:fill="auto"/>
            <w:vAlign w:val="center"/>
            <w:hideMark/>
          </w:tcPr>
          <w:p w14:paraId="6592D8EA"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4D987E9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6E3C80A7" w14:textId="77777777" w:rsidR="007B7693" w:rsidRPr="007B7693" w:rsidRDefault="007B7693" w:rsidP="000474B3">
            <w:pPr>
              <w:jc w:val="center"/>
              <w:rPr>
                <w:lang w:val="es-CO" w:eastAsia="es-CO"/>
              </w:rPr>
            </w:pPr>
            <w:r w:rsidRPr="007B7693">
              <w:rPr>
                <w:lang w:eastAsia="es-CO"/>
              </w:rPr>
              <w:t>+</w:t>
            </w:r>
          </w:p>
        </w:tc>
      </w:tr>
      <w:tr w:rsidR="007B7693" w:rsidRPr="007B7693" w14:paraId="6EBCE511"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0879CF0"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compressum</w:t>
            </w:r>
            <w:proofErr w:type="spellEnd"/>
          </w:p>
        </w:tc>
        <w:tc>
          <w:tcPr>
            <w:tcW w:w="1200" w:type="dxa"/>
            <w:tcBorders>
              <w:top w:val="nil"/>
              <w:left w:val="nil"/>
              <w:bottom w:val="nil"/>
              <w:right w:val="nil"/>
            </w:tcBorders>
            <w:shd w:val="clear" w:color="auto" w:fill="auto"/>
            <w:vAlign w:val="center"/>
            <w:hideMark/>
          </w:tcPr>
          <w:p w14:paraId="7D9C7741"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7697F12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0C08DD" w14:textId="77777777" w:rsidR="007B7693" w:rsidRPr="007B7693" w:rsidRDefault="007B7693" w:rsidP="000474B3">
            <w:pPr>
              <w:jc w:val="center"/>
              <w:rPr>
                <w:lang w:val="es-CO" w:eastAsia="es-CO"/>
              </w:rPr>
            </w:pPr>
            <w:r w:rsidRPr="007B7693">
              <w:rPr>
                <w:lang w:eastAsia="es-CO"/>
              </w:rPr>
              <w:t>+</w:t>
            </w:r>
          </w:p>
        </w:tc>
      </w:tr>
      <w:tr w:rsidR="007B7693" w:rsidRPr="007B7693" w14:paraId="36F1F23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FACB4C2"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cordatum</w:t>
            </w:r>
            <w:proofErr w:type="spellEnd"/>
          </w:p>
        </w:tc>
        <w:tc>
          <w:tcPr>
            <w:tcW w:w="1200" w:type="dxa"/>
            <w:tcBorders>
              <w:top w:val="nil"/>
              <w:left w:val="nil"/>
              <w:bottom w:val="nil"/>
              <w:right w:val="nil"/>
            </w:tcBorders>
            <w:shd w:val="clear" w:color="auto" w:fill="auto"/>
            <w:vAlign w:val="center"/>
            <w:hideMark/>
          </w:tcPr>
          <w:p w14:paraId="7F9F72C7" w14:textId="77777777" w:rsidR="007B7693" w:rsidRPr="007B7693" w:rsidRDefault="007B7693" w:rsidP="000474B3">
            <w:pPr>
              <w:jc w:val="center"/>
              <w:rPr>
                <w:i/>
                <w:iCs/>
                <w:lang w:val="es-CO" w:eastAsia="es-CO"/>
              </w:rPr>
            </w:pPr>
          </w:p>
        </w:tc>
        <w:tc>
          <w:tcPr>
            <w:tcW w:w="1200" w:type="dxa"/>
            <w:tcBorders>
              <w:top w:val="nil"/>
              <w:left w:val="nil"/>
              <w:bottom w:val="nil"/>
              <w:right w:val="nil"/>
            </w:tcBorders>
            <w:shd w:val="clear" w:color="auto" w:fill="auto"/>
            <w:vAlign w:val="center"/>
            <w:hideMark/>
          </w:tcPr>
          <w:p w14:paraId="2303499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502BAF53" w14:textId="77777777" w:rsidR="007B7693" w:rsidRPr="007B7693" w:rsidRDefault="007B7693" w:rsidP="000474B3">
            <w:pPr>
              <w:jc w:val="center"/>
              <w:rPr>
                <w:lang w:val="es-CO" w:eastAsia="es-CO"/>
              </w:rPr>
            </w:pPr>
            <w:r w:rsidRPr="007B7693">
              <w:rPr>
                <w:lang w:eastAsia="es-CO"/>
              </w:rPr>
              <w:t>+</w:t>
            </w:r>
          </w:p>
        </w:tc>
      </w:tr>
      <w:tr w:rsidR="007B7693" w:rsidRPr="007B7693" w14:paraId="15400AAE"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7AE54958"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lima</w:t>
            </w:r>
          </w:p>
        </w:tc>
        <w:tc>
          <w:tcPr>
            <w:tcW w:w="1200" w:type="dxa"/>
            <w:tcBorders>
              <w:top w:val="nil"/>
              <w:left w:val="nil"/>
              <w:bottom w:val="nil"/>
              <w:right w:val="nil"/>
            </w:tcBorders>
            <w:shd w:val="clear" w:color="auto" w:fill="auto"/>
            <w:vAlign w:val="center"/>
            <w:hideMark/>
          </w:tcPr>
          <w:p w14:paraId="493BA55C"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043A5F2" w14:textId="77777777" w:rsidR="007B7693" w:rsidRPr="007B7693" w:rsidRDefault="007B7693" w:rsidP="000474B3">
            <w:pPr>
              <w:jc w:val="center"/>
              <w:rPr>
                <w:lang w:val="es-CO" w:eastAsia="es-CO"/>
              </w:rPr>
            </w:pPr>
          </w:p>
        </w:tc>
        <w:tc>
          <w:tcPr>
            <w:tcW w:w="1200" w:type="dxa"/>
            <w:tcBorders>
              <w:top w:val="nil"/>
              <w:left w:val="nil"/>
              <w:bottom w:val="nil"/>
              <w:right w:val="nil"/>
            </w:tcBorders>
            <w:shd w:val="clear" w:color="auto" w:fill="auto"/>
            <w:vAlign w:val="center"/>
            <w:hideMark/>
          </w:tcPr>
          <w:p w14:paraId="0E42017E" w14:textId="77777777" w:rsidR="007B7693" w:rsidRPr="007B7693" w:rsidRDefault="007B7693" w:rsidP="000474B3">
            <w:pPr>
              <w:jc w:val="center"/>
              <w:rPr>
                <w:rFonts w:ascii="Times New Roman" w:hAnsi="Times New Roman"/>
                <w:lang w:val="es-CO" w:eastAsia="es-CO"/>
              </w:rPr>
            </w:pPr>
          </w:p>
        </w:tc>
      </w:tr>
      <w:tr w:rsidR="007B7693" w:rsidRPr="007B7693" w14:paraId="192F6DC2"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54E668C3"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mexicanum</w:t>
            </w:r>
            <w:proofErr w:type="spellEnd"/>
          </w:p>
        </w:tc>
        <w:tc>
          <w:tcPr>
            <w:tcW w:w="1200" w:type="dxa"/>
            <w:tcBorders>
              <w:top w:val="nil"/>
              <w:left w:val="nil"/>
              <w:bottom w:val="nil"/>
              <w:right w:val="nil"/>
            </w:tcBorders>
            <w:shd w:val="clear" w:color="auto" w:fill="auto"/>
            <w:vAlign w:val="center"/>
            <w:hideMark/>
          </w:tcPr>
          <w:p w14:paraId="264DD97B"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139D18F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CD3173E" w14:textId="77777777" w:rsidR="007B7693" w:rsidRPr="007B7693" w:rsidRDefault="007B7693" w:rsidP="000474B3">
            <w:pPr>
              <w:jc w:val="center"/>
              <w:rPr>
                <w:lang w:val="es-CO" w:eastAsia="es-CO"/>
              </w:rPr>
            </w:pPr>
            <w:r w:rsidRPr="007B7693">
              <w:rPr>
                <w:lang w:eastAsia="es-CO"/>
              </w:rPr>
              <w:t>+</w:t>
            </w:r>
          </w:p>
        </w:tc>
      </w:tr>
      <w:tr w:rsidR="007B7693" w:rsidRPr="007B7693" w14:paraId="4833BF17" w14:textId="77777777" w:rsidTr="000474B3">
        <w:trPr>
          <w:trHeight w:val="300"/>
          <w:jc w:val="center"/>
        </w:trPr>
        <w:tc>
          <w:tcPr>
            <w:tcW w:w="3400" w:type="dxa"/>
            <w:tcBorders>
              <w:top w:val="nil"/>
              <w:left w:val="nil"/>
              <w:bottom w:val="nil"/>
              <w:right w:val="nil"/>
            </w:tcBorders>
            <w:shd w:val="clear" w:color="auto" w:fill="auto"/>
            <w:noWrap/>
            <w:vAlign w:val="center"/>
            <w:hideMark/>
          </w:tcPr>
          <w:p w14:paraId="4B9262D9" w14:textId="77777777" w:rsidR="007B7693" w:rsidRPr="007B7693" w:rsidRDefault="007B7693" w:rsidP="000474B3">
            <w:pPr>
              <w:rPr>
                <w:i/>
                <w:iCs/>
                <w:lang w:val="es-CO" w:eastAsia="es-CO"/>
              </w:rPr>
            </w:pPr>
            <w:proofErr w:type="spellStart"/>
            <w:r w:rsidRPr="007B7693">
              <w:rPr>
                <w:i/>
                <w:iCs/>
                <w:lang w:eastAsia="es-CO"/>
              </w:rPr>
              <w:t>Prorocentrum</w:t>
            </w:r>
            <w:proofErr w:type="spellEnd"/>
            <w:r w:rsidRPr="007B7693">
              <w:rPr>
                <w:i/>
                <w:iCs/>
                <w:lang w:eastAsia="es-CO"/>
              </w:rPr>
              <w:t xml:space="preserve"> </w:t>
            </w:r>
            <w:proofErr w:type="spellStart"/>
            <w:r w:rsidRPr="007B7693">
              <w:rPr>
                <w:i/>
                <w:iCs/>
                <w:lang w:eastAsia="es-CO"/>
              </w:rPr>
              <w:t>rhathymum</w:t>
            </w:r>
            <w:proofErr w:type="spellEnd"/>
          </w:p>
        </w:tc>
        <w:tc>
          <w:tcPr>
            <w:tcW w:w="1200" w:type="dxa"/>
            <w:tcBorders>
              <w:top w:val="nil"/>
              <w:left w:val="nil"/>
              <w:bottom w:val="nil"/>
              <w:right w:val="nil"/>
            </w:tcBorders>
            <w:shd w:val="clear" w:color="auto" w:fill="auto"/>
            <w:vAlign w:val="center"/>
            <w:hideMark/>
          </w:tcPr>
          <w:p w14:paraId="49E70196"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3E34C0C4"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nil"/>
              <w:right w:val="nil"/>
            </w:tcBorders>
            <w:shd w:val="clear" w:color="auto" w:fill="auto"/>
            <w:vAlign w:val="center"/>
            <w:hideMark/>
          </w:tcPr>
          <w:p w14:paraId="08D400EA" w14:textId="77777777" w:rsidR="007B7693" w:rsidRPr="007B7693" w:rsidRDefault="007B7693" w:rsidP="000474B3">
            <w:pPr>
              <w:jc w:val="center"/>
              <w:rPr>
                <w:lang w:val="es-CO" w:eastAsia="es-CO"/>
              </w:rPr>
            </w:pPr>
            <w:r w:rsidRPr="007B7693">
              <w:rPr>
                <w:lang w:eastAsia="es-CO"/>
              </w:rPr>
              <w:t>+</w:t>
            </w:r>
          </w:p>
        </w:tc>
      </w:tr>
      <w:tr w:rsidR="007B7693" w:rsidRPr="007B7693" w14:paraId="3F3F961B" w14:textId="77777777" w:rsidTr="000474B3">
        <w:trPr>
          <w:trHeight w:val="300"/>
          <w:jc w:val="center"/>
        </w:trPr>
        <w:tc>
          <w:tcPr>
            <w:tcW w:w="7000" w:type="dxa"/>
            <w:gridSpan w:val="4"/>
            <w:tcBorders>
              <w:top w:val="single" w:sz="4" w:space="0" w:color="auto"/>
              <w:left w:val="nil"/>
              <w:bottom w:val="single" w:sz="4" w:space="0" w:color="auto"/>
              <w:right w:val="nil"/>
            </w:tcBorders>
            <w:shd w:val="clear" w:color="000000" w:fill="D9D9D9"/>
            <w:noWrap/>
            <w:vAlign w:val="center"/>
            <w:hideMark/>
          </w:tcPr>
          <w:p w14:paraId="0436A409" w14:textId="77777777" w:rsidR="007B7693" w:rsidRPr="007B7693" w:rsidRDefault="007B7693" w:rsidP="000474B3">
            <w:pPr>
              <w:rPr>
                <w:lang w:val="es-CO" w:eastAsia="es-CO"/>
              </w:rPr>
            </w:pPr>
            <w:proofErr w:type="spellStart"/>
            <w:r w:rsidRPr="007B7693">
              <w:rPr>
                <w:lang w:eastAsia="es-CO"/>
              </w:rPr>
              <w:t>Pyrocystales</w:t>
            </w:r>
            <w:proofErr w:type="spellEnd"/>
          </w:p>
        </w:tc>
      </w:tr>
      <w:tr w:rsidR="007B7693" w:rsidRPr="007B7693" w14:paraId="3D6EACDB" w14:textId="77777777" w:rsidTr="000474B3">
        <w:trPr>
          <w:trHeight w:val="315"/>
          <w:jc w:val="center"/>
        </w:trPr>
        <w:tc>
          <w:tcPr>
            <w:tcW w:w="3400" w:type="dxa"/>
            <w:tcBorders>
              <w:top w:val="nil"/>
              <w:left w:val="nil"/>
              <w:bottom w:val="single" w:sz="8" w:space="0" w:color="auto"/>
              <w:right w:val="nil"/>
            </w:tcBorders>
            <w:shd w:val="clear" w:color="auto" w:fill="auto"/>
            <w:noWrap/>
            <w:vAlign w:val="center"/>
            <w:hideMark/>
          </w:tcPr>
          <w:p w14:paraId="056E636D" w14:textId="77777777" w:rsidR="007B7693" w:rsidRPr="007B7693" w:rsidRDefault="007B7693" w:rsidP="000474B3">
            <w:pPr>
              <w:rPr>
                <w:i/>
                <w:iCs/>
                <w:lang w:val="es-CO" w:eastAsia="es-CO"/>
              </w:rPr>
            </w:pPr>
            <w:proofErr w:type="spellStart"/>
            <w:r w:rsidRPr="007B7693">
              <w:rPr>
                <w:i/>
                <w:iCs/>
                <w:lang w:eastAsia="es-CO"/>
              </w:rPr>
              <w:lastRenderedPageBreak/>
              <w:t>Pyrocistis</w:t>
            </w:r>
            <w:proofErr w:type="spellEnd"/>
            <w:r w:rsidRPr="007B7693">
              <w:rPr>
                <w:i/>
                <w:iCs/>
                <w:lang w:eastAsia="es-CO"/>
              </w:rPr>
              <w:t xml:space="preserve"> </w:t>
            </w:r>
            <w:proofErr w:type="spellStart"/>
            <w:r w:rsidRPr="007B7693">
              <w:rPr>
                <w:i/>
                <w:iCs/>
                <w:lang w:eastAsia="es-CO"/>
              </w:rPr>
              <w:t>sp</w:t>
            </w:r>
            <w:proofErr w:type="spellEnd"/>
          </w:p>
        </w:tc>
        <w:tc>
          <w:tcPr>
            <w:tcW w:w="1200" w:type="dxa"/>
            <w:tcBorders>
              <w:top w:val="nil"/>
              <w:left w:val="nil"/>
              <w:bottom w:val="single" w:sz="8" w:space="0" w:color="auto"/>
              <w:right w:val="nil"/>
            </w:tcBorders>
            <w:shd w:val="clear" w:color="auto" w:fill="auto"/>
            <w:vAlign w:val="center"/>
            <w:hideMark/>
          </w:tcPr>
          <w:p w14:paraId="76E9095D" w14:textId="77777777" w:rsidR="007B7693" w:rsidRPr="007B7693" w:rsidRDefault="007B7693" w:rsidP="000474B3">
            <w:pPr>
              <w:jc w:val="center"/>
              <w:rPr>
                <w:lang w:val="es-CO" w:eastAsia="es-CO"/>
              </w:rPr>
            </w:pPr>
            <w:r w:rsidRPr="007B7693">
              <w:rPr>
                <w:lang w:eastAsia="es-CO"/>
              </w:rPr>
              <w:t>+</w:t>
            </w:r>
          </w:p>
        </w:tc>
        <w:tc>
          <w:tcPr>
            <w:tcW w:w="1200" w:type="dxa"/>
            <w:tcBorders>
              <w:top w:val="nil"/>
              <w:left w:val="nil"/>
              <w:bottom w:val="single" w:sz="8" w:space="0" w:color="auto"/>
              <w:right w:val="nil"/>
            </w:tcBorders>
            <w:shd w:val="clear" w:color="auto" w:fill="auto"/>
            <w:vAlign w:val="center"/>
            <w:hideMark/>
          </w:tcPr>
          <w:p w14:paraId="65191A89" w14:textId="2BC55807" w:rsidR="007B7693" w:rsidRPr="007B7693" w:rsidRDefault="007B7693" w:rsidP="000474B3">
            <w:pPr>
              <w:jc w:val="center"/>
              <w:rPr>
                <w:lang w:val="es-CO" w:eastAsia="es-CO"/>
              </w:rPr>
            </w:pPr>
          </w:p>
        </w:tc>
        <w:tc>
          <w:tcPr>
            <w:tcW w:w="1200" w:type="dxa"/>
            <w:tcBorders>
              <w:top w:val="nil"/>
              <w:left w:val="nil"/>
              <w:bottom w:val="single" w:sz="8" w:space="0" w:color="auto"/>
              <w:right w:val="nil"/>
            </w:tcBorders>
            <w:shd w:val="clear" w:color="auto" w:fill="auto"/>
            <w:vAlign w:val="center"/>
            <w:hideMark/>
          </w:tcPr>
          <w:p w14:paraId="0F1BED63" w14:textId="4CCEC38F" w:rsidR="007B7693" w:rsidRPr="007B7693" w:rsidRDefault="007B7693" w:rsidP="000474B3">
            <w:pPr>
              <w:jc w:val="center"/>
              <w:rPr>
                <w:lang w:val="es-CO" w:eastAsia="es-CO"/>
              </w:rPr>
            </w:pPr>
          </w:p>
        </w:tc>
      </w:tr>
    </w:tbl>
    <w:p w14:paraId="28DF7D63" w14:textId="77777777" w:rsidR="000F7701" w:rsidRDefault="000F7701" w:rsidP="000F7701">
      <w:pPr>
        <w:rPr>
          <w:lang w:val="es-MX"/>
        </w:rPr>
      </w:pPr>
    </w:p>
    <w:p w14:paraId="7FDE3606" w14:textId="77777777" w:rsidR="005A5976" w:rsidRDefault="005A5976">
      <w:pPr>
        <w:spacing w:before="0" w:after="0"/>
        <w:contextualSpacing w:val="0"/>
        <w:jc w:val="left"/>
        <w:rPr>
          <w:lang w:val="es-MX"/>
        </w:rPr>
      </w:pPr>
    </w:p>
    <w:p w14:paraId="588BB827" w14:textId="4437F8B6" w:rsidR="002B15FE" w:rsidRDefault="00E2415D">
      <w:pPr>
        <w:spacing w:before="0" w:after="0"/>
        <w:contextualSpacing w:val="0"/>
        <w:jc w:val="left"/>
        <w:rPr>
          <w:lang w:val="es-MX"/>
        </w:rPr>
      </w:pPr>
      <w:r>
        <w:rPr>
          <w:lang w:val="es-MX"/>
        </w:rPr>
        <w:t xml:space="preserve">Combinando </w:t>
      </w:r>
      <w:r w:rsidR="009F434A">
        <w:rPr>
          <w:lang w:val="es-MX"/>
        </w:rPr>
        <w:t>las diferentes</w:t>
      </w:r>
      <w:r>
        <w:rPr>
          <w:lang w:val="es-MX"/>
        </w:rPr>
        <w:t xml:space="preserve"> medidas de biodiversidad (</w:t>
      </w:r>
      <w:r w:rsidRPr="00E2415D">
        <w:rPr>
          <w:vertAlign w:val="superscript"/>
          <w:lang w:val="es-MX"/>
        </w:rPr>
        <w:t>0</w:t>
      </w:r>
      <w:r>
        <w:rPr>
          <w:lang w:val="es-MX"/>
        </w:rPr>
        <w:t xml:space="preserve">D, </w:t>
      </w:r>
      <w:r w:rsidRPr="00E2415D">
        <w:rPr>
          <w:vertAlign w:val="superscript"/>
          <w:lang w:val="es-MX"/>
        </w:rPr>
        <w:t>1</w:t>
      </w:r>
      <w:r>
        <w:rPr>
          <w:lang w:val="es-MX"/>
        </w:rPr>
        <w:t xml:space="preserve">D y </w:t>
      </w:r>
      <w:r w:rsidRPr="00E2415D">
        <w:rPr>
          <w:vertAlign w:val="superscript"/>
          <w:lang w:val="es-MX"/>
        </w:rPr>
        <w:t>2</w:t>
      </w:r>
      <w:r>
        <w:rPr>
          <w:lang w:val="es-MX"/>
        </w:rPr>
        <w:t xml:space="preserve">D) del fitoplancton, no se </w:t>
      </w:r>
      <w:r w:rsidR="00927679">
        <w:rPr>
          <w:lang w:val="es-MX"/>
        </w:rPr>
        <w:t>encontraron</w:t>
      </w:r>
      <w:r>
        <w:rPr>
          <w:lang w:val="es-MX"/>
        </w:rPr>
        <w:t xml:space="preserve"> diferencias significativas entre los períodos mareales </w:t>
      </w:r>
      <w:r w:rsidRPr="006A2ACE">
        <w:t>MRPP (A =</w:t>
      </w:r>
      <w:r>
        <w:t>-</w:t>
      </w:r>
      <w:r w:rsidRPr="006A2ACE">
        <w:t xml:space="preserve"> 0.0</w:t>
      </w:r>
      <w:r>
        <w:t>043</w:t>
      </w:r>
      <w:r w:rsidRPr="006A2ACE">
        <w:t xml:space="preserve">, p </w:t>
      </w:r>
      <w:r>
        <w:t>= 0.25</w:t>
      </w:r>
      <w:r w:rsidRPr="006A2ACE">
        <w:t>)</w:t>
      </w:r>
      <w:r>
        <w:rPr>
          <w:lang w:val="es-MX"/>
        </w:rPr>
        <w:t xml:space="preserve"> y entre los transectos </w:t>
      </w:r>
      <w:r w:rsidRPr="006A2ACE">
        <w:t>(A =</w:t>
      </w:r>
      <w:r>
        <w:t>-</w:t>
      </w:r>
      <w:r w:rsidRPr="006A2ACE">
        <w:t xml:space="preserve"> 0.0</w:t>
      </w:r>
      <w:r>
        <w:t>043</w:t>
      </w:r>
      <w:r w:rsidRPr="006A2ACE">
        <w:t xml:space="preserve">, p </w:t>
      </w:r>
      <w:r>
        <w:t>= 0.17</w:t>
      </w:r>
      <w:r w:rsidRPr="006A2ACE">
        <w:t>)</w:t>
      </w:r>
      <w:r>
        <w:t xml:space="preserve">, pero si se encontró </w:t>
      </w:r>
      <w:r w:rsidR="007836C7">
        <w:t>diferencias</w:t>
      </w:r>
      <w:r w:rsidR="00AF357C">
        <w:t xml:space="preserve"> entre los sectores</w:t>
      </w:r>
      <w:r w:rsidR="007836C7">
        <w:t>,</w:t>
      </w:r>
      <w:r>
        <w:t xml:space="preserve"> aunque con una significancia un poco mayo de 0.05 </w:t>
      </w:r>
      <w:r w:rsidRPr="006A2ACE">
        <w:t>(A =</w:t>
      </w:r>
      <w:r>
        <w:t xml:space="preserve"> 0.03</w:t>
      </w:r>
      <w:r w:rsidRPr="006A2ACE">
        <w:t xml:space="preserve">, p </w:t>
      </w:r>
      <w:r>
        <w:t>= 0.07</w:t>
      </w:r>
      <w:r w:rsidRPr="006A2ACE">
        <w:t>)</w:t>
      </w:r>
      <w:r>
        <w:t xml:space="preserve"> (</w:t>
      </w:r>
      <w:r>
        <w:fldChar w:fldCharType="begin"/>
      </w:r>
      <w:r>
        <w:instrText xml:space="preserve"> REF _Ref134994789 \h </w:instrText>
      </w:r>
      <w:r>
        <w:fldChar w:fldCharType="separate"/>
      </w:r>
      <w:r w:rsidR="00150FFC">
        <w:t xml:space="preserve">Figura </w:t>
      </w:r>
      <w:r w:rsidR="00150FFC">
        <w:rPr>
          <w:noProof/>
        </w:rPr>
        <w:t>33</w:t>
      </w:r>
      <w:r>
        <w:fldChar w:fldCharType="end"/>
      </w:r>
      <w:r>
        <w:t>).</w:t>
      </w:r>
    </w:p>
    <w:p w14:paraId="0D911904" w14:textId="77777777" w:rsidR="002B15FE" w:rsidRDefault="002B15FE">
      <w:pPr>
        <w:spacing w:before="0" w:after="0"/>
        <w:contextualSpacing w:val="0"/>
        <w:jc w:val="left"/>
        <w:rPr>
          <w:lang w:val="es-MX"/>
        </w:rPr>
      </w:pPr>
    </w:p>
    <w:p w14:paraId="0BD58E72" w14:textId="5A53B306" w:rsidR="005A5976" w:rsidRDefault="009F434A" w:rsidP="005A5976">
      <w:pPr>
        <w:keepNext/>
        <w:spacing w:before="0" w:after="0"/>
        <w:contextualSpacing w:val="0"/>
        <w:jc w:val="center"/>
      </w:pPr>
      <w:r>
        <w:rPr>
          <w:noProof/>
          <w:lang w:val="es-MX"/>
        </w:rPr>
        <w:drawing>
          <wp:inline distT="0" distB="0" distL="0" distR="0" wp14:anchorId="7B8F651F" wp14:editId="01CF630C">
            <wp:extent cx="5182172" cy="6480000"/>
            <wp:effectExtent l="0" t="0" r="0" b="0"/>
            <wp:docPr id="8634136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82172" cy="6480000"/>
                    </a:xfrm>
                    <a:prstGeom prst="rect">
                      <a:avLst/>
                    </a:prstGeom>
                    <a:noFill/>
                    <a:ln>
                      <a:noFill/>
                    </a:ln>
                  </pic:spPr>
                </pic:pic>
              </a:graphicData>
            </a:graphic>
          </wp:inline>
        </w:drawing>
      </w:r>
    </w:p>
    <w:p w14:paraId="1BD5E3A1" w14:textId="77777777" w:rsidR="005A5976" w:rsidRDefault="005A5976" w:rsidP="005A5976">
      <w:pPr>
        <w:pStyle w:val="Descripcin"/>
      </w:pPr>
    </w:p>
    <w:p w14:paraId="1AC67166" w14:textId="41042FD5" w:rsidR="005A5976" w:rsidRDefault="005A5976" w:rsidP="005A5976">
      <w:pPr>
        <w:pStyle w:val="Descripcin"/>
      </w:pPr>
      <w:bookmarkStart w:id="43" w:name="_Ref134994789"/>
      <w:r>
        <w:t xml:space="preserve">Figura </w:t>
      </w:r>
      <w:r>
        <w:fldChar w:fldCharType="begin"/>
      </w:r>
      <w:r>
        <w:instrText xml:space="preserve"> SEQ Figura \* ARABIC </w:instrText>
      </w:r>
      <w:r>
        <w:fldChar w:fldCharType="separate"/>
      </w:r>
      <w:r w:rsidR="00150FFC">
        <w:rPr>
          <w:noProof/>
        </w:rPr>
        <w:t>33</w:t>
      </w:r>
      <w:r>
        <w:fldChar w:fldCharType="end"/>
      </w:r>
      <w:bookmarkEnd w:id="43"/>
      <w:r>
        <w:t>.</w:t>
      </w:r>
      <w:r w:rsidR="00E2415D">
        <w:t xml:space="preserve"> Diagrama de cajas y líneas mostrando la distribución de medidas de la biodiversidad </w:t>
      </w:r>
      <w:r w:rsidR="00E2415D" w:rsidRPr="00E2415D">
        <w:rPr>
          <w:vertAlign w:val="superscript"/>
          <w:lang w:val="es-MX"/>
        </w:rPr>
        <w:t>0</w:t>
      </w:r>
      <w:r w:rsidR="00E2415D">
        <w:rPr>
          <w:lang w:val="es-MX"/>
        </w:rPr>
        <w:t xml:space="preserve">D, </w:t>
      </w:r>
      <w:r w:rsidR="00E2415D" w:rsidRPr="00E2415D">
        <w:rPr>
          <w:vertAlign w:val="superscript"/>
          <w:lang w:val="es-MX"/>
        </w:rPr>
        <w:t>1</w:t>
      </w:r>
      <w:r w:rsidR="00E2415D">
        <w:rPr>
          <w:lang w:val="es-MX"/>
        </w:rPr>
        <w:t xml:space="preserve">D y </w:t>
      </w:r>
      <w:r w:rsidR="00E2415D" w:rsidRPr="00E2415D">
        <w:rPr>
          <w:vertAlign w:val="superscript"/>
          <w:lang w:val="es-MX"/>
        </w:rPr>
        <w:t>2</w:t>
      </w:r>
      <w:r w:rsidR="00E2415D">
        <w:rPr>
          <w:lang w:val="es-MX"/>
        </w:rPr>
        <w:t>D</w:t>
      </w:r>
      <w:r w:rsidR="00E2415D">
        <w:t>, la densidad de células de fitoplancton y la concentración de clorofila a, entre los períodos mareales, los sectores y los transectos de las bocanas de delta del río Sanquianga.</w:t>
      </w:r>
    </w:p>
    <w:p w14:paraId="1F1C6906" w14:textId="725EFDFF" w:rsidR="005A5976" w:rsidRDefault="00F43B34" w:rsidP="00F43B34">
      <w:r>
        <w:lastRenderedPageBreak/>
        <w:t xml:space="preserve">El valor más alto de la diversidad de nivel </w:t>
      </w:r>
      <w:r w:rsidRPr="00F43B34">
        <w:rPr>
          <w:vertAlign w:val="superscript"/>
        </w:rPr>
        <w:t>0</w:t>
      </w:r>
      <w:r>
        <w:t xml:space="preserve">D fue de </w:t>
      </w:r>
      <w:r w:rsidR="009F434A">
        <w:t>49</w:t>
      </w:r>
      <w:r>
        <w:t xml:space="preserve"> para la marea baja en el transecto de </w:t>
      </w:r>
      <w:r w:rsidR="009F434A">
        <w:t>Sanquianga</w:t>
      </w:r>
      <w:r>
        <w:t xml:space="preserve"> y el menor fue de </w:t>
      </w:r>
      <w:r w:rsidR="009F434A">
        <w:t>8</w:t>
      </w:r>
      <w:r>
        <w:t xml:space="preserve"> para la marea baja en el transecto de Sanquianga. Esta medida de diversidad presentó una correlación espacial positiva y altamente significativa en la marea alta (I de Moran= 0.33 p &lt;0.01) pero para la marea baja no presentó ningún tipo de estructura espacial siendo su variación completamente azarosa (I de Moran = -0.0053 p =0.5) (</w:t>
      </w:r>
      <w:r>
        <w:fldChar w:fldCharType="begin"/>
      </w:r>
      <w:r>
        <w:instrText xml:space="preserve"> REF _Ref134996371 \h </w:instrText>
      </w:r>
      <w:r>
        <w:fldChar w:fldCharType="separate"/>
      </w:r>
      <w:r w:rsidR="00150FFC">
        <w:t xml:space="preserve">Figura </w:t>
      </w:r>
      <w:r w:rsidR="00150FFC">
        <w:rPr>
          <w:noProof/>
        </w:rPr>
        <w:t>34</w:t>
      </w:r>
      <w:r>
        <w:fldChar w:fldCharType="end"/>
      </w:r>
      <w:r>
        <w:t>).</w:t>
      </w:r>
    </w:p>
    <w:p w14:paraId="2029F738" w14:textId="114E0BBC" w:rsidR="009F434A" w:rsidRDefault="009F434A" w:rsidP="00F43B34">
      <w:pPr>
        <w:rPr>
          <w:lang w:val="es-MX"/>
        </w:rPr>
      </w:pPr>
      <w:r>
        <w:t>La mayor fuente de variación para la estructura espacial se presentó en la bocana Sanquianga alcanzando todo el sector costero.</w:t>
      </w:r>
    </w:p>
    <w:p w14:paraId="513E2B6A" w14:textId="77777777" w:rsidR="007B7693" w:rsidRDefault="007B7693" w:rsidP="000F7701">
      <w:pPr>
        <w:rPr>
          <w:lang w:val="es-MX"/>
        </w:rPr>
      </w:pPr>
    </w:p>
    <w:p w14:paraId="72FACDDA" w14:textId="5A1C9943" w:rsidR="00270253" w:rsidRDefault="00270253">
      <w:pPr>
        <w:spacing w:before="0" w:after="0"/>
        <w:contextualSpacing w:val="0"/>
        <w:jc w:val="left"/>
      </w:pPr>
    </w:p>
    <w:p w14:paraId="18700B3A" w14:textId="77777777" w:rsidR="002B15FE" w:rsidRDefault="002B15FE" w:rsidP="002B15FE">
      <w:pPr>
        <w:keepNext/>
        <w:jc w:val="center"/>
      </w:pPr>
      <w:r>
        <w:rPr>
          <w:noProof/>
        </w:rPr>
        <w:drawing>
          <wp:inline distT="0" distB="0" distL="0" distR="0" wp14:anchorId="0DEE47FD" wp14:editId="4D00F756">
            <wp:extent cx="4322541" cy="6480000"/>
            <wp:effectExtent l="0" t="0" r="1905" b="0"/>
            <wp:docPr id="738196113"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20A46542" w14:textId="77777777" w:rsidR="002B15FE" w:rsidRDefault="002B15FE" w:rsidP="002B15FE">
      <w:pPr>
        <w:pStyle w:val="Descripcin"/>
      </w:pPr>
    </w:p>
    <w:p w14:paraId="052BDC5C" w14:textId="32590A01" w:rsidR="009F434A" w:rsidRDefault="002B15FE" w:rsidP="009F434A">
      <w:pPr>
        <w:pStyle w:val="Descripcin"/>
        <w:jc w:val="both"/>
      </w:pPr>
      <w:bookmarkStart w:id="44" w:name="_Ref134996371"/>
      <w:r>
        <w:t xml:space="preserve">Figura </w:t>
      </w:r>
      <w:r>
        <w:fldChar w:fldCharType="begin"/>
      </w:r>
      <w:r>
        <w:instrText xml:space="preserve"> SEQ Figura \* ARABIC </w:instrText>
      </w:r>
      <w:r>
        <w:fldChar w:fldCharType="separate"/>
      </w:r>
      <w:r w:rsidR="00150FFC">
        <w:rPr>
          <w:noProof/>
        </w:rPr>
        <w:t>34</w:t>
      </w:r>
      <w:r>
        <w:fldChar w:fldCharType="end"/>
      </w:r>
      <w:bookmarkEnd w:id="44"/>
      <w:r>
        <w:t>.</w:t>
      </w:r>
      <w:r w:rsidR="009F434A" w:rsidRPr="009F434A">
        <w:t xml:space="preserve"> </w:t>
      </w:r>
      <w:r w:rsidR="009F434A">
        <w:t xml:space="preserve">Distribución de la diversidad de nivel cero </w:t>
      </w:r>
      <w:r w:rsidR="009F434A" w:rsidRPr="00F43B34">
        <w:rPr>
          <w:vertAlign w:val="superscript"/>
        </w:rPr>
        <w:t>0</w:t>
      </w:r>
      <w:r w:rsidR="002F49B6">
        <w:t xml:space="preserve">D </w:t>
      </w:r>
      <w:r w:rsidR="00C52683">
        <w:t xml:space="preserve">del fitoplancton </w:t>
      </w:r>
      <w:r w:rsidR="002F49B6" w:rsidRPr="005F21F7">
        <w:t>en</w:t>
      </w:r>
      <w:r w:rsidR="009F434A">
        <w:t xml:space="preserve"> relación con la distribución de la varianza espacial y la significancia de la prueba local de Moran para determinar autocorrelación espacial.</w:t>
      </w:r>
    </w:p>
    <w:p w14:paraId="1D6B6340" w14:textId="7EB176AE" w:rsidR="002B15FE" w:rsidRDefault="002B15FE" w:rsidP="002B15FE">
      <w:pPr>
        <w:pStyle w:val="Descripcin"/>
      </w:pPr>
    </w:p>
    <w:p w14:paraId="25808224" w14:textId="2872D160" w:rsidR="002F49B6" w:rsidRDefault="002F49B6" w:rsidP="002F49B6">
      <w:r>
        <w:lastRenderedPageBreak/>
        <w:t xml:space="preserve">El valor más alto de la diversidad de nivel </w:t>
      </w:r>
      <w:r w:rsidRPr="002F49B6">
        <w:rPr>
          <w:vertAlign w:val="superscript"/>
        </w:rPr>
        <w:t>1</w:t>
      </w:r>
      <w:r>
        <w:t>D fue de 21 para la marea alta en el transecto de Guascama y el menor fue de 2 para la marea baja en el mismo transecto. Esta medida de diversidad presentó una correlación espacial positiva y significativa en la marea alta (I de Moran= 0.11 p &lt;0.1) pero para la marea baja no presentó ningún tipo de estructura espacial siendo su variación completamente azarosa (I de Moran = -0.14 p =0.8) (</w:t>
      </w:r>
      <w:r>
        <w:fldChar w:fldCharType="begin"/>
      </w:r>
      <w:r>
        <w:instrText xml:space="preserve"> REF _Ref134997323 \h </w:instrText>
      </w:r>
      <w:r>
        <w:fldChar w:fldCharType="separate"/>
      </w:r>
      <w:r w:rsidR="00150FFC">
        <w:t xml:space="preserve">Figura </w:t>
      </w:r>
      <w:r w:rsidR="00150FFC">
        <w:rPr>
          <w:noProof/>
        </w:rPr>
        <w:t>35</w:t>
      </w:r>
      <w:r>
        <w:fldChar w:fldCharType="end"/>
      </w:r>
      <w:r>
        <w:t>).</w:t>
      </w:r>
    </w:p>
    <w:p w14:paraId="4E0D5CE5" w14:textId="5B8286A7" w:rsidR="002F49B6" w:rsidRDefault="002F49B6" w:rsidP="002F49B6">
      <w:pPr>
        <w:rPr>
          <w:lang w:val="es-MX"/>
        </w:rPr>
      </w:pPr>
      <w:r>
        <w:t>La mayor fuente de variación para la estructura espacial se presentó en la bocana Guascama entre la cuarta y la sexta estación.</w:t>
      </w:r>
    </w:p>
    <w:p w14:paraId="72019508" w14:textId="7128E421" w:rsidR="002B15FE" w:rsidRDefault="002B15FE">
      <w:pPr>
        <w:spacing w:before="0" w:after="0"/>
        <w:contextualSpacing w:val="0"/>
        <w:jc w:val="left"/>
        <w:rPr>
          <w:bCs w:val="0"/>
        </w:rPr>
      </w:pPr>
    </w:p>
    <w:p w14:paraId="59B09F09" w14:textId="77777777" w:rsidR="002B15FE" w:rsidRDefault="002B15FE" w:rsidP="002B15FE">
      <w:pPr>
        <w:pStyle w:val="Descripcin"/>
        <w:keepNext/>
        <w:jc w:val="center"/>
      </w:pPr>
      <w:r>
        <w:rPr>
          <w:noProof/>
        </w:rPr>
        <w:drawing>
          <wp:inline distT="0" distB="0" distL="0" distR="0" wp14:anchorId="0C05FC5B" wp14:editId="1D693FE9">
            <wp:extent cx="4322541" cy="6480000"/>
            <wp:effectExtent l="0" t="0" r="1905" b="0"/>
            <wp:docPr id="171727035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483150B" w14:textId="77777777" w:rsidR="002B15FE" w:rsidRDefault="002B15FE" w:rsidP="002B15FE">
      <w:pPr>
        <w:pStyle w:val="Descripcin"/>
      </w:pPr>
    </w:p>
    <w:p w14:paraId="64C139D8" w14:textId="22832AD0" w:rsidR="0074240B" w:rsidRDefault="002B15FE" w:rsidP="002F49B6">
      <w:pPr>
        <w:pStyle w:val="Descripcin"/>
        <w:jc w:val="both"/>
      </w:pPr>
      <w:bookmarkStart w:id="45" w:name="_Ref134997323"/>
      <w:r>
        <w:t xml:space="preserve">Figura </w:t>
      </w:r>
      <w:r>
        <w:fldChar w:fldCharType="begin"/>
      </w:r>
      <w:r>
        <w:instrText xml:space="preserve"> SEQ Figura \* ARABIC </w:instrText>
      </w:r>
      <w:r>
        <w:fldChar w:fldCharType="separate"/>
      </w:r>
      <w:r w:rsidR="00150FFC">
        <w:rPr>
          <w:noProof/>
        </w:rPr>
        <w:t>35</w:t>
      </w:r>
      <w:r>
        <w:fldChar w:fldCharType="end"/>
      </w:r>
      <w:bookmarkEnd w:id="45"/>
      <w:r>
        <w:t>.</w:t>
      </w:r>
      <w:r w:rsidR="002F49B6">
        <w:t xml:space="preserve"> </w:t>
      </w:r>
      <w:bookmarkStart w:id="46" w:name="_Hlk135043754"/>
      <w:r w:rsidR="002F49B6">
        <w:t xml:space="preserve">Distribución de la diversidad de nivel </w:t>
      </w:r>
      <w:r w:rsidR="002F49B6">
        <w:rPr>
          <w:vertAlign w:val="superscript"/>
        </w:rPr>
        <w:t>1</w:t>
      </w:r>
      <w:r w:rsidR="002F49B6">
        <w:t>D</w:t>
      </w:r>
      <w:r w:rsidR="00E41106">
        <w:t xml:space="preserve"> del fitoplancton</w:t>
      </w:r>
      <w:r w:rsidR="002F49B6">
        <w:t xml:space="preserve"> </w:t>
      </w:r>
      <w:r w:rsidR="002F49B6" w:rsidRPr="005F21F7">
        <w:t>en</w:t>
      </w:r>
      <w:r w:rsidR="002F49B6">
        <w:t xml:space="preserve"> relación con la distribución de la varianza espacial y la significancia de la prueba local de Moran para determinar autocorrelación espacial.</w:t>
      </w:r>
      <w:bookmarkEnd w:id="46"/>
    </w:p>
    <w:p w14:paraId="272EF988" w14:textId="77777777" w:rsidR="0074240B" w:rsidRDefault="0074240B">
      <w:pPr>
        <w:spacing w:before="0" w:after="0"/>
        <w:contextualSpacing w:val="0"/>
        <w:jc w:val="left"/>
        <w:rPr>
          <w:bCs w:val="0"/>
        </w:rPr>
      </w:pPr>
      <w:r>
        <w:br w:type="page"/>
      </w:r>
    </w:p>
    <w:p w14:paraId="502794BF" w14:textId="7F7BE811" w:rsidR="0074240B" w:rsidRDefault="0074240B" w:rsidP="0074240B">
      <w:r>
        <w:lastRenderedPageBreak/>
        <w:t xml:space="preserve">El valor más alto de la diversidad de nivel </w:t>
      </w:r>
      <w:r>
        <w:rPr>
          <w:vertAlign w:val="superscript"/>
        </w:rPr>
        <w:t>2</w:t>
      </w:r>
      <w:r>
        <w:t>D fue de 17 para la marea alta en el transecto de Guascama y el menor fue de 1.49 para la marea baja en el mismo transecto. Esta medida de diversidad no presentó una correlación espacial en ninguno de los períodos mareales (Marea Alta I de Moran= 0.01 p =0.2, Marea Baja I de Moran = -0.18 p =0.84) (</w:t>
      </w:r>
      <w:r w:rsidR="007A00B8">
        <w:fldChar w:fldCharType="begin"/>
      </w:r>
      <w:r w:rsidR="007A00B8">
        <w:instrText xml:space="preserve"> REF _Ref134997609 \h </w:instrText>
      </w:r>
      <w:r w:rsidR="007A00B8">
        <w:fldChar w:fldCharType="separate"/>
      </w:r>
      <w:r w:rsidR="00150FFC">
        <w:t xml:space="preserve">Figura </w:t>
      </w:r>
      <w:r w:rsidR="00150FFC">
        <w:rPr>
          <w:noProof/>
        </w:rPr>
        <w:t>36</w:t>
      </w:r>
      <w:r w:rsidR="007A00B8">
        <w:fldChar w:fldCharType="end"/>
      </w:r>
      <w:r>
        <w:t>).</w:t>
      </w:r>
    </w:p>
    <w:p w14:paraId="193382D8" w14:textId="67CE629D" w:rsidR="002B15FE" w:rsidRDefault="002B15FE">
      <w:pPr>
        <w:spacing w:before="0" w:after="0"/>
        <w:contextualSpacing w:val="0"/>
        <w:jc w:val="left"/>
        <w:rPr>
          <w:bCs w:val="0"/>
        </w:rPr>
      </w:pPr>
    </w:p>
    <w:p w14:paraId="21F1B922" w14:textId="77777777" w:rsidR="002B15FE" w:rsidRDefault="002B15FE" w:rsidP="002B15FE">
      <w:pPr>
        <w:pStyle w:val="Descripcin"/>
        <w:keepNext/>
        <w:jc w:val="center"/>
      </w:pPr>
      <w:r>
        <w:rPr>
          <w:noProof/>
        </w:rPr>
        <w:drawing>
          <wp:inline distT="0" distB="0" distL="0" distR="0" wp14:anchorId="497D67CF" wp14:editId="46EF3B55">
            <wp:extent cx="4322541" cy="6480000"/>
            <wp:effectExtent l="0" t="0" r="1905" b="0"/>
            <wp:docPr id="36084695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1385D0C3" w14:textId="77777777" w:rsidR="002B15FE" w:rsidRDefault="002B15FE" w:rsidP="002B15FE">
      <w:pPr>
        <w:pStyle w:val="Descripcin"/>
      </w:pPr>
    </w:p>
    <w:p w14:paraId="53C5B742" w14:textId="12B38437" w:rsidR="002B15FE" w:rsidRDefault="002B15FE" w:rsidP="002B15FE">
      <w:pPr>
        <w:pStyle w:val="Descripcin"/>
      </w:pPr>
      <w:bookmarkStart w:id="47" w:name="_Ref134997609"/>
      <w:r>
        <w:t xml:space="preserve">Figura </w:t>
      </w:r>
      <w:r>
        <w:fldChar w:fldCharType="begin"/>
      </w:r>
      <w:r>
        <w:instrText xml:space="preserve"> SEQ Figura \* ARABIC </w:instrText>
      </w:r>
      <w:r>
        <w:fldChar w:fldCharType="separate"/>
      </w:r>
      <w:r w:rsidR="00150FFC">
        <w:rPr>
          <w:noProof/>
        </w:rPr>
        <w:t>36</w:t>
      </w:r>
      <w:r>
        <w:fldChar w:fldCharType="end"/>
      </w:r>
      <w:bookmarkEnd w:id="47"/>
      <w:r>
        <w:t>.</w:t>
      </w:r>
      <w:r w:rsidR="007A00B8" w:rsidRPr="007A00B8">
        <w:t xml:space="preserve"> </w:t>
      </w:r>
      <w:r w:rsidR="007A00B8">
        <w:t xml:space="preserve">Distribución de la diversidad de nivel </w:t>
      </w:r>
      <w:r w:rsidR="007A00B8">
        <w:rPr>
          <w:vertAlign w:val="superscript"/>
        </w:rPr>
        <w:t>2</w:t>
      </w:r>
      <w:r w:rsidR="007A00B8">
        <w:t xml:space="preserve">D </w:t>
      </w:r>
      <w:r w:rsidR="00064D45">
        <w:t xml:space="preserve">del fitoplancton </w:t>
      </w:r>
      <w:r w:rsidR="007A00B8" w:rsidRPr="005F21F7">
        <w:t>en</w:t>
      </w:r>
      <w:r w:rsidR="007A00B8">
        <w:t xml:space="preserve"> relación con la distribución de la varianza espacial y la significancia de la prueba local de Moran para determinar autocorrelación espacial.</w:t>
      </w:r>
    </w:p>
    <w:p w14:paraId="704BA84C" w14:textId="5DE72380" w:rsidR="002B15FE" w:rsidRDefault="002B15FE">
      <w:pPr>
        <w:spacing w:before="0" w:after="0"/>
        <w:contextualSpacing w:val="0"/>
        <w:jc w:val="left"/>
      </w:pPr>
    </w:p>
    <w:p w14:paraId="33D9774B" w14:textId="77777777" w:rsidR="002B58BC" w:rsidRDefault="002B58BC">
      <w:pPr>
        <w:spacing w:before="0" w:after="0"/>
        <w:contextualSpacing w:val="0"/>
        <w:jc w:val="left"/>
      </w:pPr>
    </w:p>
    <w:p w14:paraId="12E7DB40" w14:textId="77777777" w:rsidR="002B58BC" w:rsidRDefault="002B58BC">
      <w:pPr>
        <w:spacing w:before="0" w:after="0"/>
        <w:contextualSpacing w:val="0"/>
        <w:jc w:val="left"/>
      </w:pPr>
    </w:p>
    <w:p w14:paraId="2EDA197F" w14:textId="77777777" w:rsidR="002B58BC" w:rsidRDefault="002B58BC">
      <w:pPr>
        <w:spacing w:before="0" w:after="0"/>
        <w:contextualSpacing w:val="0"/>
        <w:jc w:val="left"/>
      </w:pPr>
    </w:p>
    <w:p w14:paraId="24D73264" w14:textId="77777777" w:rsidR="002B58BC" w:rsidRDefault="002B58BC">
      <w:pPr>
        <w:spacing w:before="0" w:after="0"/>
        <w:contextualSpacing w:val="0"/>
        <w:jc w:val="left"/>
      </w:pPr>
    </w:p>
    <w:p w14:paraId="30169977" w14:textId="6AB4CE9D" w:rsidR="002B58BC" w:rsidRPr="00AD37E9" w:rsidRDefault="002B58BC">
      <w:pPr>
        <w:spacing w:before="0" w:after="0"/>
        <w:contextualSpacing w:val="0"/>
        <w:jc w:val="left"/>
      </w:pPr>
      <w:r>
        <w:lastRenderedPageBreak/>
        <w:t xml:space="preserve">El </w:t>
      </w:r>
      <w:r w:rsidR="00AD37E9">
        <w:t>valor</w:t>
      </w:r>
      <w:r>
        <w:t xml:space="preserve"> máximo de densidad celular que se encontró fue de 29298 </w:t>
      </w:r>
      <w:proofErr w:type="gramStart"/>
      <w:r>
        <w:t>cel.L</w:t>
      </w:r>
      <w:proofErr w:type="gramEnd"/>
      <w:r w:rsidRPr="002B58BC">
        <w:rPr>
          <w:vertAlign w:val="superscript"/>
        </w:rPr>
        <w:t>-1</w:t>
      </w:r>
      <w:r w:rsidR="00AD37E9">
        <w:t xml:space="preserve"> y el valor mínimo fue de 360 cel.L</w:t>
      </w:r>
      <w:r w:rsidR="00AD37E9" w:rsidRPr="002B58BC">
        <w:rPr>
          <w:vertAlign w:val="superscript"/>
        </w:rPr>
        <w:t>-1</w:t>
      </w:r>
      <w:r w:rsidR="00AD37E9">
        <w:t xml:space="preserve">, esto valores presentaron una tendencia a aumentar en el sector costero de los transectos. La densidad celular presentó una autocorrelación espacial positiva en la marea alta </w:t>
      </w:r>
      <w:r w:rsidR="00A82470">
        <w:t xml:space="preserve">(I de Moran = 0.15 p &lt;0.01) y una correlación positiva pero no significativa con p &lt; 0.05, pero siendo significativa con un p &lt; 0.1 (I de Moran = 0.09 p </w:t>
      </w:r>
      <w:r w:rsidR="002730AA">
        <w:t>=</w:t>
      </w:r>
      <w:r w:rsidR="00A82470">
        <w:t xml:space="preserve"> 0.07). la mayor fuente de variación significativa encontrada con el I de moran local se ubicó justo en la bocana de Sanquianga (</w:t>
      </w:r>
      <w:r w:rsidR="00A82470">
        <w:fldChar w:fldCharType="begin"/>
      </w:r>
      <w:r w:rsidR="00A82470">
        <w:instrText xml:space="preserve"> REF _Ref135031892 \h </w:instrText>
      </w:r>
      <w:r w:rsidR="00A82470">
        <w:fldChar w:fldCharType="separate"/>
      </w:r>
      <w:r w:rsidR="00150FFC">
        <w:t xml:space="preserve">Figura </w:t>
      </w:r>
      <w:r w:rsidR="00150FFC">
        <w:rPr>
          <w:noProof/>
        </w:rPr>
        <w:t>37</w:t>
      </w:r>
      <w:r w:rsidR="00A82470">
        <w:fldChar w:fldCharType="end"/>
      </w:r>
      <w:r w:rsidR="00A82470">
        <w:t>).</w:t>
      </w:r>
    </w:p>
    <w:p w14:paraId="37E7AFB3" w14:textId="77777777" w:rsidR="002B58BC" w:rsidRDefault="002B58BC">
      <w:pPr>
        <w:spacing w:before="0" w:after="0"/>
        <w:contextualSpacing w:val="0"/>
        <w:jc w:val="left"/>
        <w:rPr>
          <w:bCs w:val="0"/>
        </w:rPr>
      </w:pPr>
    </w:p>
    <w:p w14:paraId="3FD79FE0" w14:textId="77777777" w:rsidR="002B15FE" w:rsidRDefault="002B15FE" w:rsidP="002B15FE">
      <w:pPr>
        <w:pStyle w:val="Descripcin"/>
        <w:keepNext/>
        <w:jc w:val="center"/>
      </w:pPr>
      <w:r>
        <w:rPr>
          <w:noProof/>
        </w:rPr>
        <w:drawing>
          <wp:inline distT="0" distB="0" distL="0" distR="0" wp14:anchorId="778748A0" wp14:editId="4E4F379B">
            <wp:extent cx="4322541" cy="6480000"/>
            <wp:effectExtent l="0" t="0" r="1905" b="0"/>
            <wp:docPr id="155818284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502EFA59" w14:textId="77777777" w:rsidR="002B15FE" w:rsidRDefault="002B15FE" w:rsidP="002B15FE">
      <w:pPr>
        <w:pStyle w:val="Descripcin"/>
      </w:pPr>
    </w:p>
    <w:p w14:paraId="51154AC1" w14:textId="225D084C" w:rsidR="007A00B8" w:rsidRDefault="002B15FE" w:rsidP="007A00B8">
      <w:pPr>
        <w:pStyle w:val="Descripcin"/>
      </w:pPr>
      <w:bookmarkStart w:id="48" w:name="_Ref135031892"/>
      <w:r>
        <w:t xml:space="preserve">Figura </w:t>
      </w:r>
      <w:r>
        <w:fldChar w:fldCharType="begin"/>
      </w:r>
      <w:r>
        <w:instrText xml:space="preserve"> SEQ Figura \* ARABIC </w:instrText>
      </w:r>
      <w:r>
        <w:fldChar w:fldCharType="separate"/>
      </w:r>
      <w:r w:rsidR="00150FFC">
        <w:rPr>
          <w:noProof/>
        </w:rPr>
        <w:t>37</w:t>
      </w:r>
      <w:r>
        <w:fldChar w:fldCharType="end"/>
      </w:r>
      <w:bookmarkEnd w:id="48"/>
      <w:r>
        <w:t>.</w:t>
      </w:r>
      <w:r w:rsidR="007A00B8" w:rsidRPr="007A00B8">
        <w:t xml:space="preserve"> </w:t>
      </w:r>
      <w:r w:rsidR="007A00B8">
        <w:t xml:space="preserve">Distribución de la densidad celular de fitoplancton </w:t>
      </w:r>
      <w:r w:rsidR="007A00B8" w:rsidRPr="005F21F7">
        <w:t>en</w:t>
      </w:r>
      <w:r w:rsidR="007A00B8">
        <w:t xml:space="preserve"> relación con la distribución de la varianza espacial y la significancia de la prueba local de Moran para determinar autocorrelación espacial.</w:t>
      </w:r>
    </w:p>
    <w:p w14:paraId="0243B25C" w14:textId="38E19FA3" w:rsidR="002B15FE" w:rsidRDefault="002B15FE" w:rsidP="002B15FE">
      <w:pPr>
        <w:pStyle w:val="Descripcin"/>
      </w:pPr>
    </w:p>
    <w:p w14:paraId="52AA7788" w14:textId="77777777" w:rsidR="002B15FE" w:rsidRDefault="002B15FE">
      <w:pPr>
        <w:spacing w:before="0" w:after="0"/>
        <w:contextualSpacing w:val="0"/>
        <w:jc w:val="left"/>
        <w:rPr>
          <w:bCs w:val="0"/>
        </w:rPr>
      </w:pPr>
      <w:r>
        <w:br w:type="page"/>
      </w:r>
    </w:p>
    <w:p w14:paraId="772BC9A4" w14:textId="380253BA" w:rsidR="00A82470" w:rsidRPr="00A82470" w:rsidRDefault="00A82470" w:rsidP="00A82470">
      <w:pPr>
        <w:pStyle w:val="Descripcin"/>
        <w:keepNext/>
        <w:rPr>
          <w:noProof/>
        </w:rPr>
      </w:pPr>
      <w:r>
        <w:rPr>
          <w:noProof/>
        </w:rPr>
        <w:lastRenderedPageBreak/>
        <w:t xml:space="preserve">La clorofila presentó los mayores valores en el sector costero de los transectos de Sanquianga y Amarales durante la marea baja. Los mayores valores de concentración registrados fueron de 4.99 </w:t>
      </w:r>
      <w:r w:rsidR="00D9615B">
        <w:rPr>
          <w:noProof/>
        </w:rPr>
        <w:t>µ</w:t>
      </w:r>
      <w:r>
        <w:rPr>
          <w:noProof/>
        </w:rPr>
        <w:t>g . L</w:t>
      </w:r>
      <w:r w:rsidRPr="00A82470">
        <w:rPr>
          <w:noProof/>
          <w:vertAlign w:val="superscript"/>
        </w:rPr>
        <w:t>-1</w:t>
      </w:r>
      <w:r>
        <w:rPr>
          <w:noProof/>
        </w:rPr>
        <w:t xml:space="preserve"> y los menores fueron de 0.33 </w:t>
      </w:r>
      <w:r w:rsidR="00D9615B">
        <w:rPr>
          <w:noProof/>
        </w:rPr>
        <w:t>µ</w:t>
      </w:r>
      <w:r>
        <w:rPr>
          <w:noProof/>
        </w:rPr>
        <w:t>g . L</w:t>
      </w:r>
      <w:r w:rsidRPr="00A82470">
        <w:rPr>
          <w:noProof/>
          <w:vertAlign w:val="superscript"/>
        </w:rPr>
        <w:t>-1</w:t>
      </w:r>
      <w:r>
        <w:rPr>
          <w:noProof/>
        </w:rPr>
        <w:t xml:space="preserve">. </w:t>
      </w:r>
      <w:r w:rsidR="002730AA">
        <w:rPr>
          <w:noProof/>
        </w:rPr>
        <w:t xml:space="preserve">Se encontró una correlación positiva y significativa para la marea baja </w:t>
      </w:r>
      <w:r w:rsidR="002730AA">
        <w:t>(I de Moran = 0.17 p &lt; 0.05) pero no para la marea alta (I de Moran = 0-0.</w:t>
      </w:r>
      <w:proofErr w:type="gramStart"/>
      <w:r w:rsidR="002730AA">
        <w:t>15  p</w:t>
      </w:r>
      <w:proofErr w:type="gramEnd"/>
      <w:r w:rsidR="002730AA">
        <w:t xml:space="preserve"> = 0.56).</w:t>
      </w:r>
      <w:r w:rsidR="00D9615B">
        <w:t xml:space="preserve"> La principal fuente de variación de la concentración de la clorofila a en la marea baja se encontró en las inmediaciones de la bocana de Amarales y Sanquianga en el sector costero (</w:t>
      </w:r>
      <w:r w:rsidR="00D9615B">
        <w:fldChar w:fldCharType="begin"/>
      </w:r>
      <w:r w:rsidR="00D9615B">
        <w:instrText xml:space="preserve"> REF _Ref135032598 \h </w:instrText>
      </w:r>
      <w:r w:rsidR="00D9615B">
        <w:fldChar w:fldCharType="separate"/>
      </w:r>
      <w:r w:rsidR="00150FFC">
        <w:t xml:space="preserve">Figura </w:t>
      </w:r>
      <w:r w:rsidR="00150FFC">
        <w:rPr>
          <w:noProof/>
        </w:rPr>
        <w:t>38</w:t>
      </w:r>
      <w:r w:rsidR="00D9615B">
        <w:fldChar w:fldCharType="end"/>
      </w:r>
      <w:r w:rsidR="00D9615B">
        <w:t>).</w:t>
      </w:r>
    </w:p>
    <w:p w14:paraId="677D2192" w14:textId="77777777" w:rsidR="00A82470" w:rsidRPr="00A82470" w:rsidRDefault="00A82470" w:rsidP="00A82470"/>
    <w:p w14:paraId="3456FEEB" w14:textId="5BAF826F" w:rsidR="002B15FE" w:rsidRDefault="002B15FE" w:rsidP="002B15FE">
      <w:pPr>
        <w:pStyle w:val="Descripcin"/>
        <w:keepNext/>
        <w:jc w:val="center"/>
      </w:pPr>
      <w:r>
        <w:rPr>
          <w:noProof/>
        </w:rPr>
        <w:drawing>
          <wp:inline distT="0" distB="0" distL="0" distR="0" wp14:anchorId="2DC7749A" wp14:editId="01C6A2D3">
            <wp:extent cx="4322541" cy="6480000"/>
            <wp:effectExtent l="0" t="0" r="1905" b="0"/>
            <wp:docPr id="162203042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6C74BC95" w14:textId="77777777" w:rsidR="002B15FE" w:rsidRDefault="002B15FE" w:rsidP="002B15FE">
      <w:pPr>
        <w:pStyle w:val="Descripcin"/>
      </w:pPr>
    </w:p>
    <w:p w14:paraId="07A69A20" w14:textId="2ABB3419" w:rsidR="00D9615B" w:rsidRDefault="002B15FE" w:rsidP="00D9615B">
      <w:pPr>
        <w:pStyle w:val="Descripcin"/>
      </w:pPr>
      <w:bookmarkStart w:id="49" w:name="_Ref135032598"/>
      <w:r>
        <w:t xml:space="preserve">Figura </w:t>
      </w:r>
      <w:r>
        <w:fldChar w:fldCharType="begin"/>
      </w:r>
      <w:r>
        <w:instrText xml:space="preserve"> SEQ Figura \* ARABIC </w:instrText>
      </w:r>
      <w:r>
        <w:fldChar w:fldCharType="separate"/>
      </w:r>
      <w:r w:rsidR="00150FFC">
        <w:rPr>
          <w:noProof/>
        </w:rPr>
        <w:t>38</w:t>
      </w:r>
      <w:r>
        <w:fldChar w:fldCharType="end"/>
      </w:r>
      <w:bookmarkEnd w:id="49"/>
      <w:r>
        <w:t>.</w:t>
      </w:r>
      <w:r w:rsidR="00D9615B" w:rsidRPr="007A00B8">
        <w:t xml:space="preserve"> </w:t>
      </w:r>
      <w:r w:rsidR="00D9615B">
        <w:t>Distribución de la concentración de clorofila a en relación con la distribución de la varianza espacial y la significancia de la prueba local de Moran para determinar autocorrelación espacial.</w:t>
      </w:r>
    </w:p>
    <w:p w14:paraId="02E2C45D" w14:textId="2163810C" w:rsidR="00D9615B" w:rsidRDefault="00D9615B">
      <w:pPr>
        <w:spacing w:before="0" w:after="0"/>
        <w:contextualSpacing w:val="0"/>
        <w:jc w:val="left"/>
        <w:rPr>
          <w:bCs w:val="0"/>
        </w:rPr>
      </w:pPr>
      <w:r>
        <w:br w:type="page"/>
      </w:r>
    </w:p>
    <w:p w14:paraId="5DFBBBFE" w14:textId="6E2FDD37" w:rsidR="002B15FE" w:rsidRDefault="00D9615B" w:rsidP="00884C2B">
      <w:pPr>
        <w:pStyle w:val="Descripcin"/>
      </w:pPr>
      <w:r>
        <w:lastRenderedPageBreak/>
        <w:t xml:space="preserve">La estimación de los diferentes niveles de diversidad, basados en la densidad colectada (Número de individuos) para los transectos mostró que la diversidad </w:t>
      </w:r>
      <w:r w:rsidRPr="00D9615B">
        <w:rPr>
          <w:vertAlign w:val="superscript"/>
        </w:rPr>
        <w:t>0</w:t>
      </w:r>
      <w:r>
        <w:t>D es mayor en el transecto del Sanquianga</w:t>
      </w:r>
      <w:r w:rsidR="00A2128F">
        <w:t xml:space="preserve"> con un valor de aproximadamente 110 especies</w:t>
      </w:r>
      <w:r>
        <w:t>, seguido del transecto Guascama</w:t>
      </w:r>
      <w:r w:rsidR="002A7496">
        <w:t xml:space="preserve"> </w:t>
      </w:r>
      <w:r w:rsidR="00A2128F">
        <w:t>con aproximadamente 90 especies y</w:t>
      </w:r>
      <w:r>
        <w:t xml:space="preserve"> por último el transecto Amarales</w:t>
      </w:r>
      <w:r w:rsidR="00A2128F">
        <w:t xml:space="preserve"> con 75 especies, encontrándose diferencias entre estas. Para la diversidad </w:t>
      </w:r>
      <w:r w:rsidR="00A2128F">
        <w:rPr>
          <w:vertAlign w:val="superscript"/>
        </w:rPr>
        <w:t>1</w:t>
      </w:r>
      <w:r w:rsidR="00A2128F">
        <w:t xml:space="preserve">D y </w:t>
      </w:r>
      <w:r w:rsidR="00A2128F">
        <w:rPr>
          <w:vertAlign w:val="superscript"/>
        </w:rPr>
        <w:t>2</w:t>
      </w:r>
      <w:r w:rsidR="00A2128F">
        <w:t>D, no se encontraron diferencias entre los transectos (</w:t>
      </w:r>
      <w:r w:rsidR="00A2128F">
        <w:fldChar w:fldCharType="begin"/>
      </w:r>
      <w:r w:rsidR="00A2128F">
        <w:instrText xml:space="preserve"> REF _Ref135033830 \h </w:instrText>
      </w:r>
      <w:r w:rsidR="00A2128F">
        <w:fldChar w:fldCharType="separate"/>
      </w:r>
      <w:r w:rsidR="00150FFC">
        <w:t xml:space="preserve">Figura </w:t>
      </w:r>
      <w:r w:rsidR="00150FFC">
        <w:rPr>
          <w:noProof/>
        </w:rPr>
        <w:t>39</w:t>
      </w:r>
      <w:r w:rsidR="00A2128F">
        <w:fldChar w:fldCharType="end"/>
      </w:r>
      <w:r w:rsidR="00A2128F">
        <w:t xml:space="preserve">). Al comparar las mareas </w:t>
      </w:r>
      <w:r w:rsidR="00884C2B">
        <w:t xml:space="preserve">no se encontraron diferencias en la medición de ninguno de los niveles de diversidad, </w:t>
      </w:r>
      <w:proofErr w:type="spellStart"/>
      <w:r w:rsidR="00884C2B">
        <w:t>si</w:t>
      </w:r>
      <w:proofErr w:type="spellEnd"/>
      <w:r w:rsidR="00884C2B">
        <w:t xml:space="preserve"> embargo para los sectores se presentaron diferencias en la diversidad </w:t>
      </w:r>
      <w:r w:rsidR="00884C2B">
        <w:rPr>
          <w:vertAlign w:val="superscript"/>
        </w:rPr>
        <w:t>0</w:t>
      </w:r>
      <w:r w:rsidR="00884C2B">
        <w:t xml:space="preserve">D donde el sector costero fue mayor que el oceánico. La diversidad </w:t>
      </w:r>
      <w:r w:rsidR="00884C2B">
        <w:rPr>
          <w:vertAlign w:val="superscript"/>
        </w:rPr>
        <w:t>1</w:t>
      </w:r>
      <w:r w:rsidR="00884C2B">
        <w:t xml:space="preserve">D y </w:t>
      </w:r>
      <w:r w:rsidR="00884C2B">
        <w:rPr>
          <w:vertAlign w:val="superscript"/>
        </w:rPr>
        <w:t>2</w:t>
      </w:r>
      <w:r w:rsidR="00884C2B">
        <w:t>D no presentaron diferencias entre los sectores (</w:t>
      </w:r>
      <w:r w:rsidR="00884C2B">
        <w:fldChar w:fldCharType="begin"/>
      </w:r>
      <w:r w:rsidR="00884C2B">
        <w:instrText xml:space="preserve"> REF _Ref135033830 \h </w:instrText>
      </w:r>
      <w:r w:rsidR="00884C2B">
        <w:fldChar w:fldCharType="separate"/>
      </w:r>
      <w:r w:rsidR="00150FFC">
        <w:t xml:space="preserve">Figura </w:t>
      </w:r>
      <w:r w:rsidR="00150FFC">
        <w:rPr>
          <w:noProof/>
        </w:rPr>
        <w:t>39</w:t>
      </w:r>
      <w:r w:rsidR="00884C2B">
        <w:fldChar w:fldCharType="end"/>
      </w:r>
      <w:r w:rsidR="00884C2B">
        <w:t>).</w:t>
      </w:r>
    </w:p>
    <w:p w14:paraId="57B472FB" w14:textId="77777777" w:rsidR="00884C2B" w:rsidRPr="00884C2B" w:rsidRDefault="00884C2B" w:rsidP="00884C2B"/>
    <w:p w14:paraId="1D67E0FB" w14:textId="77777777" w:rsidR="002B15FE" w:rsidRDefault="002B15FE" w:rsidP="002B15FE">
      <w:pPr>
        <w:pStyle w:val="Descripcin"/>
        <w:jc w:val="center"/>
      </w:pPr>
      <w:r>
        <w:rPr>
          <w:noProof/>
        </w:rPr>
        <w:drawing>
          <wp:inline distT="0" distB="0" distL="0" distR="0" wp14:anchorId="34070675" wp14:editId="0C8F901F">
            <wp:extent cx="4626550" cy="6480000"/>
            <wp:effectExtent l="0" t="0" r="317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26550" cy="6480000"/>
                    </a:xfrm>
                    <a:prstGeom prst="rect">
                      <a:avLst/>
                    </a:prstGeom>
                    <a:noFill/>
                    <a:ln>
                      <a:noFill/>
                    </a:ln>
                  </pic:spPr>
                </pic:pic>
              </a:graphicData>
            </a:graphic>
          </wp:inline>
        </w:drawing>
      </w:r>
    </w:p>
    <w:p w14:paraId="352ED1A1" w14:textId="77777777" w:rsidR="002B15FE" w:rsidRPr="007B7693" w:rsidRDefault="002B15FE" w:rsidP="002B15FE"/>
    <w:p w14:paraId="602CDC29" w14:textId="66C1F5C7" w:rsidR="002B15FE" w:rsidRDefault="002B15FE" w:rsidP="002B15FE">
      <w:pPr>
        <w:pStyle w:val="Descripcin"/>
      </w:pPr>
      <w:bookmarkStart w:id="50" w:name="_Ref135033830"/>
      <w:r>
        <w:t xml:space="preserve">Figura </w:t>
      </w:r>
      <w:r>
        <w:fldChar w:fldCharType="begin"/>
      </w:r>
      <w:r>
        <w:instrText xml:space="preserve"> SEQ Figura \* ARABIC </w:instrText>
      </w:r>
      <w:r>
        <w:fldChar w:fldCharType="separate"/>
      </w:r>
      <w:r w:rsidR="00150FFC">
        <w:rPr>
          <w:noProof/>
        </w:rPr>
        <w:t>39</w:t>
      </w:r>
      <w:r>
        <w:rPr>
          <w:noProof/>
        </w:rPr>
        <w:fldChar w:fldCharType="end"/>
      </w:r>
      <w:bookmarkEnd w:id="50"/>
      <w:r>
        <w:t>.</w:t>
      </w:r>
      <w:r w:rsidR="00884C2B">
        <w:t xml:space="preserve"> Estimación y extrapolación de la </w:t>
      </w:r>
      <w:proofErr w:type="gramStart"/>
      <w:r w:rsidR="00884C2B">
        <w:t xml:space="preserve">diversidad  </w:t>
      </w:r>
      <w:r w:rsidR="00884C2B">
        <w:rPr>
          <w:vertAlign w:val="superscript"/>
        </w:rPr>
        <w:t>0</w:t>
      </w:r>
      <w:proofErr w:type="gramEnd"/>
      <w:r w:rsidR="00884C2B">
        <w:t xml:space="preserve">D, </w:t>
      </w:r>
      <w:r w:rsidR="00884C2B">
        <w:rPr>
          <w:vertAlign w:val="superscript"/>
        </w:rPr>
        <w:t>1</w:t>
      </w:r>
      <w:r w:rsidR="00884C2B">
        <w:t xml:space="preserve">D y </w:t>
      </w:r>
      <w:r w:rsidR="00884C2B">
        <w:rPr>
          <w:vertAlign w:val="superscript"/>
        </w:rPr>
        <w:t>2</w:t>
      </w:r>
      <w:r w:rsidR="00884C2B">
        <w:t>D del fitoplancton, en los transectos, períodos mareales y sectores en el delta del río Sanquianga.</w:t>
      </w:r>
    </w:p>
    <w:p w14:paraId="0EA213AB" w14:textId="16308219" w:rsidR="00186250" w:rsidRDefault="00186250" w:rsidP="002B15FE">
      <w:pPr>
        <w:jc w:val="center"/>
      </w:pPr>
      <w:r>
        <w:br w:type="page"/>
      </w:r>
    </w:p>
    <w:p w14:paraId="76C3A799" w14:textId="764ABE85" w:rsidR="00186250" w:rsidRDefault="009358E9" w:rsidP="00AD08AA">
      <w:r>
        <w:lastRenderedPageBreak/>
        <w:t>El análisis de agrupamiento con el escalamiento multidimensional no métrico basado en la composición de las especies de fitoplancton no evidenció la separación de ninguna de las categorías evaluadas y no se formaron grupos independientes, evidenciando homogeneidad espacial en la composición (</w:t>
      </w:r>
      <w:r>
        <w:fldChar w:fldCharType="begin"/>
      </w:r>
      <w:r>
        <w:instrText xml:space="preserve"> REF _Ref135035158 \h </w:instrText>
      </w:r>
      <w:r>
        <w:fldChar w:fldCharType="separate"/>
      </w:r>
      <w:r w:rsidR="00150FFC">
        <w:t xml:space="preserve">Figura </w:t>
      </w:r>
      <w:r w:rsidR="00150FFC">
        <w:rPr>
          <w:noProof/>
        </w:rPr>
        <w:t>40</w:t>
      </w:r>
      <w:r>
        <w:fldChar w:fldCharType="end"/>
      </w:r>
      <w:r>
        <w:t>).</w:t>
      </w:r>
    </w:p>
    <w:p w14:paraId="1F3029F7" w14:textId="7D0C3664" w:rsidR="00186250" w:rsidRDefault="00186250" w:rsidP="00AD08AA"/>
    <w:p w14:paraId="162C7CF1" w14:textId="1AFBC3D5" w:rsidR="00186250" w:rsidRDefault="00E2010A" w:rsidP="00AD08AA">
      <w:pPr>
        <w:pStyle w:val="Descripcin"/>
      </w:pPr>
      <w:r>
        <w:rPr>
          <w:noProof/>
        </w:rPr>
        <w:drawing>
          <wp:inline distT="0" distB="0" distL="0" distR="0" wp14:anchorId="1E0C2FFD" wp14:editId="61CD45CD">
            <wp:extent cx="5397500" cy="5397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97500" cy="5397500"/>
                    </a:xfrm>
                    <a:prstGeom prst="rect">
                      <a:avLst/>
                    </a:prstGeom>
                    <a:noFill/>
                    <a:ln>
                      <a:noFill/>
                    </a:ln>
                  </pic:spPr>
                </pic:pic>
              </a:graphicData>
            </a:graphic>
          </wp:inline>
        </w:drawing>
      </w:r>
    </w:p>
    <w:p w14:paraId="12E5CF50" w14:textId="77777777" w:rsidR="005A5976" w:rsidRDefault="005A5976" w:rsidP="00AD08AA">
      <w:pPr>
        <w:pStyle w:val="Descripcin"/>
      </w:pPr>
    </w:p>
    <w:p w14:paraId="25BC1E81" w14:textId="542BAD0F" w:rsidR="00370010" w:rsidRDefault="00186250" w:rsidP="00AD08AA">
      <w:pPr>
        <w:pStyle w:val="Descripcin"/>
      </w:pPr>
      <w:bookmarkStart w:id="51" w:name="_Ref135035158"/>
      <w:r>
        <w:t xml:space="preserve">Figura </w:t>
      </w:r>
      <w:r w:rsidR="005B2713">
        <w:fldChar w:fldCharType="begin"/>
      </w:r>
      <w:r w:rsidR="005B2713">
        <w:instrText xml:space="preserve"> SEQ Figura \* ARABIC </w:instrText>
      </w:r>
      <w:r w:rsidR="005B2713">
        <w:fldChar w:fldCharType="separate"/>
      </w:r>
      <w:r w:rsidR="00150FFC">
        <w:rPr>
          <w:noProof/>
        </w:rPr>
        <w:t>40</w:t>
      </w:r>
      <w:r w:rsidR="005B2713">
        <w:rPr>
          <w:noProof/>
        </w:rPr>
        <w:fldChar w:fldCharType="end"/>
      </w:r>
      <w:bookmarkEnd w:id="51"/>
      <w:r w:rsidR="005A5976">
        <w:rPr>
          <w:noProof/>
        </w:rPr>
        <w:t>.</w:t>
      </w:r>
      <w:r w:rsidR="009358E9">
        <w:rPr>
          <w:noProof/>
        </w:rPr>
        <w:t xml:space="preserve"> Análisis de escalamiento multidimensional no métrico (NMDS) </w:t>
      </w:r>
      <w:r w:rsidR="00E2010A">
        <w:rPr>
          <w:noProof/>
        </w:rPr>
        <w:t>basado en la composición de especies de fitoplancton agrupado por mareas, sectores y transectos.</w:t>
      </w:r>
    </w:p>
    <w:p w14:paraId="131E922E" w14:textId="346A31E2" w:rsidR="00370010" w:rsidRDefault="00370010" w:rsidP="00AD08AA"/>
    <w:p w14:paraId="3DEA4DFA" w14:textId="6C633D4E" w:rsidR="005274BE" w:rsidRDefault="00E05DD4" w:rsidP="005274BE">
      <w:pPr>
        <w:pStyle w:val="Ttulo3"/>
      </w:pPr>
      <w:r>
        <w:t>Ictioplancton</w:t>
      </w:r>
    </w:p>
    <w:p w14:paraId="744DD94F" w14:textId="24B0BD9F" w:rsidR="007B7693" w:rsidRDefault="007B7693" w:rsidP="007B7693"/>
    <w:p w14:paraId="2B6733B0" w14:textId="478B52FB" w:rsidR="00AF357C" w:rsidRDefault="007836C7" w:rsidP="007B7693">
      <w:r>
        <w:t xml:space="preserve">Se identificaron un total de 33 especies y UTO, con 13 familias de la cual la más diversa fue Scianidae </w:t>
      </w:r>
      <w:proofErr w:type="spellStart"/>
      <w:r>
        <w:t>sguida</w:t>
      </w:r>
      <w:proofErr w:type="spellEnd"/>
      <w:r>
        <w:t xml:space="preserve"> de Engraulidae, Scombridae y Gobiidae. </w:t>
      </w:r>
    </w:p>
    <w:p w14:paraId="46FB528E" w14:textId="77777777" w:rsidR="00AF357C" w:rsidRDefault="00AF357C">
      <w:pPr>
        <w:spacing w:before="0" w:after="0"/>
        <w:contextualSpacing w:val="0"/>
        <w:jc w:val="left"/>
      </w:pPr>
      <w:r>
        <w:br w:type="page"/>
      </w:r>
    </w:p>
    <w:p w14:paraId="0CE1A48A" w14:textId="1D4AC23F" w:rsidR="007B7693" w:rsidRDefault="007B7693" w:rsidP="007B7693">
      <w:pPr>
        <w:pStyle w:val="Descripcin"/>
        <w:keepNext/>
      </w:pPr>
      <w:r>
        <w:lastRenderedPageBreak/>
        <w:t xml:space="preserve">Tabla </w:t>
      </w:r>
      <w:r>
        <w:fldChar w:fldCharType="begin"/>
      </w:r>
      <w:r>
        <w:instrText xml:space="preserve"> SEQ Tabla \* ARABIC </w:instrText>
      </w:r>
      <w:r>
        <w:fldChar w:fldCharType="separate"/>
      </w:r>
      <w:r w:rsidR="00150FFC">
        <w:rPr>
          <w:noProof/>
        </w:rPr>
        <w:t>3</w:t>
      </w:r>
      <w:r>
        <w:fldChar w:fldCharType="end"/>
      </w:r>
      <w:r>
        <w:t>.</w:t>
      </w:r>
      <w:r w:rsidR="000474B3">
        <w:t xml:space="preserve"> </w:t>
      </w:r>
      <w:r w:rsidR="000474B3">
        <w:rPr>
          <w:lang w:val="es-MX"/>
        </w:rPr>
        <w:t xml:space="preserve">Listado de especies del </w:t>
      </w:r>
      <w:r w:rsidR="007836C7">
        <w:rPr>
          <w:lang w:val="es-MX"/>
        </w:rPr>
        <w:t>ictio</w:t>
      </w:r>
      <w:r w:rsidR="000474B3">
        <w:rPr>
          <w:lang w:val="es-MX"/>
        </w:rPr>
        <w:t>plancton de la desembocadura del delta Sanquianga. (+) Presencia en cada transecto.</w:t>
      </w:r>
    </w:p>
    <w:p w14:paraId="5F66CE77" w14:textId="77777777" w:rsidR="007B7693" w:rsidRPr="007B7693" w:rsidRDefault="007B7693" w:rsidP="007B7693"/>
    <w:tbl>
      <w:tblPr>
        <w:tblW w:w="6669" w:type="dxa"/>
        <w:jc w:val="center"/>
        <w:tblCellMar>
          <w:left w:w="70" w:type="dxa"/>
          <w:right w:w="70" w:type="dxa"/>
        </w:tblCellMar>
        <w:tblLook w:val="04A0" w:firstRow="1" w:lastRow="0" w:firstColumn="1" w:lastColumn="0" w:noHBand="0" w:noVBand="1"/>
      </w:tblPr>
      <w:tblGrid>
        <w:gridCol w:w="3040"/>
        <w:gridCol w:w="1200"/>
        <w:gridCol w:w="1200"/>
        <w:gridCol w:w="1229"/>
      </w:tblGrid>
      <w:tr w:rsidR="007B7693" w:rsidRPr="005A5976" w14:paraId="5C37F4F7" w14:textId="77777777" w:rsidTr="005A5976">
        <w:trPr>
          <w:trHeight w:val="300"/>
          <w:tblHeader/>
          <w:jc w:val="center"/>
        </w:trPr>
        <w:tc>
          <w:tcPr>
            <w:tcW w:w="3040" w:type="dxa"/>
            <w:vMerge w:val="restart"/>
            <w:tcBorders>
              <w:top w:val="single" w:sz="4" w:space="0" w:color="auto"/>
              <w:left w:val="nil"/>
              <w:bottom w:val="nil"/>
              <w:right w:val="nil"/>
            </w:tcBorders>
            <w:shd w:val="clear" w:color="auto" w:fill="auto"/>
            <w:noWrap/>
            <w:vAlign w:val="center"/>
            <w:hideMark/>
          </w:tcPr>
          <w:p w14:paraId="4570594A" w14:textId="77777777" w:rsidR="007B7693" w:rsidRPr="005A5976" w:rsidRDefault="007B7693" w:rsidP="005A5976">
            <w:pPr>
              <w:rPr>
                <w:lang w:val="es-CO" w:eastAsia="es-CO"/>
              </w:rPr>
            </w:pPr>
            <w:r w:rsidRPr="005A5976">
              <w:rPr>
                <w:lang w:eastAsia="es-CO"/>
              </w:rPr>
              <w:t>Taxón</w:t>
            </w:r>
          </w:p>
        </w:tc>
        <w:tc>
          <w:tcPr>
            <w:tcW w:w="3629" w:type="dxa"/>
            <w:gridSpan w:val="3"/>
            <w:tcBorders>
              <w:top w:val="single" w:sz="4" w:space="0" w:color="auto"/>
              <w:left w:val="nil"/>
              <w:bottom w:val="nil"/>
              <w:right w:val="nil"/>
            </w:tcBorders>
            <w:shd w:val="clear" w:color="auto" w:fill="auto"/>
            <w:vAlign w:val="center"/>
            <w:hideMark/>
          </w:tcPr>
          <w:p w14:paraId="021E3731" w14:textId="77777777" w:rsidR="007B7693" w:rsidRPr="005A5976" w:rsidRDefault="007B7693" w:rsidP="005A5976">
            <w:pPr>
              <w:rPr>
                <w:lang w:val="es-CO" w:eastAsia="es-CO"/>
              </w:rPr>
            </w:pPr>
            <w:r w:rsidRPr="005A5976">
              <w:rPr>
                <w:lang w:eastAsia="es-CO"/>
              </w:rPr>
              <w:t>Sitios</w:t>
            </w:r>
          </w:p>
        </w:tc>
      </w:tr>
      <w:tr w:rsidR="007B7693" w:rsidRPr="005A5976" w14:paraId="4D55B7AC" w14:textId="77777777" w:rsidTr="005A5976">
        <w:trPr>
          <w:trHeight w:val="300"/>
          <w:tblHeader/>
          <w:jc w:val="center"/>
        </w:trPr>
        <w:tc>
          <w:tcPr>
            <w:tcW w:w="3040" w:type="dxa"/>
            <w:vMerge/>
            <w:tcBorders>
              <w:top w:val="single" w:sz="4" w:space="0" w:color="auto"/>
              <w:left w:val="nil"/>
              <w:bottom w:val="nil"/>
              <w:right w:val="nil"/>
            </w:tcBorders>
            <w:vAlign w:val="center"/>
            <w:hideMark/>
          </w:tcPr>
          <w:p w14:paraId="69BDA157" w14:textId="77777777" w:rsidR="007B7693" w:rsidRPr="005A5976" w:rsidRDefault="007B7693" w:rsidP="005A5976">
            <w:pPr>
              <w:rPr>
                <w:lang w:val="es-CO" w:eastAsia="es-CO"/>
              </w:rPr>
            </w:pPr>
          </w:p>
        </w:tc>
        <w:tc>
          <w:tcPr>
            <w:tcW w:w="1200" w:type="dxa"/>
            <w:tcBorders>
              <w:top w:val="nil"/>
              <w:left w:val="nil"/>
              <w:bottom w:val="nil"/>
              <w:right w:val="nil"/>
            </w:tcBorders>
            <w:shd w:val="clear" w:color="auto" w:fill="auto"/>
            <w:vAlign w:val="center"/>
            <w:hideMark/>
          </w:tcPr>
          <w:p w14:paraId="2AE36FE2" w14:textId="77777777" w:rsidR="007B7693" w:rsidRPr="005A5976" w:rsidRDefault="007B7693" w:rsidP="005A5976">
            <w:pPr>
              <w:rPr>
                <w:lang w:val="es-CO" w:eastAsia="es-CO"/>
              </w:rPr>
            </w:pPr>
            <w:r w:rsidRPr="005A5976">
              <w:rPr>
                <w:lang w:eastAsia="es-CO"/>
              </w:rPr>
              <w:t>Amarales</w:t>
            </w:r>
          </w:p>
        </w:tc>
        <w:tc>
          <w:tcPr>
            <w:tcW w:w="1200" w:type="dxa"/>
            <w:tcBorders>
              <w:top w:val="nil"/>
              <w:left w:val="nil"/>
              <w:bottom w:val="nil"/>
              <w:right w:val="nil"/>
            </w:tcBorders>
            <w:shd w:val="clear" w:color="auto" w:fill="auto"/>
            <w:vAlign w:val="center"/>
            <w:hideMark/>
          </w:tcPr>
          <w:p w14:paraId="7247EC71" w14:textId="77777777" w:rsidR="007B7693" w:rsidRPr="005A5976" w:rsidRDefault="007B7693" w:rsidP="005A5976">
            <w:pPr>
              <w:rPr>
                <w:lang w:val="es-CO" w:eastAsia="es-CO"/>
              </w:rPr>
            </w:pPr>
            <w:r w:rsidRPr="005A5976">
              <w:rPr>
                <w:lang w:eastAsia="es-CO"/>
              </w:rPr>
              <w:t>Guascama</w:t>
            </w:r>
          </w:p>
        </w:tc>
        <w:tc>
          <w:tcPr>
            <w:tcW w:w="1229" w:type="dxa"/>
            <w:tcBorders>
              <w:top w:val="nil"/>
              <w:left w:val="nil"/>
              <w:bottom w:val="nil"/>
              <w:right w:val="nil"/>
            </w:tcBorders>
            <w:shd w:val="clear" w:color="auto" w:fill="auto"/>
            <w:vAlign w:val="center"/>
            <w:hideMark/>
          </w:tcPr>
          <w:p w14:paraId="4C46A5DC" w14:textId="77777777" w:rsidR="007B7693" w:rsidRPr="005A5976" w:rsidRDefault="007B7693" w:rsidP="005A5976">
            <w:pPr>
              <w:rPr>
                <w:lang w:val="es-CO" w:eastAsia="es-CO"/>
              </w:rPr>
            </w:pPr>
            <w:r w:rsidRPr="005A5976">
              <w:rPr>
                <w:lang w:eastAsia="es-CO"/>
              </w:rPr>
              <w:t>Sanquianga</w:t>
            </w:r>
          </w:p>
        </w:tc>
      </w:tr>
      <w:tr w:rsidR="007B7693" w:rsidRPr="005A5976" w14:paraId="3CBC3729"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C7417A6" w14:textId="77777777" w:rsidR="007B7693" w:rsidRPr="005A5976" w:rsidRDefault="007B7693" w:rsidP="005A5976">
            <w:pPr>
              <w:rPr>
                <w:lang w:val="es-CO" w:eastAsia="es-CO"/>
              </w:rPr>
            </w:pPr>
            <w:proofErr w:type="spellStart"/>
            <w:r w:rsidRPr="005A5976">
              <w:rPr>
                <w:lang w:val="es-CO" w:eastAsia="es-CO"/>
              </w:rPr>
              <w:t>Achiridae</w:t>
            </w:r>
            <w:proofErr w:type="spellEnd"/>
          </w:p>
        </w:tc>
      </w:tr>
      <w:tr w:rsidR="007B7693" w:rsidRPr="005A5976" w14:paraId="67271305"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B9D037A" w14:textId="77777777" w:rsidR="007B7693" w:rsidRPr="005A5976" w:rsidRDefault="007B7693" w:rsidP="005A5976">
            <w:pPr>
              <w:rPr>
                <w:i/>
                <w:iCs/>
                <w:lang w:val="en-CA" w:eastAsia="es-CO"/>
              </w:rPr>
            </w:pPr>
            <w:proofErr w:type="spellStart"/>
            <w:r w:rsidRPr="005A5976">
              <w:rPr>
                <w:i/>
                <w:iCs/>
                <w:lang w:val="en-CA" w:eastAsia="es-CO"/>
              </w:rPr>
              <w:t>Achirus</w:t>
            </w:r>
            <w:proofErr w:type="spellEnd"/>
            <w:r w:rsidRPr="005A5976">
              <w:rPr>
                <w:i/>
                <w:iCs/>
                <w:lang w:val="en-CA" w:eastAsia="es-CO"/>
              </w:rPr>
              <w:t xml:space="preserve"> sp.</w:t>
            </w:r>
            <w:proofErr w:type="gramStart"/>
            <w:r w:rsidRPr="005A5976">
              <w:rPr>
                <w:i/>
                <w:iCs/>
                <w:lang w:val="en-CA" w:eastAsia="es-CO"/>
              </w:rPr>
              <w:t xml:space="preserve">1  </w:t>
            </w:r>
            <w:proofErr w:type="spellStart"/>
            <w:r w:rsidRPr="005A5976">
              <w:rPr>
                <w:i/>
                <w:iCs/>
                <w:lang w:val="en-CA" w:eastAsia="es-CO"/>
              </w:rPr>
              <w:t>cf</w:t>
            </w:r>
            <w:proofErr w:type="gramEnd"/>
            <w:r w:rsidRPr="005A5976">
              <w:rPr>
                <w:i/>
                <w:iCs/>
                <w:lang w:val="en-CA" w:eastAsia="es-CO"/>
              </w:rPr>
              <w:t>:A</w:t>
            </w:r>
            <w:proofErr w:type="spellEnd"/>
            <w:r w:rsidRPr="005A5976">
              <w:rPr>
                <w:i/>
                <w:iCs/>
                <w:lang w:val="en-CA" w:eastAsia="es-CO"/>
              </w:rPr>
              <w:t xml:space="preserve">. </w:t>
            </w:r>
            <w:proofErr w:type="spellStart"/>
            <w:r w:rsidRPr="005A5976">
              <w:rPr>
                <w:i/>
                <w:iCs/>
                <w:lang w:val="en-CA" w:eastAsia="es-CO"/>
              </w:rPr>
              <w:t>kluzingeri</w:t>
            </w:r>
            <w:proofErr w:type="spellEnd"/>
          </w:p>
        </w:tc>
        <w:tc>
          <w:tcPr>
            <w:tcW w:w="1200" w:type="dxa"/>
            <w:tcBorders>
              <w:top w:val="nil"/>
              <w:left w:val="nil"/>
              <w:bottom w:val="nil"/>
              <w:right w:val="nil"/>
            </w:tcBorders>
            <w:shd w:val="clear" w:color="auto" w:fill="auto"/>
            <w:noWrap/>
            <w:vAlign w:val="bottom"/>
            <w:hideMark/>
          </w:tcPr>
          <w:p w14:paraId="719B222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77A334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60DB6B5" w14:textId="77777777" w:rsidR="007B7693" w:rsidRPr="005A5976" w:rsidRDefault="007B7693" w:rsidP="005A5976">
            <w:pPr>
              <w:jc w:val="center"/>
              <w:rPr>
                <w:lang w:val="es-CO" w:eastAsia="es-CO"/>
              </w:rPr>
            </w:pPr>
            <w:r w:rsidRPr="005A5976">
              <w:rPr>
                <w:lang w:val="es-CO" w:eastAsia="es-CO"/>
              </w:rPr>
              <w:t>+</w:t>
            </w:r>
          </w:p>
        </w:tc>
      </w:tr>
      <w:tr w:rsidR="007B7693" w:rsidRPr="005A5976" w14:paraId="72D55B4C"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1119BC7" w14:textId="77777777" w:rsidR="007B7693" w:rsidRPr="005A5976" w:rsidRDefault="007B7693" w:rsidP="005A5976">
            <w:pPr>
              <w:rPr>
                <w:i/>
                <w:iCs/>
                <w:lang w:val="es-CO" w:eastAsia="es-CO"/>
              </w:rPr>
            </w:pPr>
            <w:proofErr w:type="spellStart"/>
            <w:r w:rsidRPr="005A5976">
              <w:rPr>
                <w:i/>
                <w:iCs/>
                <w:lang w:val="es-CO" w:eastAsia="es-CO"/>
              </w:rPr>
              <w:t>Achiridae</w:t>
            </w:r>
            <w:proofErr w:type="spellEnd"/>
            <w:r w:rsidRPr="005A5976">
              <w:rPr>
                <w:i/>
                <w:iCs/>
                <w:lang w:val="es-CO" w:eastAsia="es-CO"/>
              </w:rPr>
              <w:t xml:space="preserve"> sp.1 </w:t>
            </w:r>
          </w:p>
        </w:tc>
        <w:tc>
          <w:tcPr>
            <w:tcW w:w="1200" w:type="dxa"/>
            <w:tcBorders>
              <w:top w:val="nil"/>
              <w:left w:val="nil"/>
              <w:bottom w:val="nil"/>
              <w:right w:val="nil"/>
            </w:tcBorders>
            <w:shd w:val="clear" w:color="auto" w:fill="auto"/>
            <w:noWrap/>
            <w:vAlign w:val="bottom"/>
            <w:hideMark/>
          </w:tcPr>
          <w:p w14:paraId="7B920FE2"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D78553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7C69685B" w14:textId="77777777" w:rsidR="007B7693" w:rsidRPr="005A5976" w:rsidRDefault="007B7693" w:rsidP="005A5976">
            <w:pPr>
              <w:jc w:val="center"/>
              <w:rPr>
                <w:lang w:val="es-CO" w:eastAsia="es-CO"/>
              </w:rPr>
            </w:pPr>
            <w:r w:rsidRPr="005A5976">
              <w:rPr>
                <w:lang w:val="es-CO" w:eastAsia="es-CO"/>
              </w:rPr>
              <w:t>+</w:t>
            </w:r>
          </w:p>
        </w:tc>
      </w:tr>
      <w:tr w:rsidR="007B7693" w:rsidRPr="005A5976" w14:paraId="2502E096"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7E1C76B4" w14:textId="77777777" w:rsidR="007B7693" w:rsidRPr="005A5976" w:rsidRDefault="007B7693" w:rsidP="005A5976">
            <w:pPr>
              <w:rPr>
                <w:lang w:val="es-CO" w:eastAsia="es-CO"/>
              </w:rPr>
            </w:pPr>
            <w:proofErr w:type="spellStart"/>
            <w:r w:rsidRPr="005A5976">
              <w:rPr>
                <w:lang w:val="es-CO" w:eastAsia="es-CO"/>
              </w:rPr>
              <w:t>Carangidae</w:t>
            </w:r>
            <w:proofErr w:type="spellEnd"/>
          </w:p>
        </w:tc>
      </w:tr>
      <w:tr w:rsidR="007B7693" w:rsidRPr="005A5976" w14:paraId="2BBE402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A6EA471" w14:textId="77777777" w:rsidR="007B7693" w:rsidRPr="005A5976" w:rsidRDefault="007B7693" w:rsidP="005A5976">
            <w:pPr>
              <w:rPr>
                <w:i/>
                <w:iCs/>
                <w:lang w:val="es-CO" w:eastAsia="es-CO"/>
              </w:rPr>
            </w:pPr>
            <w:proofErr w:type="spellStart"/>
            <w:proofErr w:type="gramStart"/>
            <w:r w:rsidRPr="005A5976">
              <w:rPr>
                <w:i/>
                <w:iCs/>
                <w:lang w:val="es-CO" w:eastAsia="es-CO"/>
              </w:rPr>
              <w:t>Seriola</w:t>
            </w:r>
            <w:proofErr w:type="spellEnd"/>
            <w:r w:rsidRPr="005A5976">
              <w:rPr>
                <w:i/>
                <w:iCs/>
                <w:lang w:val="es-CO" w:eastAsia="es-CO"/>
              </w:rPr>
              <w:t xml:space="preserve">  </w:t>
            </w:r>
            <w:proofErr w:type="spellStart"/>
            <w:r w:rsidRPr="005A5976">
              <w:rPr>
                <w:i/>
                <w:iCs/>
                <w:lang w:val="es-CO" w:eastAsia="es-CO"/>
              </w:rPr>
              <w:t>lalandi</w:t>
            </w:r>
            <w:proofErr w:type="spellEnd"/>
            <w:proofErr w:type="gramEnd"/>
          </w:p>
        </w:tc>
        <w:tc>
          <w:tcPr>
            <w:tcW w:w="1200" w:type="dxa"/>
            <w:tcBorders>
              <w:top w:val="nil"/>
              <w:left w:val="nil"/>
              <w:bottom w:val="nil"/>
              <w:right w:val="nil"/>
            </w:tcBorders>
            <w:shd w:val="clear" w:color="auto" w:fill="auto"/>
            <w:noWrap/>
            <w:vAlign w:val="bottom"/>
            <w:hideMark/>
          </w:tcPr>
          <w:p w14:paraId="01A78DF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FE33F2"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1A1B7E05" w14:textId="77777777" w:rsidR="007B7693" w:rsidRPr="005A5976" w:rsidRDefault="007B7693" w:rsidP="005A5976">
            <w:pPr>
              <w:jc w:val="center"/>
              <w:rPr>
                <w:lang w:val="es-CO" w:eastAsia="es-CO"/>
              </w:rPr>
            </w:pPr>
            <w:r w:rsidRPr="005A5976">
              <w:rPr>
                <w:lang w:val="es-CO" w:eastAsia="es-CO"/>
              </w:rPr>
              <w:t>+</w:t>
            </w:r>
          </w:p>
        </w:tc>
      </w:tr>
      <w:tr w:rsidR="007B7693" w:rsidRPr="005A5976" w14:paraId="2234326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CAFC816" w14:textId="77777777" w:rsidR="007B7693" w:rsidRPr="005A5976" w:rsidRDefault="007B7693" w:rsidP="005A5976">
            <w:pPr>
              <w:rPr>
                <w:i/>
                <w:iCs/>
                <w:lang w:val="es-CO" w:eastAsia="es-CO"/>
              </w:rPr>
            </w:pPr>
            <w:proofErr w:type="spellStart"/>
            <w:r w:rsidRPr="005A5976">
              <w:rPr>
                <w:i/>
                <w:iCs/>
                <w:lang w:val="es-CO" w:eastAsia="es-CO"/>
              </w:rPr>
              <w:t>Chloroscombrus</w:t>
            </w:r>
            <w:proofErr w:type="spellEnd"/>
            <w:r w:rsidRPr="005A5976">
              <w:rPr>
                <w:i/>
                <w:iCs/>
                <w:lang w:val="es-CO" w:eastAsia="es-CO"/>
              </w:rPr>
              <w:t xml:space="preserve"> orqueta</w:t>
            </w:r>
          </w:p>
        </w:tc>
        <w:tc>
          <w:tcPr>
            <w:tcW w:w="1200" w:type="dxa"/>
            <w:tcBorders>
              <w:top w:val="nil"/>
              <w:left w:val="nil"/>
              <w:bottom w:val="nil"/>
              <w:right w:val="nil"/>
            </w:tcBorders>
            <w:shd w:val="clear" w:color="auto" w:fill="auto"/>
            <w:noWrap/>
            <w:vAlign w:val="bottom"/>
            <w:hideMark/>
          </w:tcPr>
          <w:p w14:paraId="3E9BC0C2"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783E9CA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50CAC21" w14:textId="77777777" w:rsidR="007B7693" w:rsidRPr="005A5976" w:rsidRDefault="007B7693" w:rsidP="005A5976">
            <w:pPr>
              <w:jc w:val="center"/>
              <w:rPr>
                <w:lang w:val="es-CO" w:eastAsia="es-CO"/>
              </w:rPr>
            </w:pPr>
            <w:r w:rsidRPr="005A5976">
              <w:rPr>
                <w:lang w:val="es-CO" w:eastAsia="es-CO"/>
              </w:rPr>
              <w:t>+</w:t>
            </w:r>
          </w:p>
        </w:tc>
      </w:tr>
      <w:tr w:rsidR="007B7693" w:rsidRPr="005A5976" w14:paraId="526A2999"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477E46AD" w14:textId="77777777" w:rsidR="007B7693" w:rsidRPr="005A5976" w:rsidRDefault="007B7693" w:rsidP="005A5976">
            <w:pPr>
              <w:rPr>
                <w:lang w:val="es-CO" w:eastAsia="es-CO"/>
              </w:rPr>
            </w:pPr>
            <w:proofErr w:type="spellStart"/>
            <w:r w:rsidRPr="005A5976">
              <w:rPr>
                <w:lang w:val="es-CO" w:eastAsia="es-CO"/>
              </w:rPr>
              <w:t>Engraulidae</w:t>
            </w:r>
            <w:proofErr w:type="spellEnd"/>
          </w:p>
        </w:tc>
      </w:tr>
      <w:tr w:rsidR="007B7693" w:rsidRPr="005A5976" w14:paraId="4CE14DCA"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DCAA8C0" w14:textId="77777777" w:rsidR="007B7693" w:rsidRPr="005A5976" w:rsidRDefault="007B7693" w:rsidP="005A5976">
            <w:pPr>
              <w:rPr>
                <w:i/>
                <w:iCs/>
                <w:lang w:val="es-CO" w:eastAsia="es-CO"/>
              </w:rPr>
            </w:pPr>
            <w:r w:rsidRPr="005A5976">
              <w:rPr>
                <w:i/>
                <w:iCs/>
                <w:lang w:val="es-CO" w:eastAsia="es-CO"/>
              </w:rPr>
              <w:t xml:space="preserve">Anchoa sp.1  </w:t>
            </w:r>
          </w:p>
        </w:tc>
        <w:tc>
          <w:tcPr>
            <w:tcW w:w="1200" w:type="dxa"/>
            <w:tcBorders>
              <w:top w:val="nil"/>
              <w:left w:val="nil"/>
              <w:bottom w:val="nil"/>
              <w:right w:val="nil"/>
            </w:tcBorders>
            <w:shd w:val="clear" w:color="auto" w:fill="auto"/>
            <w:noWrap/>
            <w:vAlign w:val="bottom"/>
            <w:hideMark/>
          </w:tcPr>
          <w:p w14:paraId="72B8A33E"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05B6508"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D3F9FC6" w14:textId="77777777" w:rsidR="007B7693" w:rsidRPr="005A5976" w:rsidRDefault="007B7693" w:rsidP="005A5976">
            <w:pPr>
              <w:jc w:val="center"/>
              <w:rPr>
                <w:lang w:val="es-CO" w:eastAsia="es-CO"/>
              </w:rPr>
            </w:pPr>
          </w:p>
        </w:tc>
      </w:tr>
      <w:tr w:rsidR="007B7693" w:rsidRPr="005A5976" w14:paraId="6906824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A721692" w14:textId="77777777" w:rsidR="007B7693" w:rsidRPr="005A5976" w:rsidRDefault="007B7693" w:rsidP="005A5976">
            <w:pPr>
              <w:rPr>
                <w:i/>
                <w:iCs/>
                <w:lang w:val="es-CO" w:eastAsia="es-CO"/>
              </w:rPr>
            </w:pPr>
            <w:r w:rsidRPr="005A5976">
              <w:rPr>
                <w:i/>
                <w:iCs/>
                <w:lang w:val="es-CO" w:eastAsia="es-CO"/>
              </w:rPr>
              <w:t>Anchoa sp.2</w:t>
            </w:r>
          </w:p>
        </w:tc>
        <w:tc>
          <w:tcPr>
            <w:tcW w:w="1200" w:type="dxa"/>
            <w:tcBorders>
              <w:top w:val="nil"/>
              <w:left w:val="nil"/>
              <w:bottom w:val="nil"/>
              <w:right w:val="nil"/>
            </w:tcBorders>
            <w:shd w:val="clear" w:color="auto" w:fill="auto"/>
            <w:noWrap/>
            <w:vAlign w:val="bottom"/>
            <w:hideMark/>
          </w:tcPr>
          <w:p w14:paraId="05D8D73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AC58D08"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7C05841" w14:textId="77777777" w:rsidR="007B7693" w:rsidRPr="005A5976" w:rsidRDefault="007B7693" w:rsidP="005A5976">
            <w:pPr>
              <w:jc w:val="center"/>
              <w:rPr>
                <w:lang w:val="es-CO" w:eastAsia="es-CO"/>
              </w:rPr>
            </w:pPr>
            <w:r w:rsidRPr="005A5976">
              <w:rPr>
                <w:lang w:val="es-CO" w:eastAsia="es-CO"/>
              </w:rPr>
              <w:t>+</w:t>
            </w:r>
          </w:p>
        </w:tc>
      </w:tr>
      <w:tr w:rsidR="007B7693" w:rsidRPr="005A5976" w14:paraId="1851F3F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9C03D93" w14:textId="77777777" w:rsidR="007B7693" w:rsidRPr="005A5976" w:rsidRDefault="007B7693" w:rsidP="005A5976">
            <w:pPr>
              <w:rPr>
                <w:i/>
                <w:iCs/>
                <w:lang w:val="es-CO" w:eastAsia="es-CO"/>
              </w:rPr>
            </w:pPr>
            <w:proofErr w:type="spellStart"/>
            <w:proofErr w:type="gramStart"/>
            <w:r w:rsidRPr="005A5976">
              <w:rPr>
                <w:i/>
                <w:iCs/>
                <w:lang w:val="es-CO" w:eastAsia="es-CO"/>
              </w:rPr>
              <w:t>Cetengraulis</w:t>
            </w:r>
            <w:proofErr w:type="spellEnd"/>
            <w:r w:rsidRPr="005A5976">
              <w:rPr>
                <w:i/>
                <w:iCs/>
                <w:lang w:val="es-CO" w:eastAsia="es-CO"/>
              </w:rPr>
              <w:t xml:space="preserve">  </w:t>
            </w:r>
            <w:proofErr w:type="spellStart"/>
            <w:r w:rsidRPr="005A5976">
              <w:rPr>
                <w:i/>
                <w:iCs/>
                <w:lang w:val="es-CO" w:eastAsia="es-CO"/>
              </w:rPr>
              <w:t>mysticetus</w:t>
            </w:r>
            <w:proofErr w:type="spellEnd"/>
            <w:proofErr w:type="gramEnd"/>
          </w:p>
        </w:tc>
        <w:tc>
          <w:tcPr>
            <w:tcW w:w="1200" w:type="dxa"/>
            <w:tcBorders>
              <w:top w:val="nil"/>
              <w:left w:val="nil"/>
              <w:bottom w:val="nil"/>
              <w:right w:val="nil"/>
            </w:tcBorders>
            <w:shd w:val="clear" w:color="auto" w:fill="auto"/>
            <w:noWrap/>
            <w:vAlign w:val="bottom"/>
            <w:hideMark/>
          </w:tcPr>
          <w:p w14:paraId="1F070633"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B85852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7C530774" w14:textId="77777777" w:rsidR="007B7693" w:rsidRPr="005A5976" w:rsidRDefault="007B7693" w:rsidP="005A5976">
            <w:pPr>
              <w:jc w:val="center"/>
              <w:rPr>
                <w:lang w:val="es-CO" w:eastAsia="es-CO"/>
              </w:rPr>
            </w:pPr>
            <w:r w:rsidRPr="005A5976">
              <w:rPr>
                <w:lang w:val="es-CO" w:eastAsia="es-CO"/>
              </w:rPr>
              <w:t>+</w:t>
            </w:r>
          </w:p>
        </w:tc>
      </w:tr>
      <w:tr w:rsidR="007B7693" w:rsidRPr="005A5976" w14:paraId="1F412538"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1B080F56" w14:textId="77777777" w:rsidR="007B7693" w:rsidRPr="005A5976" w:rsidRDefault="007B7693" w:rsidP="005A5976">
            <w:pPr>
              <w:rPr>
                <w:lang w:val="es-CO" w:eastAsia="es-CO"/>
              </w:rPr>
            </w:pPr>
            <w:proofErr w:type="spellStart"/>
            <w:r w:rsidRPr="005A5976">
              <w:rPr>
                <w:lang w:val="es-CO" w:eastAsia="es-CO"/>
              </w:rPr>
              <w:t>Gerreidae</w:t>
            </w:r>
            <w:proofErr w:type="spellEnd"/>
          </w:p>
        </w:tc>
      </w:tr>
      <w:tr w:rsidR="007B7693" w:rsidRPr="005A5976" w14:paraId="2D5EFF0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213D9A0E" w14:textId="77777777" w:rsidR="007B7693" w:rsidRPr="005A5976" w:rsidRDefault="007B7693" w:rsidP="005A5976">
            <w:pPr>
              <w:rPr>
                <w:i/>
                <w:iCs/>
                <w:lang w:val="es-CO" w:eastAsia="es-CO"/>
              </w:rPr>
            </w:pPr>
            <w:proofErr w:type="spellStart"/>
            <w:r w:rsidRPr="005A5976">
              <w:rPr>
                <w:i/>
                <w:iCs/>
                <w:lang w:val="es-CO" w:eastAsia="es-CO"/>
              </w:rPr>
              <w:t>Gerreidae</w:t>
            </w:r>
            <w:proofErr w:type="spellEnd"/>
            <w:r w:rsidRPr="005A5976">
              <w:rPr>
                <w:i/>
                <w:iCs/>
                <w:lang w:val="es-CO" w:eastAsia="es-CO"/>
              </w:rPr>
              <w:t xml:space="preserve"> sp.1 </w:t>
            </w:r>
          </w:p>
        </w:tc>
        <w:tc>
          <w:tcPr>
            <w:tcW w:w="1200" w:type="dxa"/>
            <w:tcBorders>
              <w:top w:val="nil"/>
              <w:left w:val="nil"/>
              <w:bottom w:val="nil"/>
              <w:right w:val="nil"/>
            </w:tcBorders>
            <w:shd w:val="clear" w:color="auto" w:fill="auto"/>
            <w:noWrap/>
            <w:vAlign w:val="bottom"/>
            <w:hideMark/>
          </w:tcPr>
          <w:p w14:paraId="534BD43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F19269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2EB0657" w14:textId="77777777" w:rsidR="007B7693" w:rsidRPr="005A5976" w:rsidRDefault="007B7693" w:rsidP="005A5976">
            <w:pPr>
              <w:jc w:val="center"/>
              <w:rPr>
                <w:lang w:val="es-CO" w:eastAsia="es-CO"/>
              </w:rPr>
            </w:pPr>
          </w:p>
        </w:tc>
      </w:tr>
      <w:tr w:rsidR="007B7693" w:rsidRPr="005A5976" w14:paraId="6BBEA847"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069F3E7" w14:textId="77777777" w:rsidR="007B7693" w:rsidRPr="005A5976" w:rsidRDefault="007B7693" w:rsidP="005A5976">
            <w:pPr>
              <w:rPr>
                <w:lang w:val="es-CO" w:eastAsia="es-CO"/>
              </w:rPr>
            </w:pPr>
            <w:proofErr w:type="spellStart"/>
            <w:r w:rsidRPr="005A5976">
              <w:rPr>
                <w:lang w:val="es-CO" w:eastAsia="es-CO"/>
              </w:rPr>
              <w:t>Gobiesocidae</w:t>
            </w:r>
            <w:proofErr w:type="spellEnd"/>
          </w:p>
        </w:tc>
      </w:tr>
      <w:tr w:rsidR="007B7693" w:rsidRPr="005A5976" w14:paraId="49A73F14"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0C4A90F3" w14:textId="77777777" w:rsidR="007B7693" w:rsidRPr="005A5976" w:rsidRDefault="007B7693" w:rsidP="005A5976">
            <w:pPr>
              <w:rPr>
                <w:i/>
                <w:iCs/>
                <w:lang w:val="es-CO" w:eastAsia="es-CO"/>
              </w:rPr>
            </w:pPr>
            <w:proofErr w:type="spellStart"/>
            <w:r w:rsidRPr="005A5976">
              <w:rPr>
                <w:i/>
                <w:iCs/>
                <w:lang w:val="es-CO" w:eastAsia="es-CO"/>
              </w:rPr>
              <w:t>Gobiesox</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23A77626"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A6C484C"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71E8A2A" w14:textId="77777777" w:rsidR="007B7693" w:rsidRPr="005A5976" w:rsidRDefault="007B7693" w:rsidP="005A5976">
            <w:pPr>
              <w:jc w:val="center"/>
              <w:rPr>
                <w:lang w:val="es-CO" w:eastAsia="es-CO"/>
              </w:rPr>
            </w:pPr>
            <w:r w:rsidRPr="005A5976">
              <w:rPr>
                <w:lang w:val="es-CO" w:eastAsia="es-CO"/>
              </w:rPr>
              <w:t>+</w:t>
            </w:r>
          </w:p>
        </w:tc>
      </w:tr>
      <w:tr w:rsidR="007B7693" w:rsidRPr="005A5976" w14:paraId="1AE19234"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02BC998" w14:textId="77777777" w:rsidR="007B7693" w:rsidRPr="005A5976" w:rsidRDefault="007B7693" w:rsidP="005A5976">
            <w:pPr>
              <w:rPr>
                <w:lang w:val="es-CO" w:eastAsia="es-CO"/>
              </w:rPr>
            </w:pPr>
            <w:proofErr w:type="spellStart"/>
            <w:r w:rsidRPr="005A5976">
              <w:rPr>
                <w:lang w:val="es-CO" w:eastAsia="es-CO"/>
              </w:rPr>
              <w:t>Gobiidae</w:t>
            </w:r>
            <w:proofErr w:type="spellEnd"/>
          </w:p>
        </w:tc>
      </w:tr>
      <w:tr w:rsidR="007B7693" w:rsidRPr="005A5976" w14:paraId="318C72B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AB2A164" w14:textId="77777777" w:rsidR="007B7693" w:rsidRPr="005A5976" w:rsidRDefault="007B7693" w:rsidP="005A5976">
            <w:pPr>
              <w:rPr>
                <w:i/>
                <w:iCs/>
                <w:lang w:val="es-CO" w:eastAsia="es-CO"/>
              </w:rPr>
            </w:pPr>
            <w:proofErr w:type="spellStart"/>
            <w:r w:rsidRPr="005A5976">
              <w:rPr>
                <w:i/>
                <w:iCs/>
                <w:lang w:val="es-CO" w:eastAsia="es-CO"/>
              </w:rPr>
              <w:t>Gobiidae</w:t>
            </w:r>
            <w:proofErr w:type="spellEnd"/>
            <w:r w:rsidRPr="005A5976">
              <w:rPr>
                <w:i/>
                <w:iCs/>
                <w:lang w:val="es-CO" w:eastAsia="es-CO"/>
              </w:rPr>
              <w:t xml:space="preserve"> sp.7</w:t>
            </w:r>
          </w:p>
        </w:tc>
        <w:tc>
          <w:tcPr>
            <w:tcW w:w="1200" w:type="dxa"/>
            <w:tcBorders>
              <w:top w:val="nil"/>
              <w:left w:val="nil"/>
              <w:bottom w:val="nil"/>
              <w:right w:val="nil"/>
            </w:tcBorders>
            <w:shd w:val="clear" w:color="auto" w:fill="auto"/>
            <w:noWrap/>
            <w:vAlign w:val="bottom"/>
            <w:hideMark/>
          </w:tcPr>
          <w:p w14:paraId="11E664A1"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EAF2C29"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13DF929" w14:textId="77777777" w:rsidR="007B7693" w:rsidRPr="005A5976" w:rsidRDefault="007B7693" w:rsidP="005A5976">
            <w:pPr>
              <w:jc w:val="center"/>
              <w:rPr>
                <w:lang w:val="es-CO" w:eastAsia="es-CO"/>
              </w:rPr>
            </w:pPr>
            <w:r w:rsidRPr="005A5976">
              <w:rPr>
                <w:lang w:val="es-CO" w:eastAsia="es-CO"/>
              </w:rPr>
              <w:t>+</w:t>
            </w:r>
          </w:p>
        </w:tc>
      </w:tr>
      <w:tr w:rsidR="007B7693" w:rsidRPr="005A5976" w14:paraId="3FDACB1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41886C7" w14:textId="77777777" w:rsidR="007B7693" w:rsidRPr="005A5976" w:rsidRDefault="007B7693" w:rsidP="005A5976">
            <w:pPr>
              <w:rPr>
                <w:i/>
                <w:iCs/>
                <w:lang w:val="es-CO" w:eastAsia="es-CO"/>
              </w:rPr>
            </w:pPr>
            <w:proofErr w:type="spellStart"/>
            <w:r w:rsidRPr="005A5976">
              <w:rPr>
                <w:i/>
                <w:iCs/>
                <w:lang w:val="es-CO" w:eastAsia="es-CO"/>
              </w:rPr>
              <w:t>Gobiidae</w:t>
            </w:r>
            <w:proofErr w:type="spellEnd"/>
            <w:r w:rsidRPr="005A5976">
              <w:rPr>
                <w:i/>
                <w:iCs/>
                <w:lang w:val="es-CO" w:eastAsia="es-CO"/>
              </w:rPr>
              <w:t xml:space="preserve"> </w:t>
            </w:r>
            <w:proofErr w:type="spellStart"/>
            <w:r w:rsidRPr="005A5976">
              <w:rPr>
                <w:i/>
                <w:iCs/>
                <w:lang w:val="es-CO" w:eastAsia="es-CO"/>
              </w:rPr>
              <w:t>cf</w:t>
            </w:r>
            <w:proofErr w:type="spellEnd"/>
            <w:r w:rsidRPr="005A5976">
              <w:rPr>
                <w:i/>
                <w:iCs/>
                <w:lang w:val="es-CO" w:eastAsia="es-CO"/>
              </w:rPr>
              <w:t xml:space="preserve">: </w:t>
            </w:r>
            <w:proofErr w:type="spellStart"/>
            <w:r w:rsidRPr="005A5976">
              <w:rPr>
                <w:i/>
                <w:iCs/>
                <w:lang w:val="es-CO" w:eastAsia="es-CO"/>
              </w:rPr>
              <w:t>Gobulus</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6BF76D03"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E1DFB8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F4687F7" w14:textId="77777777" w:rsidR="007B7693" w:rsidRPr="005A5976" w:rsidRDefault="007B7693" w:rsidP="005A5976">
            <w:pPr>
              <w:jc w:val="center"/>
              <w:rPr>
                <w:lang w:val="es-CO" w:eastAsia="es-CO"/>
              </w:rPr>
            </w:pPr>
            <w:r w:rsidRPr="005A5976">
              <w:rPr>
                <w:lang w:val="es-CO" w:eastAsia="es-CO"/>
              </w:rPr>
              <w:t>+</w:t>
            </w:r>
          </w:p>
        </w:tc>
      </w:tr>
      <w:tr w:rsidR="007B7693" w:rsidRPr="005A5976" w14:paraId="3E0FC5F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7AF4D89" w14:textId="77777777" w:rsidR="007B7693" w:rsidRPr="005A5976" w:rsidRDefault="007B7693" w:rsidP="005A5976">
            <w:pPr>
              <w:rPr>
                <w:i/>
                <w:iCs/>
                <w:lang w:val="es-CO" w:eastAsia="es-CO"/>
              </w:rPr>
            </w:pPr>
            <w:proofErr w:type="spellStart"/>
            <w:r w:rsidRPr="005A5976">
              <w:rPr>
                <w:i/>
                <w:iCs/>
                <w:lang w:val="es-CO" w:eastAsia="es-CO"/>
              </w:rPr>
              <w:t>Gobiidae</w:t>
            </w:r>
            <w:proofErr w:type="spellEnd"/>
            <w:r w:rsidRPr="005A5976">
              <w:rPr>
                <w:i/>
                <w:iCs/>
                <w:lang w:val="es-CO" w:eastAsia="es-CO"/>
              </w:rPr>
              <w:t xml:space="preserve"> sp.8</w:t>
            </w:r>
          </w:p>
        </w:tc>
        <w:tc>
          <w:tcPr>
            <w:tcW w:w="1200" w:type="dxa"/>
            <w:tcBorders>
              <w:top w:val="nil"/>
              <w:left w:val="nil"/>
              <w:bottom w:val="nil"/>
              <w:right w:val="nil"/>
            </w:tcBorders>
            <w:shd w:val="clear" w:color="auto" w:fill="auto"/>
            <w:noWrap/>
            <w:vAlign w:val="bottom"/>
            <w:hideMark/>
          </w:tcPr>
          <w:p w14:paraId="2B3E627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54B6C4"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3F44BE1" w14:textId="77777777" w:rsidR="007B7693" w:rsidRPr="005A5976" w:rsidRDefault="007B7693" w:rsidP="005A5976">
            <w:pPr>
              <w:jc w:val="center"/>
              <w:rPr>
                <w:lang w:val="es-CO" w:eastAsia="es-CO"/>
              </w:rPr>
            </w:pPr>
            <w:r w:rsidRPr="005A5976">
              <w:rPr>
                <w:lang w:val="es-CO" w:eastAsia="es-CO"/>
              </w:rPr>
              <w:t>+</w:t>
            </w:r>
          </w:p>
        </w:tc>
      </w:tr>
      <w:tr w:rsidR="007B7693" w:rsidRPr="005A5976" w14:paraId="1499D89B"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7E2961CC" w14:textId="77777777" w:rsidR="007B7693" w:rsidRPr="005A5976" w:rsidRDefault="007B7693" w:rsidP="005A5976">
            <w:pPr>
              <w:rPr>
                <w:lang w:val="es-CO" w:eastAsia="es-CO"/>
              </w:rPr>
            </w:pPr>
            <w:proofErr w:type="spellStart"/>
            <w:r w:rsidRPr="005A5976">
              <w:rPr>
                <w:lang w:val="es-CO" w:eastAsia="es-CO"/>
              </w:rPr>
              <w:t>Haemulidae</w:t>
            </w:r>
            <w:proofErr w:type="spellEnd"/>
          </w:p>
        </w:tc>
      </w:tr>
      <w:tr w:rsidR="007B7693" w:rsidRPr="005A5976" w14:paraId="1115B59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D1771C5" w14:textId="77777777" w:rsidR="007B7693" w:rsidRPr="005A5976" w:rsidRDefault="007B7693" w:rsidP="005A5976">
            <w:pPr>
              <w:rPr>
                <w:i/>
                <w:iCs/>
                <w:lang w:val="es-CO" w:eastAsia="es-CO"/>
              </w:rPr>
            </w:pPr>
            <w:proofErr w:type="spellStart"/>
            <w:r w:rsidRPr="005A5976">
              <w:rPr>
                <w:i/>
                <w:iCs/>
                <w:lang w:val="es-CO" w:eastAsia="es-CO"/>
              </w:rPr>
              <w:t>Haemul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37748D00"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D520B5A"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F8A20B6" w14:textId="77777777" w:rsidR="007B7693" w:rsidRPr="005A5976" w:rsidRDefault="007B7693" w:rsidP="005A5976">
            <w:pPr>
              <w:jc w:val="center"/>
              <w:rPr>
                <w:lang w:val="es-CO" w:eastAsia="es-CO"/>
              </w:rPr>
            </w:pPr>
            <w:r w:rsidRPr="005A5976">
              <w:rPr>
                <w:lang w:val="es-CO" w:eastAsia="es-CO"/>
              </w:rPr>
              <w:t>+</w:t>
            </w:r>
          </w:p>
        </w:tc>
      </w:tr>
      <w:tr w:rsidR="007B7693" w:rsidRPr="005A5976" w14:paraId="5D761053"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08E53D87" w14:textId="77777777" w:rsidR="007B7693" w:rsidRPr="005A5976" w:rsidRDefault="007B7693" w:rsidP="005A5976">
            <w:pPr>
              <w:rPr>
                <w:lang w:val="es-CO" w:eastAsia="es-CO"/>
              </w:rPr>
            </w:pPr>
            <w:proofErr w:type="spellStart"/>
            <w:r w:rsidRPr="005A5976">
              <w:rPr>
                <w:lang w:val="es-CO" w:eastAsia="es-CO"/>
              </w:rPr>
              <w:t>Kyphosidae</w:t>
            </w:r>
            <w:proofErr w:type="spellEnd"/>
            <w:r w:rsidRPr="005A5976">
              <w:rPr>
                <w:lang w:val="es-CO" w:eastAsia="es-CO"/>
              </w:rPr>
              <w:t xml:space="preserve"> </w:t>
            </w:r>
          </w:p>
        </w:tc>
      </w:tr>
      <w:tr w:rsidR="007B7693" w:rsidRPr="005A5976" w14:paraId="3802501E"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55D2768" w14:textId="77777777" w:rsidR="007B7693" w:rsidRPr="005A5976" w:rsidRDefault="007B7693" w:rsidP="005A5976">
            <w:pPr>
              <w:rPr>
                <w:i/>
                <w:iCs/>
                <w:lang w:val="es-CO" w:eastAsia="es-CO"/>
              </w:rPr>
            </w:pPr>
            <w:proofErr w:type="spellStart"/>
            <w:proofErr w:type="gramStart"/>
            <w:r w:rsidRPr="005A5976">
              <w:rPr>
                <w:i/>
                <w:iCs/>
                <w:lang w:val="es-CO" w:eastAsia="es-CO"/>
              </w:rPr>
              <w:t>Kyphosidae</w:t>
            </w:r>
            <w:proofErr w:type="spellEnd"/>
            <w:r w:rsidRPr="005A5976">
              <w:rPr>
                <w:i/>
                <w:iCs/>
                <w:lang w:val="es-CO" w:eastAsia="es-CO"/>
              </w:rPr>
              <w:t xml:space="preserve">  sp.</w:t>
            </w:r>
            <w:proofErr w:type="gramEnd"/>
            <w:r w:rsidRPr="005A5976">
              <w:rPr>
                <w:i/>
                <w:iCs/>
                <w:lang w:val="es-CO" w:eastAsia="es-CO"/>
              </w:rPr>
              <w:t>1</w:t>
            </w:r>
          </w:p>
        </w:tc>
        <w:tc>
          <w:tcPr>
            <w:tcW w:w="1200" w:type="dxa"/>
            <w:tcBorders>
              <w:top w:val="nil"/>
              <w:left w:val="nil"/>
              <w:bottom w:val="nil"/>
              <w:right w:val="nil"/>
            </w:tcBorders>
            <w:shd w:val="clear" w:color="auto" w:fill="auto"/>
            <w:noWrap/>
            <w:vAlign w:val="bottom"/>
            <w:hideMark/>
          </w:tcPr>
          <w:p w14:paraId="31BD7FC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DDC85BB"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200341DC" w14:textId="77777777" w:rsidR="007B7693" w:rsidRPr="005A5976" w:rsidRDefault="007B7693" w:rsidP="005A5976">
            <w:pPr>
              <w:jc w:val="center"/>
              <w:rPr>
                <w:lang w:val="es-CO" w:eastAsia="es-CO"/>
              </w:rPr>
            </w:pPr>
            <w:r w:rsidRPr="005A5976">
              <w:rPr>
                <w:lang w:val="es-CO" w:eastAsia="es-CO"/>
              </w:rPr>
              <w:t>+</w:t>
            </w:r>
          </w:p>
        </w:tc>
      </w:tr>
      <w:tr w:rsidR="007B7693" w:rsidRPr="005A5976" w14:paraId="5F814DB2"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4BC85568" w14:textId="77777777" w:rsidR="007B7693" w:rsidRPr="005A5976" w:rsidRDefault="007B7693" w:rsidP="005A5976">
            <w:pPr>
              <w:rPr>
                <w:lang w:val="es-CO" w:eastAsia="es-CO"/>
              </w:rPr>
            </w:pPr>
            <w:proofErr w:type="spellStart"/>
            <w:r w:rsidRPr="005A5976">
              <w:rPr>
                <w:lang w:val="es-CO" w:eastAsia="es-CO"/>
              </w:rPr>
              <w:t>Paralichthyidae</w:t>
            </w:r>
            <w:proofErr w:type="spellEnd"/>
          </w:p>
        </w:tc>
      </w:tr>
      <w:tr w:rsidR="007B7693" w:rsidRPr="005A5976" w14:paraId="3F52FE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E8E9A79" w14:textId="77777777" w:rsidR="007B7693" w:rsidRPr="005A5976" w:rsidRDefault="007B7693" w:rsidP="005A5976">
            <w:pPr>
              <w:rPr>
                <w:i/>
                <w:iCs/>
                <w:lang w:val="es-CO" w:eastAsia="es-CO"/>
              </w:rPr>
            </w:pPr>
            <w:proofErr w:type="spellStart"/>
            <w:r w:rsidRPr="005A5976">
              <w:rPr>
                <w:i/>
                <w:iCs/>
                <w:lang w:val="es-CO" w:eastAsia="es-CO"/>
              </w:rPr>
              <w:t>Paralichthy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3FC91AF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11CCEF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693C09DB" w14:textId="77777777" w:rsidR="007B7693" w:rsidRPr="005A5976" w:rsidRDefault="007B7693" w:rsidP="005A5976">
            <w:pPr>
              <w:jc w:val="center"/>
              <w:rPr>
                <w:lang w:val="es-CO" w:eastAsia="es-CO"/>
              </w:rPr>
            </w:pPr>
          </w:p>
        </w:tc>
      </w:tr>
      <w:tr w:rsidR="007B7693" w:rsidRPr="005A5976" w14:paraId="7BCB322F"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DFF7227" w14:textId="77777777" w:rsidR="007B7693" w:rsidRPr="005A5976" w:rsidRDefault="007B7693" w:rsidP="005A5976">
            <w:pPr>
              <w:rPr>
                <w:lang w:val="es-CO" w:eastAsia="es-CO"/>
              </w:rPr>
            </w:pPr>
            <w:proofErr w:type="spellStart"/>
            <w:r w:rsidRPr="005A5976">
              <w:rPr>
                <w:lang w:val="es-CO" w:eastAsia="es-CO"/>
              </w:rPr>
              <w:t>Sciaenidae</w:t>
            </w:r>
            <w:proofErr w:type="spellEnd"/>
          </w:p>
        </w:tc>
      </w:tr>
      <w:tr w:rsidR="007B7693" w:rsidRPr="005A5976" w14:paraId="6C829E79"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D512432" w14:textId="77777777" w:rsidR="007B7693" w:rsidRPr="005A5976" w:rsidRDefault="007B7693" w:rsidP="005A5976">
            <w:pPr>
              <w:rPr>
                <w:i/>
                <w:iCs/>
                <w:lang w:val="es-CO" w:eastAsia="es-CO"/>
              </w:rPr>
            </w:pPr>
            <w:r w:rsidRPr="005A5976">
              <w:rPr>
                <w:i/>
                <w:iCs/>
                <w:lang w:val="es-CO" w:eastAsia="es-CO"/>
              </w:rPr>
              <w:t xml:space="preserve"> </w:t>
            </w:r>
            <w:proofErr w:type="spellStart"/>
            <w:r w:rsidRPr="005A5976">
              <w:rPr>
                <w:i/>
                <w:iCs/>
                <w:lang w:val="es-CO" w:eastAsia="es-CO"/>
              </w:rPr>
              <w:t>Larimus</w:t>
            </w:r>
            <w:proofErr w:type="spellEnd"/>
            <w:r w:rsidRPr="005A5976">
              <w:rPr>
                <w:i/>
                <w:iCs/>
                <w:lang w:val="es-CO" w:eastAsia="es-CO"/>
              </w:rPr>
              <w:t xml:space="preserve"> sp.4</w:t>
            </w:r>
          </w:p>
        </w:tc>
        <w:tc>
          <w:tcPr>
            <w:tcW w:w="1200" w:type="dxa"/>
            <w:tcBorders>
              <w:top w:val="nil"/>
              <w:left w:val="nil"/>
              <w:bottom w:val="nil"/>
              <w:right w:val="nil"/>
            </w:tcBorders>
            <w:shd w:val="clear" w:color="auto" w:fill="auto"/>
            <w:noWrap/>
            <w:vAlign w:val="bottom"/>
            <w:hideMark/>
          </w:tcPr>
          <w:p w14:paraId="6CE65406"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5B325D6B"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636B9CC" w14:textId="77777777" w:rsidR="007B7693" w:rsidRPr="005A5976" w:rsidRDefault="007B7693" w:rsidP="005A5976">
            <w:pPr>
              <w:jc w:val="center"/>
              <w:rPr>
                <w:lang w:val="es-CO" w:eastAsia="es-CO"/>
              </w:rPr>
            </w:pPr>
            <w:r w:rsidRPr="005A5976">
              <w:rPr>
                <w:lang w:val="es-CO" w:eastAsia="es-CO"/>
              </w:rPr>
              <w:t>+</w:t>
            </w:r>
          </w:p>
        </w:tc>
      </w:tr>
      <w:tr w:rsidR="007B7693" w:rsidRPr="005A5976" w14:paraId="06C51A43"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A068037" w14:textId="77777777" w:rsidR="007B7693" w:rsidRPr="005A5976" w:rsidRDefault="007B7693" w:rsidP="005A5976">
            <w:pPr>
              <w:rPr>
                <w:i/>
                <w:iCs/>
                <w:lang w:val="es-CO" w:eastAsia="es-CO"/>
              </w:rPr>
            </w:pPr>
            <w:proofErr w:type="spellStart"/>
            <w:r w:rsidRPr="005A5976">
              <w:rPr>
                <w:i/>
                <w:iCs/>
                <w:lang w:val="es-CO" w:eastAsia="es-CO"/>
              </w:rPr>
              <w:t>Sciaenidae</w:t>
            </w:r>
            <w:proofErr w:type="spellEnd"/>
            <w:r w:rsidRPr="005A5976">
              <w:rPr>
                <w:i/>
                <w:iCs/>
                <w:lang w:val="es-CO" w:eastAsia="es-CO"/>
              </w:rPr>
              <w:t xml:space="preserve"> </w:t>
            </w:r>
            <w:proofErr w:type="spellStart"/>
            <w:proofErr w:type="gramStart"/>
            <w:r w:rsidRPr="005A5976">
              <w:rPr>
                <w:i/>
                <w:iCs/>
                <w:lang w:val="es-CO" w:eastAsia="es-CO"/>
              </w:rPr>
              <w:t>cf:Menticirrhus</w:t>
            </w:r>
            <w:proofErr w:type="spellEnd"/>
            <w:proofErr w:type="gramEnd"/>
            <w:r w:rsidRPr="005A5976">
              <w:rPr>
                <w:i/>
                <w:iCs/>
                <w:lang w:val="es-CO" w:eastAsia="es-CO"/>
              </w:rPr>
              <w:t xml:space="preserve"> </w:t>
            </w:r>
            <w:proofErr w:type="spellStart"/>
            <w:r w:rsidRPr="005A5976">
              <w:rPr>
                <w:i/>
                <w:iCs/>
                <w:lang w:val="es-CO" w:eastAsia="es-CO"/>
              </w:rPr>
              <w:t>sp</w:t>
            </w:r>
            <w:proofErr w:type="spellEnd"/>
            <w:r w:rsidRPr="005A5976">
              <w:rPr>
                <w:i/>
                <w:iCs/>
                <w:lang w:val="es-CO" w:eastAsia="es-CO"/>
              </w:rPr>
              <w:t>.</w:t>
            </w:r>
          </w:p>
        </w:tc>
        <w:tc>
          <w:tcPr>
            <w:tcW w:w="1200" w:type="dxa"/>
            <w:tcBorders>
              <w:top w:val="nil"/>
              <w:left w:val="nil"/>
              <w:bottom w:val="nil"/>
              <w:right w:val="nil"/>
            </w:tcBorders>
            <w:shd w:val="clear" w:color="auto" w:fill="auto"/>
            <w:noWrap/>
            <w:vAlign w:val="bottom"/>
            <w:hideMark/>
          </w:tcPr>
          <w:p w14:paraId="1671AC5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1EDC187"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92620CD" w14:textId="77777777" w:rsidR="007B7693" w:rsidRPr="005A5976" w:rsidRDefault="007B7693" w:rsidP="005A5976">
            <w:pPr>
              <w:jc w:val="center"/>
              <w:rPr>
                <w:lang w:val="es-CO" w:eastAsia="es-CO"/>
              </w:rPr>
            </w:pPr>
            <w:r w:rsidRPr="005A5976">
              <w:rPr>
                <w:lang w:val="es-CO" w:eastAsia="es-CO"/>
              </w:rPr>
              <w:t>+</w:t>
            </w:r>
          </w:p>
        </w:tc>
      </w:tr>
      <w:tr w:rsidR="007B7693" w:rsidRPr="005A5976" w14:paraId="2D04641A"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28D423F" w14:textId="77777777" w:rsidR="007B7693" w:rsidRPr="005A5976" w:rsidRDefault="007B7693" w:rsidP="005A5976">
            <w:pPr>
              <w:rPr>
                <w:i/>
                <w:iCs/>
                <w:lang w:val="es-CO" w:eastAsia="es-CO"/>
              </w:rPr>
            </w:pPr>
            <w:proofErr w:type="spellStart"/>
            <w:r w:rsidRPr="005A5976">
              <w:rPr>
                <w:i/>
                <w:iCs/>
                <w:lang w:val="es-CO" w:eastAsia="es-CO"/>
              </w:rPr>
              <w:t>Sciaenidae</w:t>
            </w:r>
            <w:proofErr w:type="spellEnd"/>
            <w:r w:rsidRPr="005A5976">
              <w:rPr>
                <w:i/>
                <w:iCs/>
                <w:lang w:val="es-CO" w:eastAsia="es-CO"/>
              </w:rPr>
              <w:t xml:space="preserve"> </w:t>
            </w:r>
            <w:proofErr w:type="spellStart"/>
            <w:r w:rsidRPr="005A5976">
              <w:rPr>
                <w:i/>
                <w:iCs/>
                <w:lang w:val="es-CO" w:eastAsia="es-CO"/>
              </w:rPr>
              <w:t>cf</w:t>
            </w:r>
            <w:proofErr w:type="spellEnd"/>
            <w:r w:rsidRPr="005A5976">
              <w:rPr>
                <w:i/>
                <w:iCs/>
                <w:lang w:val="es-CO" w:eastAsia="es-CO"/>
              </w:rPr>
              <w:t xml:space="preserve">: </w:t>
            </w:r>
            <w:proofErr w:type="spellStart"/>
            <w:r w:rsidRPr="005A5976">
              <w:rPr>
                <w:i/>
                <w:iCs/>
                <w:lang w:val="es-CO" w:eastAsia="es-CO"/>
              </w:rPr>
              <w:t>Larimus</w:t>
            </w:r>
            <w:proofErr w:type="spellEnd"/>
            <w:r w:rsidRPr="005A5976">
              <w:rPr>
                <w:i/>
                <w:iCs/>
                <w:lang w:val="es-CO" w:eastAsia="es-CO"/>
              </w:rPr>
              <w:t xml:space="preserve"> </w:t>
            </w:r>
            <w:proofErr w:type="spellStart"/>
            <w:r w:rsidRPr="005A5976">
              <w:rPr>
                <w:i/>
                <w:iCs/>
                <w:lang w:val="es-CO" w:eastAsia="es-CO"/>
              </w:rPr>
              <w:t>sp</w:t>
            </w:r>
            <w:proofErr w:type="spellEnd"/>
            <w:r w:rsidRPr="005A5976">
              <w:rPr>
                <w:i/>
                <w:iCs/>
                <w:lang w:val="es-CO" w:eastAsia="es-CO"/>
              </w:rPr>
              <w:t>.</w:t>
            </w:r>
          </w:p>
        </w:tc>
        <w:tc>
          <w:tcPr>
            <w:tcW w:w="1200" w:type="dxa"/>
            <w:tcBorders>
              <w:top w:val="nil"/>
              <w:left w:val="nil"/>
              <w:bottom w:val="nil"/>
              <w:right w:val="nil"/>
            </w:tcBorders>
            <w:shd w:val="clear" w:color="auto" w:fill="auto"/>
            <w:noWrap/>
            <w:vAlign w:val="bottom"/>
            <w:hideMark/>
          </w:tcPr>
          <w:p w14:paraId="103356C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C952614"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20E28491" w14:textId="77777777" w:rsidR="007B7693" w:rsidRPr="005A5976" w:rsidRDefault="007B7693" w:rsidP="005A5976">
            <w:pPr>
              <w:jc w:val="center"/>
              <w:rPr>
                <w:lang w:val="es-CO" w:eastAsia="es-CO"/>
              </w:rPr>
            </w:pPr>
            <w:r w:rsidRPr="005A5976">
              <w:rPr>
                <w:lang w:val="es-CO" w:eastAsia="es-CO"/>
              </w:rPr>
              <w:t>+</w:t>
            </w:r>
          </w:p>
        </w:tc>
      </w:tr>
      <w:tr w:rsidR="007B7693" w:rsidRPr="005A5976" w14:paraId="3A6442AE"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C81007B" w14:textId="77777777" w:rsidR="007B7693" w:rsidRPr="005A5976" w:rsidRDefault="007B7693" w:rsidP="005A5976">
            <w:pPr>
              <w:rPr>
                <w:i/>
                <w:iCs/>
                <w:lang w:val="es-CO" w:eastAsia="es-CO"/>
              </w:rPr>
            </w:pPr>
            <w:proofErr w:type="spellStart"/>
            <w:r w:rsidRPr="005A5976">
              <w:rPr>
                <w:i/>
                <w:iCs/>
                <w:lang w:val="es-CO" w:eastAsia="es-CO"/>
              </w:rPr>
              <w:t>Stellifer</w:t>
            </w:r>
            <w:proofErr w:type="spellEnd"/>
            <w:r w:rsidRPr="005A5976">
              <w:rPr>
                <w:i/>
                <w:iCs/>
                <w:lang w:val="es-CO" w:eastAsia="es-CO"/>
              </w:rPr>
              <w:t xml:space="preserve"> sp.2</w:t>
            </w:r>
          </w:p>
        </w:tc>
        <w:tc>
          <w:tcPr>
            <w:tcW w:w="1200" w:type="dxa"/>
            <w:tcBorders>
              <w:top w:val="nil"/>
              <w:left w:val="nil"/>
              <w:bottom w:val="nil"/>
              <w:right w:val="nil"/>
            </w:tcBorders>
            <w:shd w:val="clear" w:color="auto" w:fill="auto"/>
            <w:noWrap/>
            <w:vAlign w:val="bottom"/>
            <w:hideMark/>
          </w:tcPr>
          <w:p w14:paraId="1BFC29A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3D6C3A3"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11C0121" w14:textId="77777777" w:rsidR="007B7693" w:rsidRPr="005A5976" w:rsidRDefault="007B7693" w:rsidP="005A5976">
            <w:pPr>
              <w:jc w:val="center"/>
              <w:rPr>
                <w:lang w:val="es-CO" w:eastAsia="es-CO"/>
              </w:rPr>
            </w:pPr>
          </w:p>
        </w:tc>
      </w:tr>
      <w:tr w:rsidR="007B7693" w:rsidRPr="005A5976" w14:paraId="1FF99BF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35ED212" w14:textId="77777777" w:rsidR="007B7693" w:rsidRPr="005A5976" w:rsidRDefault="007B7693" w:rsidP="005A5976">
            <w:pPr>
              <w:rPr>
                <w:i/>
                <w:iCs/>
                <w:lang w:val="es-CO" w:eastAsia="es-CO"/>
              </w:rPr>
            </w:pPr>
            <w:proofErr w:type="spellStart"/>
            <w:r w:rsidRPr="005A5976">
              <w:rPr>
                <w:i/>
                <w:iCs/>
                <w:lang w:val="es-CO" w:eastAsia="es-CO"/>
              </w:rPr>
              <w:t>Cynoscion</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57ADD39B"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29BBDB2"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6BC92E14" w14:textId="77777777" w:rsidR="007B7693" w:rsidRPr="005A5976" w:rsidRDefault="007B7693" w:rsidP="005A5976">
            <w:pPr>
              <w:jc w:val="center"/>
              <w:rPr>
                <w:lang w:val="es-CO" w:eastAsia="es-CO"/>
              </w:rPr>
            </w:pPr>
            <w:r w:rsidRPr="005A5976">
              <w:rPr>
                <w:lang w:val="es-CO" w:eastAsia="es-CO"/>
              </w:rPr>
              <w:t>+</w:t>
            </w:r>
          </w:p>
        </w:tc>
      </w:tr>
      <w:tr w:rsidR="007B7693" w:rsidRPr="005A5976" w14:paraId="072D1048"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5E23A50" w14:textId="77777777" w:rsidR="007B7693" w:rsidRPr="005A5976" w:rsidRDefault="007B7693" w:rsidP="005A5976">
            <w:pPr>
              <w:rPr>
                <w:i/>
                <w:iCs/>
                <w:lang w:val="en-CA" w:eastAsia="es-CO"/>
              </w:rPr>
            </w:pPr>
            <w:proofErr w:type="spellStart"/>
            <w:r w:rsidRPr="005A5976">
              <w:rPr>
                <w:i/>
                <w:iCs/>
                <w:lang w:val="en-CA" w:eastAsia="es-CO"/>
              </w:rPr>
              <w:t>Sciaenidae</w:t>
            </w:r>
            <w:proofErr w:type="spellEnd"/>
            <w:r w:rsidRPr="005A5976">
              <w:rPr>
                <w:i/>
                <w:iCs/>
                <w:lang w:val="en-CA" w:eastAsia="es-CO"/>
              </w:rPr>
              <w:t xml:space="preserve"> sp. </w:t>
            </w:r>
            <w:proofErr w:type="spellStart"/>
            <w:r w:rsidRPr="005A5976">
              <w:rPr>
                <w:i/>
                <w:iCs/>
                <w:lang w:val="en-CA" w:eastAsia="es-CO"/>
              </w:rPr>
              <w:t>cf</w:t>
            </w:r>
            <w:proofErr w:type="spellEnd"/>
            <w:r w:rsidRPr="005A5976">
              <w:rPr>
                <w:i/>
                <w:iCs/>
                <w:lang w:val="en-CA" w:eastAsia="es-CO"/>
              </w:rPr>
              <w:t xml:space="preserve">: </w:t>
            </w:r>
            <w:proofErr w:type="spellStart"/>
            <w:r w:rsidRPr="005A5976">
              <w:rPr>
                <w:i/>
                <w:iCs/>
                <w:lang w:val="en-CA" w:eastAsia="es-CO"/>
              </w:rPr>
              <w:t>Cynoscion</w:t>
            </w:r>
            <w:proofErr w:type="spellEnd"/>
            <w:r w:rsidRPr="005A5976">
              <w:rPr>
                <w:i/>
                <w:iCs/>
                <w:lang w:val="en-CA" w:eastAsia="es-CO"/>
              </w:rPr>
              <w:t xml:space="preserve"> sp.</w:t>
            </w:r>
          </w:p>
        </w:tc>
        <w:tc>
          <w:tcPr>
            <w:tcW w:w="1200" w:type="dxa"/>
            <w:tcBorders>
              <w:top w:val="nil"/>
              <w:left w:val="nil"/>
              <w:bottom w:val="nil"/>
              <w:right w:val="nil"/>
            </w:tcBorders>
            <w:shd w:val="clear" w:color="auto" w:fill="auto"/>
            <w:noWrap/>
            <w:vAlign w:val="bottom"/>
            <w:hideMark/>
          </w:tcPr>
          <w:p w14:paraId="12E3DD24"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AA76BE5"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13E3046A" w14:textId="77777777" w:rsidR="007B7693" w:rsidRPr="005A5976" w:rsidRDefault="007B7693" w:rsidP="005A5976">
            <w:pPr>
              <w:jc w:val="center"/>
              <w:rPr>
                <w:lang w:val="es-CO" w:eastAsia="es-CO"/>
              </w:rPr>
            </w:pPr>
            <w:r w:rsidRPr="005A5976">
              <w:rPr>
                <w:lang w:val="es-CO" w:eastAsia="es-CO"/>
              </w:rPr>
              <w:t>+</w:t>
            </w:r>
          </w:p>
        </w:tc>
      </w:tr>
      <w:tr w:rsidR="007B7693" w:rsidRPr="005A5976" w14:paraId="1C39377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6D64F5A" w14:textId="77777777" w:rsidR="007B7693" w:rsidRPr="005A5976" w:rsidRDefault="007B7693" w:rsidP="005A5976">
            <w:pPr>
              <w:rPr>
                <w:i/>
                <w:iCs/>
                <w:lang w:val="es-CO" w:eastAsia="es-CO"/>
              </w:rPr>
            </w:pPr>
            <w:proofErr w:type="spellStart"/>
            <w:r w:rsidRPr="005A5976">
              <w:rPr>
                <w:i/>
                <w:iCs/>
                <w:lang w:val="es-CO" w:eastAsia="es-CO"/>
              </w:rPr>
              <w:t>Sciaenidae</w:t>
            </w:r>
            <w:proofErr w:type="spellEnd"/>
            <w:r w:rsidRPr="005A5976">
              <w:rPr>
                <w:i/>
                <w:iCs/>
                <w:lang w:val="es-CO" w:eastAsia="es-CO"/>
              </w:rPr>
              <w:t xml:space="preserve"> sp.1 </w:t>
            </w:r>
          </w:p>
        </w:tc>
        <w:tc>
          <w:tcPr>
            <w:tcW w:w="1200" w:type="dxa"/>
            <w:tcBorders>
              <w:top w:val="nil"/>
              <w:left w:val="nil"/>
              <w:bottom w:val="nil"/>
              <w:right w:val="nil"/>
            </w:tcBorders>
            <w:shd w:val="clear" w:color="auto" w:fill="auto"/>
            <w:noWrap/>
            <w:vAlign w:val="bottom"/>
            <w:hideMark/>
          </w:tcPr>
          <w:p w14:paraId="46AF2E8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9999E8E"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564846E" w14:textId="77777777" w:rsidR="007B7693" w:rsidRPr="005A5976" w:rsidRDefault="007B7693" w:rsidP="005A5976">
            <w:pPr>
              <w:jc w:val="center"/>
              <w:rPr>
                <w:lang w:val="es-CO" w:eastAsia="es-CO"/>
              </w:rPr>
            </w:pPr>
            <w:r w:rsidRPr="005A5976">
              <w:rPr>
                <w:lang w:val="es-CO" w:eastAsia="es-CO"/>
              </w:rPr>
              <w:t>+</w:t>
            </w:r>
          </w:p>
        </w:tc>
      </w:tr>
      <w:tr w:rsidR="007B7693" w:rsidRPr="005A5976" w14:paraId="7D0FCBDC"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5A10CED4" w14:textId="77777777" w:rsidR="007B7693" w:rsidRPr="005A5976" w:rsidRDefault="007B7693" w:rsidP="005A5976">
            <w:pPr>
              <w:rPr>
                <w:i/>
                <w:iCs/>
                <w:lang w:val="es-CO" w:eastAsia="es-CO"/>
              </w:rPr>
            </w:pPr>
            <w:proofErr w:type="spellStart"/>
            <w:r w:rsidRPr="005A5976">
              <w:rPr>
                <w:i/>
                <w:iCs/>
                <w:lang w:val="es-CO" w:eastAsia="es-CO"/>
              </w:rPr>
              <w:t>Stellifer</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51DB809E"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6CE212ED"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7FCECA8" w14:textId="77777777" w:rsidR="007B7693" w:rsidRPr="005A5976" w:rsidRDefault="007B7693" w:rsidP="005A5976">
            <w:pPr>
              <w:jc w:val="center"/>
              <w:rPr>
                <w:lang w:val="es-CO" w:eastAsia="es-CO"/>
              </w:rPr>
            </w:pPr>
          </w:p>
        </w:tc>
      </w:tr>
      <w:tr w:rsidR="007B7693" w:rsidRPr="005A5976" w14:paraId="41291E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20CA72A" w14:textId="77777777" w:rsidR="007B7693" w:rsidRPr="005A5976" w:rsidRDefault="007B7693" w:rsidP="005A5976">
            <w:pPr>
              <w:rPr>
                <w:i/>
                <w:iCs/>
                <w:lang w:val="es-CO" w:eastAsia="es-CO"/>
              </w:rPr>
            </w:pPr>
            <w:proofErr w:type="spellStart"/>
            <w:r w:rsidRPr="005A5976">
              <w:rPr>
                <w:i/>
                <w:iCs/>
                <w:lang w:val="es-CO" w:eastAsia="es-CO"/>
              </w:rPr>
              <w:t>Menticirrhus</w:t>
            </w:r>
            <w:proofErr w:type="spellEnd"/>
            <w:r w:rsidRPr="005A5976">
              <w:rPr>
                <w:i/>
                <w:iCs/>
                <w:lang w:val="es-CO" w:eastAsia="es-CO"/>
              </w:rPr>
              <w:t xml:space="preserve"> sp.2</w:t>
            </w:r>
          </w:p>
        </w:tc>
        <w:tc>
          <w:tcPr>
            <w:tcW w:w="1200" w:type="dxa"/>
            <w:tcBorders>
              <w:top w:val="nil"/>
              <w:left w:val="nil"/>
              <w:bottom w:val="nil"/>
              <w:right w:val="nil"/>
            </w:tcBorders>
            <w:shd w:val="clear" w:color="auto" w:fill="auto"/>
            <w:noWrap/>
            <w:vAlign w:val="bottom"/>
            <w:hideMark/>
          </w:tcPr>
          <w:p w14:paraId="1A75D3FF"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5529A08" w14:textId="77777777" w:rsidR="007B7693" w:rsidRPr="005A5976" w:rsidRDefault="007B7693" w:rsidP="005A5976">
            <w:pPr>
              <w:jc w:val="center"/>
              <w:rPr>
                <w:lang w:val="es-CO" w:eastAsia="es-CO"/>
              </w:rPr>
            </w:pPr>
          </w:p>
        </w:tc>
        <w:tc>
          <w:tcPr>
            <w:tcW w:w="1229" w:type="dxa"/>
            <w:tcBorders>
              <w:top w:val="nil"/>
              <w:left w:val="nil"/>
              <w:bottom w:val="nil"/>
              <w:right w:val="nil"/>
            </w:tcBorders>
            <w:shd w:val="clear" w:color="auto" w:fill="auto"/>
            <w:noWrap/>
            <w:vAlign w:val="bottom"/>
            <w:hideMark/>
          </w:tcPr>
          <w:p w14:paraId="3CEBE7D1" w14:textId="77777777" w:rsidR="007B7693" w:rsidRPr="005A5976" w:rsidRDefault="007B7693" w:rsidP="005A5976">
            <w:pPr>
              <w:jc w:val="center"/>
              <w:rPr>
                <w:lang w:val="es-CO" w:eastAsia="es-CO"/>
              </w:rPr>
            </w:pPr>
          </w:p>
        </w:tc>
      </w:tr>
      <w:tr w:rsidR="007B7693" w:rsidRPr="005A5976" w14:paraId="4C4769A2"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189014B" w14:textId="77777777" w:rsidR="007B7693" w:rsidRPr="005A5976" w:rsidRDefault="007B7693" w:rsidP="005A5976">
            <w:pPr>
              <w:rPr>
                <w:i/>
                <w:iCs/>
                <w:lang w:val="es-CO" w:eastAsia="es-CO"/>
              </w:rPr>
            </w:pPr>
            <w:proofErr w:type="spellStart"/>
            <w:r w:rsidRPr="005A5976">
              <w:rPr>
                <w:i/>
                <w:iCs/>
                <w:lang w:val="es-CO" w:eastAsia="es-CO"/>
              </w:rPr>
              <w:t>Larimus</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60038F4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039CB2B9"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D811676" w14:textId="77777777" w:rsidR="007B7693" w:rsidRPr="005A5976" w:rsidRDefault="007B7693" w:rsidP="005A5976">
            <w:pPr>
              <w:jc w:val="center"/>
              <w:rPr>
                <w:lang w:val="es-CO" w:eastAsia="es-CO"/>
              </w:rPr>
            </w:pPr>
            <w:r w:rsidRPr="005A5976">
              <w:rPr>
                <w:lang w:val="es-CO" w:eastAsia="es-CO"/>
              </w:rPr>
              <w:t>+</w:t>
            </w:r>
          </w:p>
        </w:tc>
      </w:tr>
      <w:tr w:rsidR="007B7693" w:rsidRPr="005A5976" w14:paraId="4B892ED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AAC519A" w14:textId="77777777" w:rsidR="007B7693" w:rsidRPr="005A5976" w:rsidRDefault="007B7693" w:rsidP="005A5976">
            <w:pPr>
              <w:rPr>
                <w:i/>
                <w:iCs/>
                <w:lang w:val="es-CO" w:eastAsia="es-CO"/>
              </w:rPr>
            </w:pPr>
            <w:proofErr w:type="spellStart"/>
            <w:r w:rsidRPr="005A5976">
              <w:rPr>
                <w:i/>
                <w:iCs/>
                <w:lang w:val="es-CO" w:eastAsia="es-CO"/>
              </w:rPr>
              <w:t>Stellifer</w:t>
            </w:r>
            <w:proofErr w:type="spellEnd"/>
            <w:r w:rsidRPr="005A5976">
              <w:rPr>
                <w:i/>
                <w:iCs/>
                <w:lang w:val="es-CO" w:eastAsia="es-CO"/>
              </w:rPr>
              <w:t xml:space="preserve"> sp.3</w:t>
            </w:r>
          </w:p>
        </w:tc>
        <w:tc>
          <w:tcPr>
            <w:tcW w:w="1200" w:type="dxa"/>
            <w:tcBorders>
              <w:top w:val="nil"/>
              <w:left w:val="nil"/>
              <w:bottom w:val="nil"/>
              <w:right w:val="nil"/>
            </w:tcBorders>
            <w:shd w:val="clear" w:color="auto" w:fill="auto"/>
            <w:noWrap/>
            <w:vAlign w:val="bottom"/>
            <w:hideMark/>
          </w:tcPr>
          <w:p w14:paraId="6FC37468"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855B676"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B45B04C" w14:textId="77777777" w:rsidR="007B7693" w:rsidRPr="005A5976" w:rsidRDefault="007B7693" w:rsidP="005A5976">
            <w:pPr>
              <w:jc w:val="center"/>
              <w:rPr>
                <w:lang w:val="es-CO" w:eastAsia="es-CO"/>
              </w:rPr>
            </w:pPr>
          </w:p>
        </w:tc>
      </w:tr>
      <w:tr w:rsidR="007B7693" w:rsidRPr="005A5976" w14:paraId="7F7C73B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68D803FD" w14:textId="77777777" w:rsidR="007B7693" w:rsidRPr="005A5976" w:rsidRDefault="007B7693" w:rsidP="005A5976">
            <w:pPr>
              <w:rPr>
                <w:i/>
                <w:iCs/>
                <w:lang w:val="es-CO" w:eastAsia="es-CO"/>
              </w:rPr>
            </w:pPr>
            <w:proofErr w:type="spellStart"/>
            <w:r w:rsidRPr="005A5976">
              <w:rPr>
                <w:i/>
                <w:iCs/>
                <w:lang w:val="es-CO" w:eastAsia="es-CO"/>
              </w:rPr>
              <w:t>Isopisthus</w:t>
            </w:r>
            <w:proofErr w:type="spellEnd"/>
            <w:r w:rsidRPr="005A5976">
              <w:rPr>
                <w:i/>
                <w:iCs/>
                <w:lang w:val="es-CO" w:eastAsia="es-CO"/>
              </w:rPr>
              <w:t xml:space="preserve"> </w:t>
            </w:r>
            <w:proofErr w:type="spellStart"/>
            <w:r w:rsidRPr="005A5976">
              <w:rPr>
                <w:i/>
                <w:iCs/>
                <w:lang w:val="es-CO" w:eastAsia="es-CO"/>
              </w:rPr>
              <w:t>remifer</w:t>
            </w:r>
            <w:proofErr w:type="spellEnd"/>
          </w:p>
        </w:tc>
        <w:tc>
          <w:tcPr>
            <w:tcW w:w="1200" w:type="dxa"/>
            <w:tcBorders>
              <w:top w:val="nil"/>
              <w:left w:val="nil"/>
              <w:bottom w:val="nil"/>
              <w:right w:val="nil"/>
            </w:tcBorders>
            <w:shd w:val="clear" w:color="auto" w:fill="auto"/>
            <w:noWrap/>
            <w:vAlign w:val="bottom"/>
            <w:hideMark/>
          </w:tcPr>
          <w:p w14:paraId="421DFF17"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13CFEAB4"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A6BAA99" w14:textId="77777777" w:rsidR="007B7693" w:rsidRPr="005A5976" w:rsidRDefault="007B7693" w:rsidP="005A5976">
            <w:pPr>
              <w:jc w:val="center"/>
              <w:rPr>
                <w:lang w:val="es-CO" w:eastAsia="es-CO"/>
              </w:rPr>
            </w:pPr>
            <w:r w:rsidRPr="005A5976">
              <w:rPr>
                <w:lang w:val="es-CO" w:eastAsia="es-CO"/>
              </w:rPr>
              <w:t>+</w:t>
            </w:r>
          </w:p>
        </w:tc>
      </w:tr>
      <w:tr w:rsidR="007B7693" w:rsidRPr="005A5976" w14:paraId="17E13A62"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646F2B69" w14:textId="77777777" w:rsidR="007B7693" w:rsidRPr="005A5976" w:rsidRDefault="007B7693" w:rsidP="005A5976">
            <w:pPr>
              <w:rPr>
                <w:lang w:val="es-CO" w:eastAsia="es-CO"/>
              </w:rPr>
            </w:pPr>
            <w:proofErr w:type="spellStart"/>
            <w:r w:rsidRPr="005A5976">
              <w:rPr>
                <w:lang w:val="es-CO" w:eastAsia="es-CO"/>
              </w:rPr>
              <w:t>Scombridae</w:t>
            </w:r>
            <w:proofErr w:type="spellEnd"/>
          </w:p>
        </w:tc>
      </w:tr>
      <w:tr w:rsidR="007B7693" w:rsidRPr="005A5976" w14:paraId="37CDE391"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36896FE8" w14:textId="77777777" w:rsidR="007B7693" w:rsidRPr="005A5976" w:rsidRDefault="007B7693" w:rsidP="005A5976">
            <w:pPr>
              <w:rPr>
                <w:i/>
                <w:iCs/>
                <w:lang w:val="es-CO" w:eastAsia="es-CO"/>
              </w:rPr>
            </w:pPr>
            <w:proofErr w:type="spellStart"/>
            <w:proofErr w:type="gramStart"/>
            <w:r w:rsidRPr="005A5976">
              <w:rPr>
                <w:i/>
                <w:iCs/>
                <w:lang w:val="es-CO" w:eastAsia="es-CO"/>
              </w:rPr>
              <w:t>Scomber</w:t>
            </w:r>
            <w:proofErr w:type="spellEnd"/>
            <w:r w:rsidRPr="005A5976">
              <w:rPr>
                <w:i/>
                <w:iCs/>
                <w:lang w:val="es-CO" w:eastAsia="es-CO"/>
              </w:rPr>
              <w:t xml:space="preserve">  </w:t>
            </w:r>
            <w:proofErr w:type="spellStart"/>
            <w:r w:rsidRPr="005A5976">
              <w:rPr>
                <w:i/>
                <w:iCs/>
                <w:lang w:val="es-CO" w:eastAsia="es-CO"/>
              </w:rPr>
              <w:t>japonicus</w:t>
            </w:r>
            <w:proofErr w:type="spellEnd"/>
            <w:proofErr w:type="gramEnd"/>
          </w:p>
        </w:tc>
        <w:tc>
          <w:tcPr>
            <w:tcW w:w="1200" w:type="dxa"/>
            <w:tcBorders>
              <w:top w:val="nil"/>
              <w:left w:val="nil"/>
              <w:bottom w:val="nil"/>
              <w:right w:val="nil"/>
            </w:tcBorders>
            <w:shd w:val="clear" w:color="auto" w:fill="auto"/>
            <w:noWrap/>
            <w:vAlign w:val="bottom"/>
            <w:hideMark/>
          </w:tcPr>
          <w:p w14:paraId="5196FADC"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822B31F"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63E8700" w14:textId="77777777" w:rsidR="007B7693" w:rsidRPr="005A5976" w:rsidRDefault="007B7693" w:rsidP="005A5976">
            <w:pPr>
              <w:jc w:val="center"/>
              <w:rPr>
                <w:lang w:val="es-CO" w:eastAsia="es-CO"/>
              </w:rPr>
            </w:pPr>
            <w:r w:rsidRPr="005A5976">
              <w:rPr>
                <w:lang w:val="es-CO" w:eastAsia="es-CO"/>
              </w:rPr>
              <w:t>+</w:t>
            </w:r>
          </w:p>
        </w:tc>
      </w:tr>
      <w:tr w:rsidR="007B7693" w:rsidRPr="005A5976" w14:paraId="0D5E42A4"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09FFFF9" w14:textId="77777777" w:rsidR="007B7693" w:rsidRPr="005A5976" w:rsidRDefault="007B7693" w:rsidP="005A5976">
            <w:pPr>
              <w:rPr>
                <w:i/>
                <w:iCs/>
                <w:lang w:val="es-CO" w:eastAsia="es-CO"/>
              </w:rPr>
            </w:pPr>
            <w:proofErr w:type="spellStart"/>
            <w:r w:rsidRPr="005A5976">
              <w:rPr>
                <w:i/>
                <w:iCs/>
                <w:lang w:val="es-CO" w:eastAsia="es-CO"/>
              </w:rPr>
              <w:t>Scomber</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452BEC8B"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411E585A"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43055F4" w14:textId="77777777" w:rsidR="007B7693" w:rsidRPr="005A5976" w:rsidRDefault="007B7693" w:rsidP="005A5976">
            <w:pPr>
              <w:jc w:val="center"/>
              <w:rPr>
                <w:lang w:val="es-CO" w:eastAsia="es-CO"/>
              </w:rPr>
            </w:pPr>
          </w:p>
        </w:tc>
      </w:tr>
      <w:tr w:rsidR="007B7693" w:rsidRPr="005A5976" w14:paraId="14D3BCCF"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742F4E9D" w14:textId="77777777" w:rsidR="007B7693" w:rsidRPr="005A5976" w:rsidRDefault="007B7693" w:rsidP="005A5976">
            <w:pPr>
              <w:rPr>
                <w:i/>
                <w:iCs/>
                <w:lang w:val="es-CO" w:eastAsia="es-CO"/>
              </w:rPr>
            </w:pPr>
            <w:proofErr w:type="spellStart"/>
            <w:r w:rsidRPr="005A5976">
              <w:rPr>
                <w:i/>
                <w:iCs/>
                <w:lang w:val="es-CO" w:eastAsia="es-CO"/>
              </w:rPr>
              <w:t>Scombr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55E7D05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3930D52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216E0572" w14:textId="77777777" w:rsidR="007B7693" w:rsidRPr="005A5976" w:rsidRDefault="007B7693" w:rsidP="005A5976">
            <w:pPr>
              <w:jc w:val="center"/>
              <w:rPr>
                <w:lang w:val="es-CO" w:eastAsia="es-CO"/>
              </w:rPr>
            </w:pPr>
          </w:p>
        </w:tc>
      </w:tr>
      <w:tr w:rsidR="007B7693" w:rsidRPr="005A5976" w14:paraId="69DE75F0"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19FF153D" w14:textId="77777777" w:rsidR="007B7693" w:rsidRPr="005A5976" w:rsidRDefault="007B7693" w:rsidP="005A5976">
            <w:pPr>
              <w:rPr>
                <w:lang w:val="es-CO" w:eastAsia="es-CO"/>
              </w:rPr>
            </w:pPr>
            <w:proofErr w:type="spellStart"/>
            <w:r w:rsidRPr="005A5976">
              <w:rPr>
                <w:lang w:val="es-CO" w:eastAsia="es-CO"/>
              </w:rPr>
              <w:lastRenderedPageBreak/>
              <w:t>Serranidae</w:t>
            </w:r>
            <w:proofErr w:type="spellEnd"/>
          </w:p>
        </w:tc>
      </w:tr>
      <w:tr w:rsidR="007B7693" w:rsidRPr="005A5976" w14:paraId="7451EF46"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165F5B8C" w14:textId="77777777" w:rsidR="007B7693" w:rsidRPr="005A5976" w:rsidRDefault="007B7693" w:rsidP="005A5976">
            <w:pPr>
              <w:rPr>
                <w:i/>
                <w:iCs/>
                <w:lang w:val="es-CO" w:eastAsia="es-CO"/>
              </w:rPr>
            </w:pPr>
            <w:proofErr w:type="spellStart"/>
            <w:r w:rsidRPr="005A5976">
              <w:rPr>
                <w:i/>
                <w:iCs/>
                <w:lang w:val="es-CO" w:eastAsia="es-CO"/>
              </w:rPr>
              <w:t>Serranidae</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6347B7CA"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5162A77C"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50C0177D" w14:textId="77777777" w:rsidR="007B7693" w:rsidRPr="005A5976" w:rsidRDefault="007B7693" w:rsidP="005A5976">
            <w:pPr>
              <w:jc w:val="center"/>
              <w:rPr>
                <w:lang w:val="es-CO" w:eastAsia="es-CO"/>
              </w:rPr>
            </w:pPr>
          </w:p>
        </w:tc>
      </w:tr>
      <w:tr w:rsidR="007B7693" w:rsidRPr="005A5976" w14:paraId="1B414AC0"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06553A9B" w14:textId="77777777" w:rsidR="007B7693" w:rsidRPr="005A5976" w:rsidRDefault="007B7693" w:rsidP="005A5976">
            <w:pPr>
              <w:rPr>
                <w:i/>
                <w:iCs/>
                <w:lang w:val="es-CO" w:eastAsia="es-CO"/>
              </w:rPr>
            </w:pPr>
            <w:proofErr w:type="spellStart"/>
            <w:r w:rsidRPr="005A5976">
              <w:rPr>
                <w:i/>
                <w:iCs/>
                <w:lang w:val="es-CO" w:eastAsia="es-CO"/>
              </w:rPr>
              <w:t>Hemanthias</w:t>
            </w:r>
            <w:proofErr w:type="spellEnd"/>
            <w:r w:rsidRPr="005A5976">
              <w:rPr>
                <w:i/>
                <w:iCs/>
                <w:lang w:val="es-CO" w:eastAsia="es-CO"/>
              </w:rPr>
              <w:t xml:space="preserve"> sp.1</w:t>
            </w:r>
          </w:p>
        </w:tc>
        <w:tc>
          <w:tcPr>
            <w:tcW w:w="1200" w:type="dxa"/>
            <w:tcBorders>
              <w:top w:val="nil"/>
              <w:left w:val="nil"/>
              <w:bottom w:val="nil"/>
              <w:right w:val="nil"/>
            </w:tcBorders>
            <w:shd w:val="clear" w:color="auto" w:fill="auto"/>
            <w:noWrap/>
            <w:vAlign w:val="bottom"/>
            <w:hideMark/>
          </w:tcPr>
          <w:p w14:paraId="0EB60EA0"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795BBA15"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4EFEAD0A" w14:textId="77777777" w:rsidR="007B7693" w:rsidRPr="005A5976" w:rsidRDefault="007B7693" w:rsidP="005A5976">
            <w:pPr>
              <w:jc w:val="center"/>
              <w:rPr>
                <w:lang w:val="es-CO" w:eastAsia="es-CO"/>
              </w:rPr>
            </w:pPr>
            <w:r w:rsidRPr="005A5976">
              <w:rPr>
                <w:lang w:val="es-CO" w:eastAsia="es-CO"/>
              </w:rPr>
              <w:t>+</w:t>
            </w:r>
          </w:p>
        </w:tc>
      </w:tr>
      <w:tr w:rsidR="007B7693" w:rsidRPr="005A5976" w14:paraId="74AD8773" w14:textId="77777777" w:rsidTr="005A5976">
        <w:trPr>
          <w:trHeight w:val="300"/>
          <w:jc w:val="center"/>
        </w:trPr>
        <w:tc>
          <w:tcPr>
            <w:tcW w:w="6669" w:type="dxa"/>
            <w:gridSpan w:val="4"/>
            <w:tcBorders>
              <w:top w:val="single" w:sz="4" w:space="0" w:color="auto"/>
              <w:left w:val="nil"/>
              <w:bottom w:val="single" w:sz="4" w:space="0" w:color="auto"/>
              <w:right w:val="nil"/>
            </w:tcBorders>
            <w:shd w:val="clear" w:color="000000" w:fill="D9D9D9"/>
            <w:noWrap/>
            <w:vAlign w:val="bottom"/>
            <w:hideMark/>
          </w:tcPr>
          <w:p w14:paraId="32DD73BA" w14:textId="77777777" w:rsidR="007B7693" w:rsidRPr="005A5976" w:rsidRDefault="007B7693" w:rsidP="005A5976">
            <w:pPr>
              <w:rPr>
                <w:lang w:val="es-CO" w:eastAsia="es-CO"/>
              </w:rPr>
            </w:pPr>
            <w:proofErr w:type="spellStart"/>
            <w:r w:rsidRPr="005A5976">
              <w:rPr>
                <w:lang w:val="es-CO" w:eastAsia="es-CO"/>
              </w:rPr>
              <w:t>Tetraodontidae</w:t>
            </w:r>
            <w:proofErr w:type="spellEnd"/>
          </w:p>
        </w:tc>
      </w:tr>
      <w:tr w:rsidR="007B7693" w:rsidRPr="005A5976" w14:paraId="5233836B" w14:textId="77777777" w:rsidTr="005A5976">
        <w:trPr>
          <w:trHeight w:val="300"/>
          <w:jc w:val="center"/>
        </w:trPr>
        <w:tc>
          <w:tcPr>
            <w:tcW w:w="3040" w:type="dxa"/>
            <w:tcBorders>
              <w:top w:val="nil"/>
              <w:left w:val="nil"/>
              <w:bottom w:val="nil"/>
              <w:right w:val="nil"/>
            </w:tcBorders>
            <w:shd w:val="clear" w:color="auto" w:fill="auto"/>
            <w:noWrap/>
            <w:vAlign w:val="bottom"/>
            <w:hideMark/>
          </w:tcPr>
          <w:p w14:paraId="403241A9" w14:textId="77777777" w:rsidR="007B7693" w:rsidRPr="005A5976" w:rsidRDefault="007B7693" w:rsidP="005A5976">
            <w:pPr>
              <w:rPr>
                <w:i/>
                <w:iCs/>
                <w:lang w:val="es-CO" w:eastAsia="es-CO"/>
              </w:rPr>
            </w:pPr>
            <w:proofErr w:type="spellStart"/>
            <w:r w:rsidRPr="005A5976">
              <w:rPr>
                <w:i/>
                <w:iCs/>
                <w:lang w:val="es-CO" w:eastAsia="es-CO"/>
              </w:rPr>
              <w:t>Sphoeroides</w:t>
            </w:r>
            <w:proofErr w:type="spellEnd"/>
            <w:r w:rsidRPr="005A5976">
              <w:rPr>
                <w:i/>
                <w:iCs/>
                <w:lang w:val="es-CO" w:eastAsia="es-CO"/>
              </w:rPr>
              <w:t xml:space="preserve"> </w:t>
            </w:r>
            <w:proofErr w:type="spellStart"/>
            <w:r w:rsidRPr="005A5976">
              <w:rPr>
                <w:i/>
                <w:iCs/>
                <w:lang w:val="es-CO" w:eastAsia="es-CO"/>
              </w:rPr>
              <w:t>cf</w:t>
            </w:r>
            <w:proofErr w:type="spellEnd"/>
            <w:r w:rsidRPr="005A5976">
              <w:rPr>
                <w:i/>
                <w:iCs/>
                <w:lang w:val="es-CO" w:eastAsia="es-CO"/>
              </w:rPr>
              <w:t xml:space="preserve">: </w:t>
            </w:r>
            <w:proofErr w:type="spellStart"/>
            <w:r w:rsidRPr="005A5976">
              <w:rPr>
                <w:i/>
                <w:iCs/>
                <w:lang w:val="es-CO" w:eastAsia="es-CO"/>
              </w:rPr>
              <w:t>lobatus</w:t>
            </w:r>
            <w:proofErr w:type="spellEnd"/>
          </w:p>
        </w:tc>
        <w:tc>
          <w:tcPr>
            <w:tcW w:w="1200" w:type="dxa"/>
            <w:tcBorders>
              <w:top w:val="nil"/>
              <w:left w:val="nil"/>
              <w:bottom w:val="nil"/>
              <w:right w:val="nil"/>
            </w:tcBorders>
            <w:shd w:val="clear" w:color="auto" w:fill="auto"/>
            <w:noWrap/>
            <w:vAlign w:val="bottom"/>
            <w:hideMark/>
          </w:tcPr>
          <w:p w14:paraId="630DC609" w14:textId="77777777" w:rsidR="007B7693" w:rsidRPr="005A5976" w:rsidRDefault="007B7693" w:rsidP="005A5976">
            <w:pPr>
              <w:jc w:val="center"/>
              <w:rPr>
                <w:lang w:val="es-CO" w:eastAsia="es-CO"/>
              </w:rPr>
            </w:pPr>
            <w:r w:rsidRPr="005A5976">
              <w:rPr>
                <w:lang w:val="es-CO" w:eastAsia="es-CO"/>
              </w:rPr>
              <w:t>+</w:t>
            </w:r>
          </w:p>
        </w:tc>
        <w:tc>
          <w:tcPr>
            <w:tcW w:w="1200" w:type="dxa"/>
            <w:tcBorders>
              <w:top w:val="nil"/>
              <w:left w:val="nil"/>
              <w:bottom w:val="nil"/>
              <w:right w:val="nil"/>
            </w:tcBorders>
            <w:shd w:val="clear" w:color="auto" w:fill="auto"/>
            <w:noWrap/>
            <w:vAlign w:val="bottom"/>
            <w:hideMark/>
          </w:tcPr>
          <w:p w14:paraId="227338B7" w14:textId="77777777" w:rsidR="007B7693" w:rsidRPr="005A5976" w:rsidRDefault="007B7693" w:rsidP="005A5976">
            <w:pPr>
              <w:jc w:val="center"/>
              <w:rPr>
                <w:lang w:val="es-CO" w:eastAsia="es-CO"/>
              </w:rPr>
            </w:pPr>
            <w:r w:rsidRPr="005A5976">
              <w:rPr>
                <w:lang w:val="es-CO" w:eastAsia="es-CO"/>
              </w:rPr>
              <w:t>+</w:t>
            </w:r>
          </w:p>
        </w:tc>
        <w:tc>
          <w:tcPr>
            <w:tcW w:w="1229" w:type="dxa"/>
            <w:tcBorders>
              <w:top w:val="nil"/>
              <w:left w:val="nil"/>
              <w:bottom w:val="nil"/>
              <w:right w:val="nil"/>
            </w:tcBorders>
            <w:shd w:val="clear" w:color="auto" w:fill="auto"/>
            <w:noWrap/>
            <w:vAlign w:val="bottom"/>
            <w:hideMark/>
          </w:tcPr>
          <w:p w14:paraId="3953781B" w14:textId="77777777" w:rsidR="007B7693" w:rsidRPr="005A5976" w:rsidRDefault="007B7693" w:rsidP="005A5976">
            <w:pPr>
              <w:jc w:val="center"/>
              <w:rPr>
                <w:lang w:val="es-CO" w:eastAsia="es-CO"/>
              </w:rPr>
            </w:pPr>
          </w:p>
        </w:tc>
      </w:tr>
      <w:tr w:rsidR="007B7693" w:rsidRPr="005A5976" w14:paraId="1AE34F7C" w14:textId="77777777" w:rsidTr="005A5976">
        <w:trPr>
          <w:trHeight w:val="300"/>
          <w:jc w:val="center"/>
        </w:trPr>
        <w:tc>
          <w:tcPr>
            <w:tcW w:w="3040" w:type="dxa"/>
            <w:tcBorders>
              <w:top w:val="single" w:sz="4" w:space="0" w:color="auto"/>
              <w:left w:val="nil"/>
              <w:bottom w:val="single" w:sz="4" w:space="0" w:color="auto"/>
              <w:right w:val="nil"/>
            </w:tcBorders>
            <w:shd w:val="clear" w:color="auto" w:fill="auto"/>
            <w:noWrap/>
            <w:vAlign w:val="bottom"/>
            <w:hideMark/>
          </w:tcPr>
          <w:p w14:paraId="1D457105" w14:textId="77777777" w:rsidR="007B7693" w:rsidRPr="005A5976" w:rsidRDefault="007B7693" w:rsidP="005A5976">
            <w:pPr>
              <w:rPr>
                <w:lang w:val="es-CO" w:eastAsia="es-CO"/>
              </w:rPr>
            </w:pPr>
            <w:r w:rsidRPr="005A5976">
              <w:rPr>
                <w:lang w:val="es-CO" w:eastAsia="es-CO"/>
              </w:rPr>
              <w:t xml:space="preserve">NO </w:t>
            </w:r>
            <w:proofErr w:type="gramStart"/>
            <w:r w:rsidRPr="005A5976">
              <w:rPr>
                <w:lang w:val="es-CO" w:eastAsia="es-CO"/>
              </w:rPr>
              <w:t>ID</w:t>
            </w:r>
            <w:proofErr w:type="gramEnd"/>
            <w:r w:rsidRPr="005A5976">
              <w:rPr>
                <w:lang w:val="es-CO" w:eastAsia="es-CO"/>
              </w:rPr>
              <w:t>.</w:t>
            </w:r>
          </w:p>
        </w:tc>
        <w:tc>
          <w:tcPr>
            <w:tcW w:w="1200" w:type="dxa"/>
            <w:tcBorders>
              <w:top w:val="single" w:sz="4" w:space="0" w:color="auto"/>
              <w:left w:val="nil"/>
              <w:bottom w:val="single" w:sz="4" w:space="0" w:color="auto"/>
              <w:right w:val="nil"/>
            </w:tcBorders>
            <w:shd w:val="clear" w:color="auto" w:fill="auto"/>
            <w:noWrap/>
            <w:vAlign w:val="bottom"/>
            <w:hideMark/>
          </w:tcPr>
          <w:p w14:paraId="0C0D9BCB" w14:textId="77777777" w:rsidR="007B7693" w:rsidRPr="005A5976" w:rsidRDefault="007B7693" w:rsidP="005A5976">
            <w:pPr>
              <w:jc w:val="center"/>
              <w:rPr>
                <w:lang w:val="es-CO" w:eastAsia="es-CO"/>
              </w:rPr>
            </w:pPr>
            <w:r w:rsidRPr="005A5976">
              <w:rPr>
                <w:lang w:val="es-CO" w:eastAsia="es-CO"/>
              </w:rPr>
              <w:t>+</w:t>
            </w:r>
          </w:p>
        </w:tc>
        <w:tc>
          <w:tcPr>
            <w:tcW w:w="1200" w:type="dxa"/>
            <w:tcBorders>
              <w:top w:val="single" w:sz="4" w:space="0" w:color="auto"/>
              <w:left w:val="nil"/>
              <w:bottom w:val="single" w:sz="4" w:space="0" w:color="auto"/>
              <w:right w:val="nil"/>
            </w:tcBorders>
            <w:shd w:val="clear" w:color="auto" w:fill="auto"/>
            <w:noWrap/>
            <w:vAlign w:val="bottom"/>
            <w:hideMark/>
          </w:tcPr>
          <w:p w14:paraId="011E7F76" w14:textId="77777777" w:rsidR="007B7693" w:rsidRPr="005A5976" w:rsidRDefault="007B7693" w:rsidP="005A5976">
            <w:pPr>
              <w:jc w:val="center"/>
              <w:rPr>
                <w:lang w:val="es-CO" w:eastAsia="es-CO"/>
              </w:rPr>
            </w:pPr>
            <w:r w:rsidRPr="005A5976">
              <w:rPr>
                <w:lang w:val="es-CO" w:eastAsia="es-CO"/>
              </w:rPr>
              <w:t>+</w:t>
            </w:r>
          </w:p>
        </w:tc>
        <w:tc>
          <w:tcPr>
            <w:tcW w:w="1229" w:type="dxa"/>
            <w:tcBorders>
              <w:top w:val="single" w:sz="4" w:space="0" w:color="auto"/>
              <w:left w:val="nil"/>
              <w:bottom w:val="single" w:sz="4" w:space="0" w:color="auto"/>
              <w:right w:val="nil"/>
            </w:tcBorders>
            <w:shd w:val="clear" w:color="auto" w:fill="auto"/>
            <w:noWrap/>
            <w:vAlign w:val="bottom"/>
            <w:hideMark/>
          </w:tcPr>
          <w:p w14:paraId="0A0C74A3" w14:textId="77777777" w:rsidR="007B7693" w:rsidRPr="005A5976" w:rsidRDefault="007B7693" w:rsidP="005A5976">
            <w:pPr>
              <w:jc w:val="center"/>
              <w:rPr>
                <w:lang w:val="es-CO" w:eastAsia="es-CO"/>
              </w:rPr>
            </w:pPr>
            <w:r w:rsidRPr="005A5976">
              <w:rPr>
                <w:lang w:val="es-CO" w:eastAsia="es-CO"/>
              </w:rPr>
              <w:t>+</w:t>
            </w:r>
          </w:p>
        </w:tc>
      </w:tr>
    </w:tbl>
    <w:p w14:paraId="5A0CEAD9" w14:textId="77777777" w:rsidR="007836C7" w:rsidRDefault="007836C7" w:rsidP="007836C7">
      <w:pPr>
        <w:spacing w:before="0" w:after="0"/>
        <w:contextualSpacing w:val="0"/>
        <w:jc w:val="left"/>
        <w:rPr>
          <w:lang w:val="es-MX"/>
        </w:rPr>
      </w:pPr>
    </w:p>
    <w:p w14:paraId="6795802A" w14:textId="47194D94" w:rsidR="00AF357C" w:rsidRDefault="007836C7" w:rsidP="00AF357C">
      <w:pPr>
        <w:spacing w:before="0" w:after="0"/>
        <w:contextualSpacing w:val="0"/>
        <w:jc w:val="left"/>
      </w:pPr>
      <w:r>
        <w:rPr>
          <w:lang w:val="es-MX"/>
        </w:rPr>
        <w:t>Combinando las diferentes medidas de biodiversidad (</w:t>
      </w:r>
      <w:r w:rsidRPr="00E2415D">
        <w:rPr>
          <w:vertAlign w:val="superscript"/>
          <w:lang w:val="es-MX"/>
        </w:rPr>
        <w:t>0</w:t>
      </w:r>
      <w:r>
        <w:rPr>
          <w:lang w:val="es-MX"/>
        </w:rPr>
        <w:t xml:space="preserve">D, </w:t>
      </w:r>
      <w:r w:rsidRPr="00E2415D">
        <w:rPr>
          <w:vertAlign w:val="superscript"/>
          <w:lang w:val="es-MX"/>
        </w:rPr>
        <w:t>1</w:t>
      </w:r>
      <w:r>
        <w:rPr>
          <w:lang w:val="es-MX"/>
        </w:rPr>
        <w:t xml:space="preserve">D y </w:t>
      </w:r>
      <w:r w:rsidRPr="00E2415D">
        <w:rPr>
          <w:vertAlign w:val="superscript"/>
          <w:lang w:val="es-MX"/>
        </w:rPr>
        <w:t>2</w:t>
      </w:r>
      <w:r>
        <w:rPr>
          <w:lang w:val="es-MX"/>
        </w:rPr>
        <w:t xml:space="preserve">D) del fitoplancton, se </w:t>
      </w:r>
      <w:r w:rsidR="00927679">
        <w:rPr>
          <w:lang w:val="es-MX"/>
        </w:rPr>
        <w:t>encontraron</w:t>
      </w:r>
      <w:r>
        <w:rPr>
          <w:lang w:val="es-MX"/>
        </w:rPr>
        <w:t xml:space="preserve"> diferencias significativas entre los períodos mareales </w:t>
      </w:r>
      <w:r w:rsidRPr="006A2ACE">
        <w:t xml:space="preserve">MRPP </w:t>
      </w:r>
      <w:r w:rsidR="00AF357C" w:rsidRPr="006A2ACE">
        <w:t>(A =</w:t>
      </w:r>
      <w:r w:rsidR="00AF357C">
        <w:t xml:space="preserve"> 0.05</w:t>
      </w:r>
      <w:r w:rsidR="00AF357C" w:rsidRPr="006A2ACE">
        <w:t xml:space="preserve">, p </w:t>
      </w:r>
      <w:r w:rsidR="00AF357C">
        <w:t>&lt; 0.01</w:t>
      </w:r>
      <w:r w:rsidR="00AF357C" w:rsidRPr="006A2ACE">
        <w:t>)</w:t>
      </w:r>
      <w:r w:rsidR="00AF357C">
        <w:t xml:space="preserve"> </w:t>
      </w:r>
      <w:r>
        <w:rPr>
          <w:lang w:val="es-MX"/>
        </w:rPr>
        <w:t xml:space="preserve">y entre los transectos </w:t>
      </w:r>
      <w:r w:rsidRPr="006A2ACE">
        <w:t>(A =</w:t>
      </w:r>
      <w:r w:rsidR="00AF357C">
        <w:t xml:space="preserve"> 0.17</w:t>
      </w:r>
      <w:r w:rsidRPr="006A2ACE">
        <w:t xml:space="preserve">, p </w:t>
      </w:r>
      <w:r w:rsidR="00AF357C">
        <w:t>&lt;</w:t>
      </w:r>
      <w:r>
        <w:t xml:space="preserve"> 0.</w:t>
      </w:r>
      <w:r w:rsidR="00AF357C">
        <w:t>01</w:t>
      </w:r>
      <w:r w:rsidRPr="006A2ACE">
        <w:t>)</w:t>
      </w:r>
      <w:r>
        <w:t xml:space="preserve">, pero </w:t>
      </w:r>
      <w:r w:rsidR="00AF357C">
        <w:t>no se</w:t>
      </w:r>
      <w:r>
        <w:t xml:space="preserve"> encontró </w:t>
      </w:r>
      <w:r w:rsidR="00AF357C">
        <w:t>diferencias entre los sectores</w:t>
      </w:r>
      <w:r w:rsidR="00AF357C" w:rsidRPr="006A2ACE">
        <w:t xml:space="preserve"> (A =</w:t>
      </w:r>
      <w:r w:rsidR="00AF357C">
        <w:t xml:space="preserve"> -0.018</w:t>
      </w:r>
      <w:r w:rsidR="00AF357C" w:rsidRPr="006A2ACE">
        <w:t xml:space="preserve">, p </w:t>
      </w:r>
      <w:r w:rsidR="00AF357C">
        <w:t>=0.96</w:t>
      </w:r>
      <w:r w:rsidR="00AF357C" w:rsidRPr="006A2ACE">
        <w:t>)</w:t>
      </w:r>
      <w:r w:rsidR="00AF357C">
        <w:t>,</w:t>
      </w:r>
      <w:r w:rsidRPr="006A2ACE">
        <w:t>)</w:t>
      </w:r>
      <w:r>
        <w:t xml:space="preserve"> (</w:t>
      </w:r>
      <w:r>
        <w:fldChar w:fldCharType="begin"/>
      </w:r>
      <w:r>
        <w:instrText xml:space="preserve"> REF _Ref134994789 \h </w:instrText>
      </w:r>
      <w:r>
        <w:fldChar w:fldCharType="separate"/>
      </w:r>
      <w:r w:rsidR="00150FFC">
        <w:t xml:space="preserve">Figura </w:t>
      </w:r>
      <w:r w:rsidR="00150FFC">
        <w:rPr>
          <w:noProof/>
        </w:rPr>
        <w:t>33</w:t>
      </w:r>
      <w:r>
        <w:fldChar w:fldCharType="end"/>
      </w:r>
      <w:r>
        <w:t>).</w:t>
      </w:r>
    </w:p>
    <w:p w14:paraId="7D4A7768" w14:textId="77777777" w:rsidR="00AF357C" w:rsidRDefault="00AF357C" w:rsidP="00AF357C">
      <w:pPr>
        <w:spacing w:before="0" w:after="0"/>
        <w:contextualSpacing w:val="0"/>
        <w:jc w:val="left"/>
      </w:pPr>
    </w:p>
    <w:p w14:paraId="0FB5A214" w14:textId="30BBBE07" w:rsidR="00E05DD4" w:rsidRDefault="00312974" w:rsidP="00AF357C">
      <w:pPr>
        <w:spacing w:before="0" w:after="0"/>
        <w:contextualSpacing w:val="0"/>
        <w:jc w:val="left"/>
      </w:pPr>
      <w:r>
        <w:rPr>
          <w:noProof/>
        </w:rPr>
        <w:lastRenderedPageBreak/>
        <w:drawing>
          <wp:inline distT="0" distB="0" distL="0" distR="0" wp14:anchorId="22EC071D" wp14:editId="1D77651C">
            <wp:extent cx="5181562" cy="6480000"/>
            <wp:effectExtent l="0" t="0" r="63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1562" cy="6480000"/>
                    </a:xfrm>
                    <a:prstGeom prst="rect">
                      <a:avLst/>
                    </a:prstGeom>
                    <a:noFill/>
                    <a:ln>
                      <a:noFill/>
                    </a:ln>
                  </pic:spPr>
                </pic:pic>
              </a:graphicData>
            </a:graphic>
          </wp:inline>
        </w:drawing>
      </w:r>
    </w:p>
    <w:p w14:paraId="6DE1F80D" w14:textId="77777777" w:rsidR="00E05DD4" w:rsidRDefault="00E05DD4" w:rsidP="00E05DD4">
      <w:pPr>
        <w:pStyle w:val="Descripcin"/>
      </w:pPr>
    </w:p>
    <w:p w14:paraId="61778453" w14:textId="71E59B82" w:rsidR="005A5976" w:rsidRDefault="00E05DD4" w:rsidP="00E05DD4">
      <w:pPr>
        <w:pStyle w:val="Descripcin"/>
      </w:pPr>
      <w:r>
        <w:t xml:space="preserve">Figura </w:t>
      </w:r>
      <w:r>
        <w:fldChar w:fldCharType="begin"/>
      </w:r>
      <w:r>
        <w:instrText xml:space="preserve"> SEQ Figura \* ARABIC </w:instrText>
      </w:r>
      <w:r>
        <w:fldChar w:fldCharType="separate"/>
      </w:r>
      <w:r w:rsidR="00150FFC">
        <w:rPr>
          <w:noProof/>
        </w:rPr>
        <w:t>41</w:t>
      </w:r>
      <w:r>
        <w:fldChar w:fldCharType="end"/>
      </w:r>
      <w:r w:rsidR="00AF357C">
        <w:t xml:space="preserve">. Diagrama de cajas y líneas mostrando la distribución de medidas de la biodiversidad </w:t>
      </w:r>
      <w:r w:rsidR="00AF357C" w:rsidRPr="00E2415D">
        <w:rPr>
          <w:vertAlign w:val="superscript"/>
          <w:lang w:val="es-MX"/>
        </w:rPr>
        <w:t>0</w:t>
      </w:r>
      <w:r w:rsidR="00AF357C">
        <w:rPr>
          <w:lang w:val="es-MX"/>
        </w:rPr>
        <w:t xml:space="preserve">D, </w:t>
      </w:r>
      <w:r w:rsidR="00AF357C" w:rsidRPr="00E2415D">
        <w:rPr>
          <w:vertAlign w:val="superscript"/>
          <w:lang w:val="es-MX"/>
        </w:rPr>
        <w:t>1</w:t>
      </w:r>
      <w:r w:rsidR="00AF357C">
        <w:rPr>
          <w:lang w:val="es-MX"/>
        </w:rPr>
        <w:t xml:space="preserve">D y </w:t>
      </w:r>
      <w:r w:rsidR="00AF357C" w:rsidRPr="00E2415D">
        <w:rPr>
          <w:vertAlign w:val="superscript"/>
          <w:lang w:val="es-MX"/>
        </w:rPr>
        <w:t>2</w:t>
      </w:r>
      <w:r w:rsidR="00AF357C">
        <w:rPr>
          <w:lang w:val="es-MX"/>
        </w:rPr>
        <w:t>D</w:t>
      </w:r>
      <w:r w:rsidR="00AF357C">
        <w:t xml:space="preserve">, la densidad de individuos de </w:t>
      </w:r>
      <w:r w:rsidR="00C52683">
        <w:t>Ictioplancton</w:t>
      </w:r>
      <w:r w:rsidR="00AF357C">
        <w:t>, entre los períodos mareales, los sectores y los transectos de las bocanas de delta del río Sanquianga.</w:t>
      </w:r>
    </w:p>
    <w:p w14:paraId="1965285D" w14:textId="3863A0BD" w:rsidR="00270253" w:rsidRDefault="00270253" w:rsidP="00270253"/>
    <w:p w14:paraId="611A3857" w14:textId="1878072E" w:rsidR="00C52683" w:rsidRPr="00C52683" w:rsidRDefault="00C52683" w:rsidP="00270253">
      <w:pPr>
        <w:rPr>
          <w:lang w:val="es-MX"/>
        </w:rPr>
      </w:pPr>
      <w:r>
        <w:t xml:space="preserve">El valor más alto de la diversidad de nivel </w:t>
      </w:r>
      <w:r w:rsidRPr="00F43B34">
        <w:rPr>
          <w:vertAlign w:val="superscript"/>
        </w:rPr>
        <w:t>0</w:t>
      </w:r>
      <w:r>
        <w:t>D fue de 10 para la marea baja en el transecto de Amarales en el sector costero y el menor fue de 1 para la marea baja en el transecto de Sanquianga. Esta medida de diversidad presentó una correlación espacial positiva y altamente significativa en ambos períodos mareales (Marea Alta: I de Moran = 0.24 p &lt;0.01, Marea Baja: I de Moran = -0.38 p &lt;0.01) (</w:t>
      </w:r>
      <w:r>
        <w:fldChar w:fldCharType="begin"/>
      </w:r>
      <w:r>
        <w:instrText xml:space="preserve"> REF _Ref134996371 \h </w:instrText>
      </w:r>
      <w:r>
        <w:fldChar w:fldCharType="separate"/>
      </w:r>
      <w:r w:rsidR="00150FFC">
        <w:t xml:space="preserve">Figura </w:t>
      </w:r>
      <w:r w:rsidR="00150FFC">
        <w:rPr>
          <w:noProof/>
        </w:rPr>
        <w:t>34</w:t>
      </w:r>
      <w:r>
        <w:fldChar w:fldCharType="end"/>
      </w:r>
      <w:r>
        <w:t>). La mayor fuente de variación para la estructura espacial en el transecto de Guascama moviéndose desde la bocana del río en marea alta hasta la porción medio del transecto en marea baja (</w:t>
      </w:r>
      <w:r>
        <w:fldChar w:fldCharType="begin"/>
      </w:r>
      <w:r>
        <w:instrText xml:space="preserve"> REF _Ref135042421 \h </w:instrText>
      </w:r>
      <w:r>
        <w:fldChar w:fldCharType="separate"/>
      </w:r>
      <w:r w:rsidR="00150FFC">
        <w:t xml:space="preserve">Figura </w:t>
      </w:r>
      <w:r w:rsidR="00150FFC">
        <w:rPr>
          <w:noProof/>
        </w:rPr>
        <w:t>42</w:t>
      </w:r>
      <w:r>
        <w:fldChar w:fldCharType="end"/>
      </w:r>
      <w:r>
        <w:t>).</w:t>
      </w:r>
    </w:p>
    <w:p w14:paraId="6A3D9D33" w14:textId="77777777" w:rsidR="00270253" w:rsidRDefault="00270253" w:rsidP="00270253">
      <w:pPr>
        <w:keepNext/>
        <w:spacing w:before="0" w:after="0"/>
        <w:contextualSpacing w:val="0"/>
        <w:jc w:val="center"/>
      </w:pPr>
      <w:r>
        <w:rPr>
          <w:noProof/>
        </w:rPr>
        <w:lastRenderedPageBreak/>
        <w:drawing>
          <wp:inline distT="0" distB="0" distL="0" distR="0" wp14:anchorId="0257C28F" wp14:editId="10134D75">
            <wp:extent cx="4322541" cy="6480000"/>
            <wp:effectExtent l="0" t="0" r="1905" b="0"/>
            <wp:docPr id="54484363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B487121" w14:textId="35A70E40" w:rsidR="00C52683" w:rsidRDefault="00270253" w:rsidP="00C52683">
      <w:pPr>
        <w:pStyle w:val="Descripcin"/>
        <w:jc w:val="both"/>
      </w:pPr>
      <w:bookmarkStart w:id="52" w:name="_Ref135042421"/>
      <w:r>
        <w:t xml:space="preserve">Figura </w:t>
      </w:r>
      <w:r>
        <w:fldChar w:fldCharType="begin"/>
      </w:r>
      <w:r>
        <w:instrText xml:space="preserve"> SEQ Figura \* ARABIC </w:instrText>
      </w:r>
      <w:r>
        <w:fldChar w:fldCharType="separate"/>
      </w:r>
      <w:r w:rsidR="00150FFC">
        <w:rPr>
          <w:noProof/>
        </w:rPr>
        <w:t>42</w:t>
      </w:r>
      <w:r>
        <w:fldChar w:fldCharType="end"/>
      </w:r>
      <w:bookmarkEnd w:id="52"/>
      <w:r>
        <w:t>.</w:t>
      </w:r>
      <w:r w:rsidR="00C52683">
        <w:t xml:space="preserve"> Distribución de la diversidad de nivel cero </w:t>
      </w:r>
      <w:r w:rsidR="00C52683" w:rsidRPr="00F43B34">
        <w:rPr>
          <w:vertAlign w:val="superscript"/>
        </w:rPr>
        <w:t>0</w:t>
      </w:r>
      <w:r w:rsidR="00C52683">
        <w:t xml:space="preserve">D del ictioplancton </w:t>
      </w:r>
      <w:r w:rsidR="00C52683" w:rsidRPr="005F21F7">
        <w:t>en</w:t>
      </w:r>
      <w:r w:rsidR="00C52683">
        <w:t xml:space="preserve"> relación con la distribución de la varianza espacial y la significancia de la prueba local de Moran para determinar autocorrelación espacial.</w:t>
      </w:r>
    </w:p>
    <w:p w14:paraId="3EA45797" w14:textId="41C11DDD" w:rsidR="00C52683" w:rsidRDefault="00C52683" w:rsidP="00C52683"/>
    <w:p w14:paraId="213C15B7" w14:textId="3B93CDF9" w:rsidR="00C52683" w:rsidRDefault="00C52683" w:rsidP="00C52683">
      <w:r>
        <w:t xml:space="preserve">El valor más alto de la diversidad de nivel </w:t>
      </w:r>
      <w:r w:rsidRPr="002F49B6">
        <w:rPr>
          <w:vertAlign w:val="superscript"/>
        </w:rPr>
        <w:t>1</w:t>
      </w:r>
      <w:r>
        <w:t xml:space="preserve">D fue de </w:t>
      </w:r>
      <w:r w:rsidR="00312974">
        <w:t>6.7</w:t>
      </w:r>
      <w:r>
        <w:t xml:space="preserve"> para la marea alta en el transecto de Guascama y el menor fue de </w:t>
      </w:r>
      <w:r w:rsidR="00312974">
        <w:t>1</w:t>
      </w:r>
      <w:r>
        <w:t xml:space="preserve"> para la marea baja en el mismo transecto. Esta medida de diversidad </w:t>
      </w:r>
      <w:r w:rsidR="00525509">
        <w:t xml:space="preserve">no </w:t>
      </w:r>
      <w:r>
        <w:t xml:space="preserve">presentó correlación espacial en la marea alta (I de Moran= </w:t>
      </w:r>
      <w:r w:rsidR="00525509">
        <w:t>-0.65</w:t>
      </w:r>
      <w:r>
        <w:t xml:space="preserve"> p </w:t>
      </w:r>
      <w:r w:rsidR="00525509">
        <w:t>= 0.74</w:t>
      </w:r>
      <w:r>
        <w:t xml:space="preserve">) pero para la marea baja </w:t>
      </w:r>
      <w:r w:rsidR="00525509">
        <w:t>se</w:t>
      </w:r>
      <w:r>
        <w:t xml:space="preserve"> presentó </w:t>
      </w:r>
      <w:r w:rsidR="00525509">
        <w:t>una correlación positiva</w:t>
      </w:r>
      <w:r>
        <w:t xml:space="preserve"> (I de Moran = </w:t>
      </w:r>
      <w:r w:rsidR="00525509">
        <w:t>0.14</w:t>
      </w:r>
      <w:r>
        <w:t xml:space="preserve"> p </w:t>
      </w:r>
      <w:r w:rsidR="00525509">
        <w:t>&lt;0.05</w:t>
      </w:r>
      <w:r>
        <w:t>) (</w:t>
      </w:r>
      <w:r w:rsidR="00525509">
        <w:fldChar w:fldCharType="begin"/>
      </w:r>
      <w:r w:rsidR="00525509">
        <w:instrText xml:space="preserve"> REF _Ref135042421 \h </w:instrText>
      </w:r>
      <w:r w:rsidR="00525509">
        <w:fldChar w:fldCharType="separate"/>
      </w:r>
      <w:r w:rsidR="00150FFC">
        <w:t xml:space="preserve">Figura </w:t>
      </w:r>
      <w:r w:rsidR="00150FFC">
        <w:rPr>
          <w:noProof/>
        </w:rPr>
        <w:t>42</w:t>
      </w:r>
      <w:r w:rsidR="00525509">
        <w:fldChar w:fldCharType="end"/>
      </w:r>
      <w:r>
        <w:fldChar w:fldCharType="begin"/>
      </w:r>
      <w:r>
        <w:instrText xml:space="preserve"> REF _Ref134997323 \h </w:instrText>
      </w:r>
      <w:r>
        <w:fldChar w:fldCharType="separate"/>
      </w:r>
      <w:r w:rsidR="00150FFC">
        <w:t xml:space="preserve">Figura </w:t>
      </w:r>
      <w:r w:rsidR="00150FFC">
        <w:rPr>
          <w:noProof/>
        </w:rPr>
        <w:t>35</w:t>
      </w:r>
      <w:r>
        <w:fldChar w:fldCharType="end"/>
      </w:r>
      <w:r>
        <w:t>).</w:t>
      </w:r>
    </w:p>
    <w:p w14:paraId="1919DE2E" w14:textId="362274D3" w:rsidR="00C52683" w:rsidRDefault="00C52683" w:rsidP="00C52683">
      <w:pPr>
        <w:rPr>
          <w:lang w:val="es-MX"/>
        </w:rPr>
      </w:pPr>
      <w:r>
        <w:t xml:space="preserve">La mayor fuente de variación para la estructura espacial se presentó en </w:t>
      </w:r>
      <w:r w:rsidR="00525509">
        <w:t xml:space="preserve">el transecto </w:t>
      </w:r>
      <w:r>
        <w:t xml:space="preserve">Guascama entre la </w:t>
      </w:r>
      <w:r w:rsidR="004F057A">
        <w:t>segunda</w:t>
      </w:r>
      <w:r>
        <w:t xml:space="preserve"> y la </w:t>
      </w:r>
      <w:r w:rsidR="004F057A">
        <w:t>cuarta</w:t>
      </w:r>
      <w:r>
        <w:t xml:space="preserve"> estación.</w:t>
      </w:r>
    </w:p>
    <w:p w14:paraId="28A3713E" w14:textId="77777777" w:rsidR="00C52683" w:rsidRPr="00C52683" w:rsidRDefault="00C52683" w:rsidP="00C52683">
      <w:pPr>
        <w:rPr>
          <w:lang w:val="es-MX"/>
        </w:rPr>
      </w:pPr>
    </w:p>
    <w:p w14:paraId="58C49B39" w14:textId="3528CEA3" w:rsidR="00270253" w:rsidRDefault="00270253" w:rsidP="00270253">
      <w:pPr>
        <w:pStyle w:val="Descripcin"/>
      </w:pPr>
    </w:p>
    <w:p w14:paraId="5F51F65B" w14:textId="52BAE6F0" w:rsidR="00270253" w:rsidRDefault="00270253">
      <w:pPr>
        <w:spacing w:before="0" w:after="0"/>
        <w:contextualSpacing w:val="0"/>
        <w:jc w:val="left"/>
      </w:pPr>
      <w:r>
        <w:br w:type="page"/>
      </w:r>
    </w:p>
    <w:p w14:paraId="5A37985C" w14:textId="77777777" w:rsidR="00270253" w:rsidRDefault="00270253" w:rsidP="00270253">
      <w:pPr>
        <w:keepNext/>
        <w:spacing w:before="0" w:after="0"/>
        <w:contextualSpacing w:val="0"/>
        <w:jc w:val="center"/>
      </w:pPr>
      <w:r>
        <w:rPr>
          <w:noProof/>
        </w:rPr>
        <w:lastRenderedPageBreak/>
        <w:drawing>
          <wp:inline distT="0" distB="0" distL="0" distR="0" wp14:anchorId="5F646AE1" wp14:editId="24A109CA">
            <wp:extent cx="4322541" cy="6480000"/>
            <wp:effectExtent l="0" t="0" r="1905" b="0"/>
            <wp:docPr id="93885524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3FA547CE" w14:textId="77777777" w:rsidR="00270253" w:rsidRDefault="00270253" w:rsidP="00270253">
      <w:pPr>
        <w:pStyle w:val="Descripcin"/>
      </w:pPr>
    </w:p>
    <w:p w14:paraId="673A579B" w14:textId="22677A4D" w:rsidR="00270253" w:rsidRDefault="00270253" w:rsidP="00270253">
      <w:pPr>
        <w:pStyle w:val="Descripcin"/>
      </w:pPr>
      <w:r>
        <w:t xml:space="preserve">Figura </w:t>
      </w:r>
      <w:r>
        <w:fldChar w:fldCharType="begin"/>
      </w:r>
      <w:r>
        <w:instrText xml:space="preserve"> SEQ Figura \* ARABIC </w:instrText>
      </w:r>
      <w:r>
        <w:fldChar w:fldCharType="separate"/>
      </w:r>
      <w:r w:rsidR="00150FFC">
        <w:rPr>
          <w:noProof/>
        </w:rPr>
        <w:t>43</w:t>
      </w:r>
      <w:r>
        <w:fldChar w:fldCharType="end"/>
      </w:r>
      <w:r>
        <w:t>.</w:t>
      </w:r>
      <w:r w:rsidR="00E41106">
        <w:t xml:space="preserve"> </w:t>
      </w:r>
      <w:r w:rsidR="00E41106" w:rsidRPr="00E41106">
        <w:t xml:space="preserve">Distribución de la diversidad de nivel cero 1D </w:t>
      </w:r>
      <w:r w:rsidR="00E41106">
        <w:t xml:space="preserve">del ictioplancton </w:t>
      </w:r>
      <w:r w:rsidR="00E41106" w:rsidRPr="00E41106">
        <w:t>en relación con la distribución de la varianza espacial y la significancia de la prueba local de Moran para determinar autocorrelación espacial.</w:t>
      </w:r>
    </w:p>
    <w:p w14:paraId="5D5C6A8B" w14:textId="77777777" w:rsidR="00E41106" w:rsidRDefault="00E41106">
      <w:pPr>
        <w:spacing w:before="0" w:after="0"/>
        <w:contextualSpacing w:val="0"/>
        <w:jc w:val="left"/>
      </w:pPr>
    </w:p>
    <w:p w14:paraId="3D702DA3" w14:textId="7545B5F8" w:rsidR="00E41106" w:rsidRDefault="00E41106" w:rsidP="00E41106">
      <w:r>
        <w:t xml:space="preserve">El valor más alto de la diversidad de nivel </w:t>
      </w:r>
      <w:r>
        <w:rPr>
          <w:vertAlign w:val="superscript"/>
        </w:rPr>
        <w:t>2</w:t>
      </w:r>
      <w:r>
        <w:t>D del ictioplancton fue de 6 para la marea alta en el transecto de Guascama en el sector costero y el menor fue de 1 para la marea baja en el transecto de Sanquianga. Esta medida de diversidad no presentó una correlación espacial en ninguno de los períodos mareales (Marea Alta I de Moran= -0.33 p =0.6, Marea Baja I de Moran = 1.1 p =0.1) (</w:t>
      </w:r>
      <w:r>
        <w:fldChar w:fldCharType="begin"/>
      </w:r>
      <w:r>
        <w:instrText xml:space="preserve"> REF _Ref135043962 \h </w:instrText>
      </w:r>
      <w:r>
        <w:fldChar w:fldCharType="separate"/>
      </w:r>
      <w:r w:rsidR="00150FFC">
        <w:t xml:space="preserve">Figura </w:t>
      </w:r>
      <w:r w:rsidR="00150FFC">
        <w:rPr>
          <w:noProof/>
        </w:rPr>
        <w:t>44</w:t>
      </w:r>
      <w:r>
        <w:fldChar w:fldCharType="end"/>
      </w:r>
      <w:r w:rsidR="00064D45">
        <w:t xml:space="preserve"> </w:t>
      </w:r>
      <w:r>
        <w:t>).</w:t>
      </w:r>
    </w:p>
    <w:p w14:paraId="30469DDB" w14:textId="373A946A" w:rsidR="00270253" w:rsidRDefault="00270253">
      <w:pPr>
        <w:spacing w:before="0" w:after="0"/>
        <w:contextualSpacing w:val="0"/>
        <w:jc w:val="left"/>
        <w:rPr>
          <w:bCs w:val="0"/>
        </w:rPr>
      </w:pPr>
      <w:r>
        <w:br w:type="page"/>
      </w:r>
    </w:p>
    <w:p w14:paraId="1A5D96B6" w14:textId="77777777" w:rsidR="00270253" w:rsidRDefault="00270253" w:rsidP="00270253">
      <w:pPr>
        <w:pStyle w:val="Descripcin"/>
        <w:keepNext/>
        <w:jc w:val="center"/>
      </w:pPr>
      <w:r>
        <w:rPr>
          <w:noProof/>
        </w:rPr>
        <w:lastRenderedPageBreak/>
        <w:drawing>
          <wp:inline distT="0" distB="0" distL="0" distR="0" wp14:anchorId="23491457" wp14:editId="1595BBC9">
            <wp:extent cx="4322541" cy="6480000"/>
            <wp:effectExtent l="0" t="0" r="1905" b="0"/>
            <wp:docPr id="102976208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4D9B3C73" w14:textId="77777777" w:rsidR="00270253" w:rsidRDefault="00270253" w:rsidP="00270253">
      <w:pPr>
        <w:pStyle w:val="Descripcin"/>
      </w:pPr>
    </w:p>
    <w:p w14:paraId="6FD8A663" w14:textId="04298C22" w:rsidR="00270253" w:rsidRDefault="00270253" w:rsidP="00270253">
      <w:pPr>
        <w:pStyle w:val="Descripcin"/>
      </w:pPr>
      <w:bookmarkStart w:id="53" w:name="_Ref135043962"/>
      <w:r>
        <w:t xml:space="preserve">Figura </w:t>
      </w:r>
      <w:r>
        <w:fldChar w:fldCharType="begin"/>
      </w:r>
      <w:r>
        <w:instrText xml:space="preserve"> SEQ Figura \* ARABIC </w:instrText>
      </w:r>
      <w:r>
        <w:fldChar w:fldCharType="separate"/>
      </w:r>
      <w:r w:rsidR="00150FFC">
        <w:rPr>
          <w:noProof/>
        </w:rPr>
        <w:t>44</w:t>
      </w:r>
      <w:r>
        <w:fldChar w:fldCharType="end"/>
      </w:r>
      <w:bookmarkEnd w:id="53"/>
      <w:r>
        <w:t>.</w:t>
      </w:r>
      <w:r w:rsidR="00064D45">
        <w:t xml:space="preserve"> Distribución de la diversidad de nivel </w:t>
      </w:r>
      <w:r w:rsidR="00064D45">
        <w:rPr>
          <w:vertAlign w:val="superscript"/>
        </w:rPr>
        <w:t>2</w:t>
      </w:r>
      <w:r w:rsidR="00064D45">
        <w:t xml:space="preserve">D del </w:t>
      </w:r>
      <w:proofErr w:type="spellStart"/>
      <w:r w:rsidR="00064D45">
        <w:t>ictioplancton</w:t>
      </w:r>
      <w:r w:rsidR="00064D45" w:rsidRPr="005F21F7">
        <w:t>en</w:t>
      </w:r>
      <w:proofErr w:type="spellEnd"/>
      <w:r w:rsidR="00064D45">
        <w:t xml:space="preserve"> relación con la distribución de la varianza espacial y la significancia de la prueba local de Moran para determinar autocorrelación espacial.</w:t>
      </w:r>
    </w:p>
    <w:p w14:paraId="456D6BC0" w14:textId="11CB8603" w:rsidR="00064D45" w:rsidRDefault="00064D45" w:rsidP="00064D45"/>
    <w:p w14:paraId="15F45F9C" w14:textId="4FBC3EC8" w:rsidR="00064D45" w:rsidRPr="00AD37E9" w:rsidRDefault="00064D45" w:rsidP="00064D45">
      <w:pPr>
        <w:spacing w:before="0" w:after="0"/>
        <w:contextualSpacing w:val="0"/>
        <w:jc w:val="left"/>
      </w:pPr>
      <w:r>
        <w:t>El valor máximo de densidad q</w:t>
      </w:r>
      <w:r w:rsidR="004F057A">
        <w:t>u</w:t>
      </w:r>
      <w:r>
        <w:t xml:space="preserve">e se encontró fue de </w:t>
      </w:r>
      <w:r w:rsidR="004F057A" w:rsidRPr="004F057A">
        <w:t>40587.7</w:t>
      </w:r>
      <w:r w:rsidR="004F057A">
        <w:t xml:space="preserve"> </w:t>
      </w:r>
      <w:proofErr w:type="spellStart"/>
      <w:r w:rsidR="004F057A">
        <w:t>ind</w:t>
      </w:r>
      <w:proofErr w:type="spellEnd"/>
      <w:r>
        <w:t>.</w:t>
      </w:r>
      <w:r w:rsidR="004F057A">
        <w:t xml:space="preserve"> 1000 m</w:t>
      </w:r>
      <w:r w:rsidRPr="002B58BC">
        <w:rPr>
          <w:vertAlign w:val="superscript"/>
        </w:rPr>
        <w:t>-</w:t>
      </w:r>
      <w:r w:rsidR="004F057A">
        <w:rPr>
          <w:vertAlign w:val="superscript"/>
        </w:rPr>
        <w:t>3</w:t>
      </w:r>
      <w:r>
        <w:t xml:space="preserve"> y el valor mínimo fue de 3</w:t>
      </w:r>
      <w:r w:rsidR="004F057A">
        <w:t>75</w:t>
      </w:r>
      <w:r>
        <w:t xml:space="preserve"> </w:t>
      </w:r>
      <w:proofErr w:type="spellStart"/>
      <w:r w:rsidR="004F057A">
        <w:t>ind</w:t>
      </w:r>
      <w:proofErr w:type="spellEnd"/>
      <w:r w:rsidR="004F057A">
        <w:t>. 1000 m</w:t>
      </w:r>
      <w:r w:rsidR="004F057A" w:rsidRPr="002B58BC">
        <w:rPr>
          <w:vertAlign w:val="superscript"/>
        </w:rPr>
        <w:t>-</w:t>
      </w:r>
      <w:r w:rsidR="004F057A">
        <w:rPr>
          <w:vertAlign w:val="superscript"/>
        </w:rPr>
        <w:t>3</w:t>
      </w:r>
      <w:r>
        <w:t>, esto</w:t>
      </w:r>
      <w:r w:rsidR="004F057A">
        <w:t>s</w:t>
      </w:r>
      <w:r>
        <w:t xml:space="preserve"> </w:t>
      </w:r>
      <w:r w:rsidR="004F057A">
        <w:t>se presentaron en el transecto Sanquianga en la marea baja</w:t>
      </w:r>
      <w:r>
        <w:t xml:space="preserve">. La densidad presentó una autocorrelación espacial positiva en la marea alta (I de Moran = </w:t>
      </w:r>
      <w:r w:rsidR="004F057A">
        <w:t>0.11</w:t>
      </w:r>
      <w:r>
        <w:t xml:space="preserve"> p &lt;0.0</w:t>
      </w:r>
      <w:r w:rsidR="004F057A">
        <w:t>5</w:t>
      </w:r>
      <w:r>
        <w:t xml:space="preserve">) y una correlación </w:t>
      </w:r>
      <w:r w:rsidR="004F057A">
        <w:t>positiva significativa</w:t>
      </w:r>
      <w:r>
        <w:t xml:space="preserve"> </w:t>
      </w:r>
      <w:r w:rsidR="004F057A">
        <w:t>en marea baja</w:t>
      </w:r>
      <w:r w:rsidR="00E43E13">
        <w:t xml:space="preserve"> </w:t>
      </w:r>
      <w:r>
        <w:t xml:space="preserve">(I de Moran = </w:t>
      </w:r>
      <w:r w:rsidR="004F057A">
        <w:t>0.15</w:t>
      </w:r>
      <w:r>
        <w:t xml:space="preserve"> p </w:t>
      </w:r>
      <w:r w:rsidR="004F057A">
        <w:t>&lt;0.05</w:t>
      </w:r>
      <w:r>
        <w:t xml:space="preserve">). la mayor fuente de variación significativa encontrada con el I de moran local se ubicó </w:t>
      </w:r>
      <w:r w:rsidR="004F057A">
        <w:t>en el transecto Guascama en la estación 3</w:t>
      </w:r>
      <w:r>
        <w:t xml:space="preserve"> (</w:t>
      </w:r>
      <w:r>
        <w:fldChar w:fldCharType="begin"/>
      </w:r>
      <w:r>
        <w:instrText xml:space="preserve"> REF _Ref135031892 \h </w:instrText>
      </w:r>
      <w:r>
        <w:fldChar w:fldCharType="separate"/>
      </w:r>
      <w:r w:rsidR="00150FFC">
        <w:t xml:space="preserve">Figura </w:t>
      </w:r>
      <w:r w:rsidR="00150FFC">
        <w:rPr>
          <w:noProof/>
        </w:rPr>
        <w:t>37</w:t>
      </w:r>
      <w:r>
        <w:fldChar w:fldCharType="end"/>
      </w:r>
      <w:r>
        <w:t>).</w:t>
      </w:r>
    </w:p>
    <w:p w14:paraId="47E0CBB9" w14:textId="77777777" w:rsidR="00064D45" w:rsidRPr="00064D45" w:rsidRDefault="00064D45" w:rsidP="00064D45"/>
    <w:p w14:paraId="46E0B335" w14:textId="576AD3C1" w:rsidR="00270253" w:rsidRDefault="00270253">
      <w:pPr>
        <w:spacing w:before="0" w:after="0"/>
        <w:contextualSpacing w:val="0"/>
        <w:jc w:val="left"/>
      </w:pPr>
      <w:r>
        <w:br w:type="page"/>
      </w:r>
    </w:p>
    <w:p w14:paraId="1F681C7E" w14:textId="77777777" w:rsidR="00270253" w:rsidRDefault="00270253" w:rsidP="00270253">
      <w:pPr>
        <w:keepNext/>
        <w:spacing w:before="0" w:after="0"/>
        <w:contextualSpacing w:val="0"/>
        <w:jc w:val="center"/>
      </w:pPr>
      <w:r>
        <w:rPr>
          <w:noProof/>
        </w:rPr>
        <w:lastRenderedPageBreak/>
        <w:drawing>
          <wp:inline distT="0" distB="0" distL="0" distR="0" wp14:anchorId="60007A97" wp14:editId="188B1A11">
            <wp:extent cx="4322541" cy="6480000"/>
            <wp:effectExtent l="0" t="0" r="1905" b="0"/>
            <wp:docPr id="1343420558"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22541" cy="6480000"/>
                    </a:xfrm>
                    <a:prstGeom prst="rect">
                      <a:avLst/>
                    </a:prstGeom>
                    <a:noFill/>
                    <a:ln>
                      <a:noFill/>
                    </a:ln>
                  </pic:spPr>
                </pic:pic>
              </a:graphicData>
            </a:graphic>
          </wp:inline>
        </w:drawing>
      </w:r>
    </w:p>
    <w:p w14:paraId="2762ACE2" w14:textId="77777777" w:rsidR="00270253" w:rsidRDefault="00270253" w:rsidP="00270253">
      <w:pPr>
        <w:pStyle w:val="Descripcin"/>
      </w:pPr>
    </w:p>
    <w:p w14:paraId="7819DD45" w14:textId="21E76A11" w:rsidR="00270253" w:rsidRDefault="00270253" w:rsidP="00270253">
      <w:pPr>
        <w:pStyle w:val="Descripcin"/>
      </w:pPr>
      <w:r>
        <w:t xml:space="preserve">Figura </w:t>
      </w:r>
      <w:r>
        <w:fldChar w:fldCharType="begin"/>
      </w:r>
      <w:r>
        <w:instrText xml:space="preserve"> SEQ Figura \* ARABIC </w:instrText>
      </w:r>
      <w:r>
        <w:fldChar w:fldCharType="separate"/>
      </w:r>
      <w:r w:rsidR="00150FFC">
        <w:rPr>
          <w:noProof/>
        </w:rPr>
        <w:t>45</w:t>
      </w:r>
      <w:r>
        <w:fldChar w:fldCharType="end"/>
      </w:r>
      <w:r>
        <w:t>.</w:t>
      </w:r>
      <w:r w:rsidR="00064D45" w:rsidRPr="00064D45">
        <w:t xml:space="preserve"> </w:t>
      </w:r>
      <w:r w:rsidR="00064D45">
        <w:t xml:space="preserve">Distribución de la densidad del ictioplancton </w:t>
      </w:r>
      <w:r w:rsidR="00064D45" w:rsidRPr="005F21F7">
        <w:t>en</w:t>
      </w:r>
      <w:r w:rsidR="00064D45">
        <w:t xml:space="preserve"> relación con la distribución de la varianza espacial y la significancia de la prueba local de Moran para determinar autocorrelación espacial.</w:t>
      </w:r>
    </w:p>
    <w:p w14:paraId="2BAD19B3" w14:textId="2ABF9FDA" w:rsidR="002A7496" w:rsidRDefault="002A7496" w:rsidP="002A7496"/>
    <w:p w14:paraId="5C51850B" w14:textId="5E94439C" w:rsidR="002A7496" w:rsidRDefault="002A7496" w:rsidP="002A7496">
      <w:pPr>
        <w:pStyle w:val="Descripcin"/>
      </w:pPr>
      <w:r>
        <w:t xml:space="preserve">La estimación de los diferentes niveles de diversidad para el ictioplancton, basados en la densidad colectada (Número de individuos) para los transectos mostró que la diversidad </w:t>
      </w:r>
      <w:r w:rsidRPr="00D9615B">
        <w:rPr>
          <w:vertAlign w:val="superscript"/>
        </w:rPr>
        <w:t>0</w:t>
      </w:r>
      <w:r>
        <w:t xml:space="preserve">D es mayor en el transecto del Guascama con un valor de aproximadamente 26 especies, seguido del transecto Sanquianga con aproximadamente 22 especies y por último el transecto Amarales con 19 especies, encontrándose diferencias entre estas. Para la diversidad </w:t>
      </w:r>
      <w:r>
        <w:rPr>
          <w:vertAlign w:val="superscript"/>
        </w:rPr>
        <w:t>1</w:t>
      </w:r>
      <w:r>
        <w:t xml:space="preserve">D, los transectos Amarales y Sanquianga no presentaron </w:t>
      </w:r>
      <w:r w:rsidR="00F851F8">
        <w:t>diferencias,</w:t>
      </w:r>
      <w:r>
        <w:t xml:space="preserve"> pero la </w:t>
      </w:r>
      <w:r>
        <w:rPr>
          <w:vertAlign w:val="superscript"/>
        </w:rPr>
        <w:t>1</w:t>
      </w:r>
      <w:r>
        <w:t xml:space="preserve">D en Guascama fue muy inferior a los demás transectos. Para la diversidad </w:t>
      </w:r>
      <w:r>
        <w:rPr>
          <w:vertAlign w:val="superscript"/>
        </w:rPr>
        <w:t>2</w:t>
      </w:r>
      <w:r>
        <w:t>D, los tres transectos presentaron diferencias siendo el de mayor diversidad el transecto de Sanquianga, seguido por Amarales y Guascama.</w:t>
      </w:r>
      <w:r w:rsidR="007C5D05">
        <w:t xml:space="preserve"> Para las mareas, los tres niveles de diversidad presentaron diferencias siendo la marea baja la de mayor </w:t>
      </w:r>
      <w:r w:rsidR="007C5D05">
        <w:lastRenderedPageBreak/>
        <w:t xml:space="preserve">diversidad para </w:t>
      </w:r>
      <w:r w:rsidR="007C5D05">
        <w:rPr>
          <w:vertAlign w:val="superscript"/>
        </w:rPr>
        <w:t>0</w:t>
      </w:r>
      <w:r w:rsidR="007C5D05">
        <w:t xml:space="preserve">D, </w:t>
      </w:r>
      <w:r w:rsidR="007C5D05">
        <w:rPr>
          <w:vertAlign w:val="superscript"/>
        </w:rPr>
        <w:t>1</w:t>
      </w:r>
      <w:r w:rsidR="007C5D05">
        <w:t xml:space="preserve">D y </w:t>
      </w:r>
      <w:r w:rsidR="007C5D05">
        <w:rPr>
          <w:vertAlign w:val="superscript"/>
        </w:rPr>
        <w:t>2</w:t>
      </w:r>
      <w:r w:rsidR="007C5D05">
        <w:t xml:space="preserve">D del ictioplancton. Para los sectores, también se encontraron diferencias en todos los niveles de diversidad siendo el sector costero </w:t>
      </w:r>
      <w:r w:rsidR="00E43E13">
        <w:t>más</w:t>
      </w:r>
      <w:r w:rsidR="007C5D05">
        <w:t xml:space="preserve"> diverso que el sector oceánico (</w:t>
      </w:r>
      <w:r w:rsidR="007C5D05">
        <w:fldChar w:fldCharType="begin"/>
      </w:r>
      <w:r w:rsidR="007C5D05">
        <w:instrText xml:space="preserve"> REF _Ref135045647 \h </w:instrText>
      </w:r>
      <w:r w:rsidR="007C5D05">
        <w:fldChar w:fldCharType="separate"/>
      </w:r>
      <w:r w:rsidR="00150FFC">
        <w:t xml:space="preserve">Figura </w:t>
      </w:r>
      <w:r w:rsidR="00150FFC">
        <w:rPr>
          <w:noProof/>
        </w:rPr>
        <w:t>46</w:t>
      </w:r>
      <w:r w:rsidR="007C5D05">
        <w:fldChar w:fldCharType="end"/>
      </w:r>
      <w:r w:rsidR="007C5D05">
        <w:t>).</w:t>
      </w:r>
    </w:p>
    <w:p w14:paraId="01151E86" w14:textId="77777777" w:rsidR="002A7496" w:rsidRDefault="002A7496" w:rsidP="002A7496">
      <w:pPr>
        <w:pStyle w:val="Descripcin"/>
      </w:pPr>
    </w:p>
    <w:p w14:paraId="14642E0A" w14:textId="77777777" w:rsidR="002A7496" w:rsidRPr="002A7496" w:rsidRDefault="002A7496" w:rsidP="002A7496"/>
    <w:p w14:paraId="0F581E10" w14:textId="77777777" w:rsidR="00C52683" w:rsidRDefault="00C52683" w:rsidP="00C52683">
      <w:pPr>
        <w:keepNext/>
        <w:jc w:val="center"/>
      </w:pPr>
      <w:r>
        <w:rPr>
          <w:noProof/>
        </w:rPr>
        <w:drawing>
          <wp:inline distT="0" distB="0" distL="0" distR="0" wp14:anchorId="727A4E81" wp14:editId="5922B22F">
            <wp:extent cx="4627406" cy="6480000"/>
            <wp:effectExtent l="0" t="0" r="1905" b="0"/>
            <wp:docPr id="50735852"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35852" name="Imagen 3" descr="Interfaz de usuario gráfica, Diagrama&#10;&#10;Descripción generada automáticament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627406" cy="6480000"/>
                    </a:xfrm>
                    <a:prstGeom prst="rect">
                      <a:avLst/>
                    </a:prstGeom>
                    <a:noFill/>
                    <a:ln>
                      <a:noFill/>
                    </a:ln>
                  </pic:spPr>
                </pic:pic>
              </a:graphicData>
            </a:graphic>
          </wp:inline>
        </w:drawing>
      </w:r>
    </w:p>
    <w:p w14:paraId="42860309" w14:textId="77777777" w:rsidR="00C52683" w:rsidRDefault="00C52683" w:rsidP="00C52683">
      <w:pPr>
        <w:pStyle w:val="Descripcin"/>
      </w:pPr>
    </w:p>
    <w:p w14:paraId="2A2F4517" w14:textId="66A7789E" w:rsidR="00C52683" w:rsidRDefault="00C52683" w:rsidP="00C52683">
      <w:pPr>
        <w:pStyle w:val="Descripcin"/>
      </w:pPr>
      <w:bookmarkStart w:id="54" w:name="_Ref135045647"/>
      <w:r>
        <w:t xml:space="preserve">Figura </w:t>
      </w:r>
      <w:r>
        <w:fldChar w:fldCharType="begin"/>
      </w:r>
      <w:r>
        <w:instrText xml:space="preserve"> SEQ Figura \* ARABIC </w:instrText>
      </w:r>
      <w:r>
        <w:fldChar w:fldCharType="separate"/>
      </w:r>
      <w:r w:rsidR="00150FFC">
        <w:rPr>
          <w:noProof/>
        </w:rPr>
        <w:t>46</w:t>
      </w:r>
      <w:r>
        <w:fldChar w:fldCharType="end"/>
      </w:r>
      <w:bookmarkEnd w:id="54"/>
      <w:r>
        <w:t>.</w:t>
      </w:r>
      <w:r w:rsidR="007C5D05">
        <w:t xml:space="preserve"> Estimación y extrapolación de la </w:t>
      </w:r>
      <w:proofErr w:type="gramStart"/>
      <w:r w:rsidR="007C5D05">
        <w:t xml:space="preserve">diversidad  </w:t>
      </w:r>
      <w:r w:rsidR="007C5D05">
        <w:rPr>
          <w:vertAlign w:val="superscript"/>
        </w:rPr>
        <w:t>0</w:t>
      </w:r>
      <w:proofErr w:type="gramEnd"/>
      <w:r w:rsidR="007C5D05">
        <w:t xml:space="preserve">D, </w:t>
      </w:r>
      <w:r w:rsidR="007C5D05">
        <w:rPr>
          <w:vertAlign w:val="superscript"/>
        </w:rPr>
        <w:t>1</w:t>
      </w:r>
      <w:r w:rsidR="007C5D05">
        <w:t xml:space="preserve">D y </w:t>
      </w:r>
      <w:r w:rsidR="007C5D05">
        <w:rPr>
          <w:vertAlign w:val="superscript"/>
        </w:rPr>
        <w:t>2</w:t>
      </w:r>
      <w:r w:rsidR="007C5D05">
        <w:t>D del ictioplancton, en los transectos, períodos mareales y sectores en el delta del río Sanquianga.</w:t>
      </w:r>
    </w:p>
    <w:p w14:paraId="6077DA09" w14:textId="77777777" w:rsidR="00F41022" w:rsidRDefault="00F41022" w:rsidP="00F41022">
      <w:pPr>
        <w:spacing w:before="0" w:after="0"/>
        <w:contextualSpacing w:val="0"/>
      </w:pPr>
    </w:p>
    <w:p w14:paraId="24897149" w14:textId="77777777" w:rsidR="00150FFC" w:rsidRDefault="00F41022" w:rsidP="00F41022">
      <w:pPr>
        <w:pStyle w:val="Descripcin"/>
        <w:jc w:val="both"/>
      </w:pPr>
      <w:r>
        <w:t xml:space="preserve">El análisis de agrupamiento con el escalamiento multidimensional no métrico basado en la composición de las especies de ictioplancton no evidenció la separación de ninguna de las categorías evaluadas y no se formaron grupos independientes, evidenciando homogeneidad espacial en la </w:t>
      </w:r>
      <w:proofErr w:type="gramStart"/>
      <w:r>
        <w:t>composición  (</w:t>
      </w:r>
      <w:proofErr w:type="gramEnd"/>
      <w:r>
        <w:fldChar w:fldCharType="begin"/>
      </w:r>
      <w:r>
        <w:instrText xml:space="preserve"> REF _Ref135045771 \h </w:instrText>
      </w:r>
      <w:r>
        <w:fldChar w:fldCharType="separate"/>
      </w:r>
    </w:p>
    <w:p w14:paraId="403AF10A" w14:textId="70290C14" w:rsidR="00270253" w:rsidRDefault="00150FFC" w:rsidP="00F41022">
      <w:pPr>
        <w:spacing w:before="0" w:after="0"/>
        <w:contextualSpacing w:val="0"/>
      </w:pPr>
      <w:r>
        <w:t xml:space="preserve">Figura </w:t>
      </w:r>
      <w:r>
        <w:rPr>
          <w:noProof/>
        </w:rPr>
        <w:t>47</w:t>
      </w:r>
      <w:r w:rsidR="00F41022">
        <w:fldChar w:fldCharType="end"/>
      </w:r>
      <w:r w:rsidR="00F41022">
        <w:t>).</w:t>
      </w:r>
      <w:r w:rsidR="00270253">
        <w:br w:type="page"/>
      </w:r>
    </w:p>
    <w:p w14:paraId="52F4B3A0" w14:textId="595DAF0C" w:rsidR="00270253" w:rsidRDefault="00A87FC0" w:rsidP="00270253">
      <w:pPr>
        <w:pStyle w:val="Descripcin"/>
        <w:jc w:val="both"/>
      </w:pPr>
      <w:r>
        <w:rPr>
          <w:noProof/>
        </w:rPr>
        <w:lastRenderedPageBreak/>
        <w:drawing>
          <wp:inline distT="0" distB="0" distL="0" distR="0" wp14:anchorId="3032A93B" wp14:editId="68A9E907">
            <wp:extent cx="5397500" cy="5397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97500" cy="5397500"/>
                    </a:xfrm>
                    <a:prstGeom prst="rect">
                      <a:avLst/>
                    </a:prstGeom>
                    <a:noFill/>
                    <a:ln>
                      <a:noFill/>
                    </a:ln>
                  </pic:spPr>
                </pic:pic>
              </a:graphicData>
            </a:graphic>
          </wp:inline>
        </w:drawing>
      </w:r>
    </w:p>
    <w:p w14:paraId="03393AC7" w14:textId="77777777" w:rsidR="00A87FC0" w:rsidRDefault="00A87FC0" w:rsidP="00F41022">
      <w:pPr>
        <w:pStyle w:val="Descripcin"/>
        <w:jc w:val="both"/>
      </w:pPr>
      <w:bookmarkStart w:id="55" w:name="_Ref135045771"/>
    </w:p>
    <w:p w14:paraId="10ED18EC" w14:textId="0BDD5630" w:rsidR="005274BE" w:rsidRDefault="00270253" w:rsidP="00F41022">
      <w:pPr>
        <w:pStyle w:val="Descripcin"/>
        <w:jc w:val="both"/>
        <w:rPr>
          <w:noProof/>
        </w:rPr>
      </w:pPr>
      <w:r>
        <w:t xml:space="preserve">Figura </w:t>
      </w:r>
      <w:r>
        <w:fldChar w:fldCharType="begin"/>
      </w:r>
      <w:r>
        <w:instrText xml:space="preserve"> SEQ Figura \* ARABIC </w:instrText>
      </w:r>
      <w:r>
        <w:fldChar w:fldCharType="separate"/>
      </w:r>
      <w:r w:rsidR="00150FFC">
        <w:rPr>
          <w:noProof/>
        </w:rPr>
        <w:t>47</w:t>
      </w:r>
      <w:r>
        <w:fldChar w:fldCharType="end"/>
      </w:r>
      <w:bookmarkEnd w:id="55"/>
      <w:r>
        <w:t>.</w:t>
      </w:r>
      <w:r w:rsidR="00F41022">
        <w:t xml:space="preserve"> </w:t>
      </w:r>
      <w:r w:rsidR="00F41022">
        <w:rPr>
          <w:noProof/>
        </w:rPr>
        <w:t>Análisis de escalamiento multidimensional no métrico (NMDS) basado en la composición de especies de ictioplancton agrupado por mareas, sectores y transectos.</w:t>
      </w:r>
    </w:p>
    <w:p w14:paraId="7093713E" w14:textId="77777777" w:rsidR="00F41022" w:rsidRPr="00F41022" w:rsidRDefault="00F41022" w:rsidP="00F41022">
      <w:pPr>
        <w:rPr>
          <w:u w:val="single"/>
        </w:rPr>
      </w:pPr>
    </w:p>
    <w:p w14:paraId="035505E5" w14:textId="77777777" w:rsidR="00A647DA" w:rsidRDefault="005274BE" w:rsidP="005274BE">
      <w:pPr>
        <w:pStyle w:val="Ttulo3"/>
      </w:pPr>
      <w:r w:rsidRPr="005274BE">
        <w:t>Relaciones de congruencia de la diversidad</w:t>
      </w:r>
    </w:p>
    <w:p w14:paraId="2ABD39B6" w14:textId="4590A51B" w:rsidR="002B15FE" w:rsidRDefault="002B15FE" w:rsidP="002B15FE"/>
    <w:p w14:paraId="591ADB38" w14:textId="61B91A82" w:rsidR="00A87FC0" w:rsidRDefault="00A87FC0" w:rsidP="002B15FE">
      <w:r>
        <w:t xml:space="preserve">Al evaluar la correspondencia de los niveles de diversidad entre los ensambles de fitoplancton </w:t>
      </w:r>
      <w:r w:rsidR="003713F5">
        <w:t xml:space="preserve">con </w:t>
      </w:r>
      <w:r w:rsidR="002242FA">
        <w:t>la prueba parcial de mantel</w:t>
      </w:r>
      <w:r w:rsidR="003713F5">
        <w:t>, esta solo</w:t>
      </w:r>
      <w:r w:rsidR="005C7535">
        <w:t xml:space="preserve"> </w:t>
      </w:r>
      <w:r w:rsidR="002242FA">
        <w:t>fue significativa</w:t>
      </w:r>
      <w:r w:rsidR="005C7535">
        <w:t xml:space="preserve"> entre la </w:t>
      </w:r>
      <w:r w:rsidR="002242FA">
        <w:t xml:space="preserve">densidad del </w:t>
      </w:r>
      <w:r w:rsidR="003713F5">
        <w:t xml:space="preserve">ictioplancton y </w:t>
      </w:r>
      <w:r w:rsidR="002242FA">
        <w:t>la concentración de clorofila a del</w:t>
      </w:r>
      <w:r w:rsidR="003713F5">
        <w:t xml:space="preserve"> fitoplancton (</w:t>
      </w:r>
      <w:proofErr w:type="spellStart"/>
      <w:r w:rsidR="002242FA">
        <w:t>r</w:t>
      </w:r>
      <w:r w:rsidR="002242FA" w:rsidRPr="002242FA">
        <w:rPr>
          <w:vertAlign w:val="subscript"/>
        </w:rPr>
        <w:t>M</w:t>
      </w:r>
      <w:proofErr w:type="spellEnd"/>
      <w:r w:rsidR="002242FA">
        <w:t>= 0.23</w:t>
      </w:r>
      <w:r w:rsidR="003713F5">
        <w:t>, p&lt; 0.01</w:t>
      </w:r>
      <w:r w:rsidR="002242FA">
        <w:t>)</w:t>
      </w:r>
      <w:r w:rsidR="00225BB2">
        <w:t xml:space="preserve"> </w:t>
      </w:r>
      <w:r w:rsidR="00115483">
        <w:t>(</w:t>
      </w:r>
      <w:r w:rsidR="00115483">
        <w:fldChar w:fldCharType="begin"/>
      </w:r>
      <w:r w:rsidR="00115483">
        <w:instrText xml:space="preserve"> REF _Ref135054850 \h </w:instrText>
      </w:r>
      <w:r w:rsidR="00115483">
        <w:fldChar w:fldCharType="separate"/>
      </w:r>
      <w:r w:rsidR="00150FFC">
        <w:t xml:space="preserve">Figura </w:t>
      </w:r>
      <w:r w:rsidR="00150FFC">
        <w:rPr>
          <w:noProof/>
        </w:rPr>
        <w:t>48</w:t>
      </w:r>
      <w:r w:rsidR="00115483">
        <w:fldChar w:fldCharType="end"/>
      </w:r>
      <w:r w:rsidR="00115483">
        <w:t>)</w:t>
      </w:r>
      <w:r w:rsidR="00225BB2">
        <w:t xml:space="preserve">. </w:t>
      </w:r>
    </w:p>
    <w:p w14:paraId="2BD87E12" w14:textId="2B694352" w:rsidR="00225BB2" w:rsidRDefault="00225BB2" w:rsidP="002B15FE"/>
    <w:p w14:paraId="60D3EF55" w14:textId="0EC0EB03" w:rsidR="00071ED7" w:rsidRDefault="00F4678B" w:rsidP="00071ED7">
      <w:pPr>
        <w:keepNext/>
      </w:pPr>
      <w:r>
        <w:rPr>
          <w:noProof/>
        </w:rPr>
        <w:lastRenderedPageBreak/>
        <w:drawing>
          <wp:inline distT="0" distB="0" distL="0" distR="0" wp14:anchorId="7D0A4A91" wp14:editId="5FE27C21">
            <wp:extent cx="5400040" cy="674560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00040" cy="6745605"/>
                    </a:xfrm>
                    <a:prstGeom prst="rect">
                      <a:avLst/>
                    </a:prstGeom>
                    <a:noFill/>
                    <a:ln>
                      <a:noFill/>
                    </a:ln>
                  </pic:spPr>
                </pic:pic>
              </a:graphicData>
            </a:graphic>
          </wp:inline>
        </w:drawing>
      </w:r>
    </w:p>
    <w:p w14:paraId="5074E316" w14:textId="1E22C0D8" w:rsidR="002B15FE" w:rsidRDefault="00071ED7" w:rsidP="00071ED7">
      <w:pPr>
        <w:pStyle w:val="Descripcin"/>
        <w:jc w:val="both"/>
      </w:pPr>
      <w:bookmarkStart w:id="56" w:name="_Ref135054850"/>
      <w:r>
        <w:t xml:space="preserve">Figura </w:t>
      </w:r>
      <w:r>
        <w:fldChar w:fldCharType="begin"/>
      </w:r>
      <w:r>
        <w:instrText xml:space="preserve"> SEQ Figura \* ARABIC </w:instrText>
      </w:r>
      <w:r>
        <w:fldChar w:fldCharType="separate"/>
      </w:r>
      <w:r w:rsidR="00150FFC">
        <w:rPr>
          <w:noProof/>
        </w:rPr>
        <w:t>48</w:t>
      </w:r>
      <w:r>
        <w:fldChar w:fldCharType="end"/>
      </w:r>
      <w:bookmarkEnd w:id="56"/>
      <w:r>
        <w:t xml:space="preserve">. </w:t>
      </w:r>
      <w:r w:rsidR="00115483">
        <w:t>Correspondencia entre los niveles de diversidad y la densidad del ensamble de fitoplancton y el ictioplancton</w:t>
      </w:r>
      <w:r w:rsidR="005C7535">
        <w:t xml:space="preserve"> examinada a </w:t>
      </w:r>
      <w:r w:rsidR="00F4678B">
        <w:t>través de la relación entre</w:t>
      </w:r>
      <w:r w:rsidR="00E648B4">
        <w:t xml:space="preserve"> las</w:t>
      </w:r>
      <w:r w:rsidR="00F4678B">
        <w:t xml:space="preserve"> matrices de similitud con la prueba parcial de mantel</w:t>
      </w:r>
      <w:r w:rsidR="00FC3955">
        <w:t xml:space="preserve">. </w:t>
      </w:r>
      <w:r w:rsidR="00115483">
        <w:t xml:space="preserve">(a) Correspondencia de la diversidad </w:t>
      </w:r>
      <w:r w:rsidR="00115483" w:rsidRPr="00115483">
        <w:rPr>
          <w:vertAlign w:val="superscript"/>
        </w:rPr>
        <w:t>0</w:t>
      </w:r>
      <w:r w:rsidR="00115483">
        <w:t xml:space="preserve">D entre el fitoplancton y el ictioplancton. (b) Correspondencia de la diversidad </w:t>
      </w:r>
      <w:r w:rsidR="00115483">
        <w:rPr>
          <w:vertAlign w:val="superscript"/>
        </w:rPr>
        <w:t>1</w:t>
      </w:r>
      <w:r w:rsidR="00115483">
        <w:t>D entre el fitoplancton y el ictioplancton. (c)</w:t>
      </w:r>
      <w:r w:rsidR="00115483" w:rsidRPr="00115483">
        <w:t xml:space="preserve"> </w:t>
      </w:r>
      <w:r w:rsidR="00115483">
        <w:t xml:space="preserve">Correspondencia de la diversidad </w:t>
      </w:r>
      <w:r w:rsidR="00115483">
        <w:rPr>
          <w:vertAlign w:val="superscript"/>
        </w:rPr>
        <w:t>2</w:t>
      </w:r>
      <w:r w:rsidR="00115483">
        <w:t>D entre el fitoplancton y el ictioplancton. (d)</w:t>
      </w:r>
      <w:r w:rsidR="00115483" w:rsidRPr="00115483">
        <w:t xml:space="preserve"> </w:t>
      </w:r>
      <w:r w:rsidR="00115483">
        <w:t>Correspondencia de la densidad entre el fitoplancton y el ictioplancton. (e) Correspondencia de densidad del ictioplancton y la concentración de clorofila a. (f)</w:t>
      </w:r>
      <w:r w:rsidR="00115483" w:rsidRPr="00115483">
        <w:t xml:space="preserve"> </w:t>
      </w:r>
      <w:r w:rsidR="00115483">
        <w:t xml:space="preserve">Correspondencia de la composición entre el fitoplancton y el ictioplancton medida como la primera dimensión del NMDS. </w:t>
      </w:r>
      <w:r w:rsidR="00F4678B">
        <w:t>Los puntos rojos representan la marea alta y los azules la marea baja.</w:t>
      </w:r>
      <w:r w:rsidR="002242FA" w:rsidRPr="002242FA">
        <w:t xml:space="preserve"> </w:t>
      </w:r>
      <w:r w:rsidR="002242FA">
        <w:t>*la correlación es significativa.</w:t>
      </w:r>
    </w:p>
    <w:p w14:paraId="6B3CD290" w14:textId="1766D7ED" w:rsidR="00A24B8F" w:rsidRDefault="00A24B8F" w:rsidP="00A24B8F"/>
    <w:p w14:paraId="5F764B14" w14:textId="18D7352D" w:rsidR="003E16E5" w:rsidRDefault="00A24B8F" w:rsidP="00A24B8F">
      <w:r>
        <w:t>Para determinar la relación entre las variables y las medidas de diversidad se realizó una prueba parcial de mantel a múltiples relaciones</w:t>
      </w:r>
      <w:r w:rsidR="00442660">
        <w:t xml:space="preserve">. </w:t>
      </w:r>
      <w:r w:rsidR="00B92956">
        <w:t xml:space="preserve">Esta prueba mostró correlaciones positivas y </w:t>
      </w:r>
      <w:r w:rsidR="00B92956">
        <w:lastRenderedPageBreak/>
        <w:t xml:space="preserve">significativas constantes entre las variables fisicoquímicas medidas y la densidad y diversidad de nivel cero </w:t>
      </w:r>
      <w:r w:rsidR="00B92956" w:rsidRPr="00B92956">
        <w:rPr>
          <w:vertAlign w:val="superscript"/>
        </w:rPr>
        <w:t>0</w:t>
      </w:r>
      <w:r w:rsidR="00B92956">
        <w:t xml:space="preserve">D. Las variables con las cuales se encontraron correlaciones significativas fueron los nitritos, nitratos, fosfatos, silicatos, oxígeno disuelto, transparencia, los </w:t>
      </w:r>
      <w:proofErr w:type="spellStart"/>
      <w:r w:rsidR="00B92956">
        <w:t>solidos</w:t>
      </w:r>
      <w:proofErr w:type="spellEnd"/>
      <w:r w:rsidR="00B92956">
        <w:t xml:space="preserve"> suspendidos, la TSI del </w:t>
      </w:r>
      <w:r w:rsidR="00F851F8">
        <w:t>S</w:t>
      </w:r>
      <w:r w:rsidR="00B92956">
        <w:t>ecchi, la mediana y el rango intercuartílico de la temperatura medida en la columna de agua y la salinidad superficial (</w:t>
      </w:r>
      <w:r w:rsidR="00B92956">
        <w:fldChar w:fldCharType="begin"/>
      </w:r>
      <w:r w:rsidR="00B92956">
        <w:instrText xml:space="preserve"> REF _Ref135205157 \h </w:instrText>
      </w:r>
      <w:r w:rsidR="00B92956">
        <w:fldChar w:fldCharType="separate"/>
      </w:r>
      <w:r w:rsidR="00150FFC">
        <w:t xml:space="preserve">Figura </w:t>
      </w:r>
      <w:r w:rsidR="00150FFC">
        <w:rPr>
          <w:noProof/>
        </w:rPr>
        <w:t>49</w:t>
      </w:r>
      <w:r w:rsidR="00B92956">
        <w:fldChar w:fldCharType="end"/>
      </w:r>
      <w:r w:rsidR="00B92956">
        <w:t xml:space="preserve"> y </w:t>
      </w:r>
      <w:r w:rsidR="00B92956">
        <w:fldChar w:fldCharType="begin"/>
      </w:r>
      <w:r w:rsidR="00B92956">
        <w:instrText xml:space="preserve"> REF _Ref135205166 \h </w:instrText>
      </w:r>
      <w:r w:rsidR="00B92956">
        <w:fldChar w:fldCharType="separate"/>
      </w:r>
      <w:r w:rsidR="00150FFC">
        <w:t xml:space="preserve">Figura </w:t>
      </w:r>
      <w:r w:rsidR="00150FFC">
        <w:rPr>
          <w:noProof/>
        </w:rPr>
        <w:t>50</w:t>
      </w:r>
      <w:r w:rsidR="00B92956">
        <w:fldChar w:fldCharType="end"/>
      </w:r>
      <w:r w:rsidR="00B92956">
        <w:t>)</w:t>
      </w:r>
      <w:r w:rsidR="00F851F8">
        <w:t>.</w:t>
      </w:r>
    </w:p>
    <w:p w14:paraId="72ABC35A" w14:textId="77777777" w:rsidR="00B92956" w:rsidRDefault="00B92956" w:rsidP="00A24B8F"/>
    <w:p w14:paraId="6BCECA21" w14:textId="77777777" w:rsidR="00C11CE1" w:rsidRDefault="003E16E5" w:rsidP="00C11CE1">
      <w:pPr>
        <w:keepNext/>
        <w:spacing w:before="0" w:after="0"/>
        <w:contextualSpacing w:val="0"/>
        <w:jc w:val="left"/>
      </w:pPr>
      <w:r>
        <w:rPr>
          <w:noProof/>
        </w:rPr>
        <w:drawing>
          <wp:inline distT="0" distB="0" distL="0" distR="0" wp14:anchorId="457C1328" wp14:editId="04A8BB62">
            <wp:extent cx="5398770" cy="53987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283CED16" w14:textId="77777777" w:rsidR="00C11CE1" w:rsidRDefault="00C11CE1" w:rsidP="00C11CE1">
      <w:pPr>
        <w:pStyle w:val="Descripcin"/>
      </w:pPr>
    </w:p>
    <w:p w14:paraId="3A4D36E6" w14:textId="00F67654" w:rsidR="003E16E5" w:rsidRDefault="00C11CE1" w:rsidP="00C11CE1">
      <w:pPr>
        <w:pStyle w:val="Descripcin"/>
      </w:pPr>
      <w:bookmarkStart w:id="57" w:name="_Ref135205157"/>
      <w:r>
        <w:t xml:space="preserve">Figura </w:t>
      </w:r>
      <w:r>
        <w:fldChar w:fldCharType="begin"/>
      </w:r>
      <w:r>
        <w:instrText xml:space="preserve"> SEQ Figura \* ARABIC </w:instrText>
      </w:r>
      <w:r>
        <w:fldChar w:fldCharType="separate"/>
      </w:r>
      <w:r w:rsidR="00150FFC">
        <w:rPr>
          <w:noProof/>
        </w:rPr>
        <w:t>49</w:t>
      </w:r>
      <w:r>
        <w:fldChar w:fldCharType="end"/>
      </w:r>
      <w:bookmarkEnd w:id="57"/>
      <w:r>
        <w:t xml:space="preserve">. Gráficos de dispersión de las matrices de similitud entre estaciones para cada período mareal entre las medidas de diversidad del fitoplancton y las variables con las que se encontró una correlación significativa con </w:t>
      </w:r>
      <w:r w:rsidR="00634409">
        <w:t>la prueba parcial de Mantel.</w:t>
      </w:r>
    </w:p>
    <w:p w14:paraId="0FADCB73" w14:textId="77777777" w:rsidR="003E16E5" w:rsidRDefault="003E16E5">
      <w:pPr>
        <w:spacing w:before="0" w:after="0"/>
        <w:contextualSpacing w:val="0"/>
        <w:jc w:val="left"/>
      </w:pPr>
      <w:r>
        <w:br w:type="page"/>
      </w:r>
    </w:p>
    <w:p w14:paraId="50CAAAD9" w14:textId="77777777" w:rsidR="00C11CE1" w:rsidRDefault="003E16E5" w:rsidP="00C11CE1">
      <w:pPr>
        <w:keepNext/>
        <w:spacing w:before="0" w:after="0"/>
        <w:contextualSpacing w:val="0"/>
        <w:jc w:val="left"/>
      </w:pPr>
      <w:r>
        <w:rPr>
          <w:noProof/>
        </w:rPr>
        <w:lastRenderedPageBreak/>
        <w:drawing>
          <wp:inline distT="0" distB="0" distL="0" distR="0" wp14:anchorId="64EA3157" wp14:editId="48177206">
            <wp:extent cx="5398770" cy="53987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008EE753" w14:textId="77777777" w:rsidR="00C11CE1" w:rsidRDefault="00C11CE1" w:rsidP="00C11CE1">
      <w:pPr>
        <w:pStyle w:val="Descripcin"/>
      </w:pPr>
    </w:p>
    <w:p w14:paraId="0A093189" w14:textId="486AC9F0" w:rsidR="00C11CE1" w:rsidRDefault="00C11CE1" w:rsidP="00C11CE1">
      <w:pPr>
        <w:pStyle w:val="Descripcin"/>
      </w:pPr>
      <w:bookmarkStart w:id="58" w:name="_Ref135205166"/>
      <w:r>
        <w:t xml:space="preserve">Figura </w:t>
      </w:r>
      <w:r>
        <w:fldChar w:fldCharType="begin"/>
      </w:r>
      <w:r>
        <w:instrText xml:space="preserve"> SEQ Figura \* ARABIC </w:instrText>
      </w:r>
      <w:r>
        <w:fldChar w:fldCharType="separate"/>
      </w:r>
      <w:r w:rsidR="00150FFC">
        <w:rPr>
          <w:noProof/>
        </w:rPr>
        <w:t>50</w:t>
      </w:r>
      <w:r>
        <w:fldChar w:fldCharType="end"/>
      </w:r>
      <w:bookmarkEnd w:id="58"/>
      <w:r>
        <w:t xml:space="preserve">. </w:t>
      </w:r>
      <w:r>
        <w:t xml:space="preserve">Gráficos de dispersión de las matrices de similitud entre estaciones para cada período mareal entre las medidas de diversidad del fitoplancton y las variables con las que se encontró una correlación significativa con </w:t>
      </w:r>
      <w:r w:rsidR="00634409">
        <w:t xml:space="preserve">la prueba </w:t>
      </w:r>
      <w:r>
        <w:t xml:space="preserve">parcial de </w:t>
      </w:r>
      <w:r w:rsidR="00634409">
        <w:t>M</w:t>
      </w:r>
      <w:r>
        <w:t>antel.</w:t>
      </w:r>
    </w:p>
    <w:p w14:paraId="47E4F208" w14:textId="059218B6" w:rsidR="003E16E5" w:rsidRDefault="003E16E5">
      <w:pPr>
        <w:spacing w:before="0" w:after="0"/>
        <w:contextualSpacing w:val="0"/>
        <w:jc w:val="left"/>
      </w:pPr>
      <w:r>
        <w:br w:type="page"/>
      </w:r>
    </w:p>
    <w:p w14:paraId="313A38E0" w14:textId="77777777" w:rsidR="00A24B8F" w:rsidRPr="00A24B8F" w:rsidRDefault="00A24B8F" w:rsidP="00A24B8F"/>
    <w:p w14:paraId="6214ED27" w14:textId="77777777" w:rsidR="00F41022" w:rsidRDefault="00F41022" w:rsidP="002B15FE"/>
    <w:p w14:paraId="006A2DBD" w14:textId="371C1823" w:rsidR="003B77CF" w:rsidRDefault="00081D30" w:rsidP="00AD08AA">
      <w:pPr>
        <w:pStyle w:val="Ttulo1"/>
      </w:pPr>
      <w:bookmarkStart w:id="59" w:name="discusión"/>
      <w:bookmarkEnd w:id="12"/>
      <w:r>
        <w:t>Discusión</w:t>
      </w:r>
    </w:p>
    <w:p w14:paraId="4BD6BF78" w14:textId="087C46BF" w:rsidR="00733D5F" w:rsidRDefault="00733D5F" w:rsidP="00733D5F"/>
    <w:p w14:paraId="65378476" w14:textId="1220EC6C" w:rsidR="00F20F2B" w:rsidRDefault="00330C81" w:rsidP="00733D5F">
      <w:r>
        <w:t>En este estudio se examinaron 20 variables fisicoquímicas en el delta del río Sanquianga durante los períodos mareales. Uno de los hallazgos más importantes fue la presencia de una sólida estructura espacial en la mayoría de las variables fisicoquímicas medidas. Sin embargo, se observó que la temperatura superficial y la variabilidad de la salinidad en la columna de agua, representada por el rango intercuartílico, no mostraron ninguna estructura espacial durante los períodos mareales evaluados.</w:t>
      </w:r>
    </w:p>
    <w:p w14:paraId="141A99B1" w14:textId="5F4F3D6B" w:rsidR="00835F34" w:rsidRDefault="00835F34" w:rsidP="00733D5F"/>
    <w:p w14:paraId="73F8A533" w14:textId="25A1241F" w:rsidR="00B27351" w:rsidRPr="00B27351" w:rsidRDefault="00B27351" w:rsidP="00B27351">
      <w:pPr>
        <w:rPr>
          <w:lang w:val="es-CO"/>
        </w:rPr>
      </w:pPr>
      <w:r w:rsidRPr="00B27351">
        <w:rPr>
          <w:lang w:val="es-CO"/>
        </w:rPr>
        <w:t>Las estructuras espaciales que se observaron en este estudio son comunes en investigaciones ambientales y se encuentran con mayor frecuencia en ambientes deltaicos debido a la influencia de los ríos</w:t>
      </w:r>
      <w:r w:rsidRPr="00B27351">
        <w:t xml:space="preserve"> </w:t>
      </w:r>
      <w:r>
        <w:t xml:space="preserve">ríos </w:t>
      </w:r>
      <w:r>
        <w:fldChar w:fldCharType="begin"/>
      </w:r>
      <w:r>
        <w:instrText xml:space="preserve"> ADDIN ZOTERO_ITEM CSL_CITATION {"citationID":"268fuOQ9","properties":{"formattedCitation":"(Legendre, 1993; Legendre &amp; Troussellier, 1988)","plainCitation":"(Legendre, 1993; Legendre &amp; Troussellier, 1988)","noteIndex":0},"citationItems":[{"id":8067,"uris":["http://zotero.org/users/8864020/items/LSR8I83J"],"itemData":{"id":8067,"type":"article-journal","container-title":"Ecology","DOI":"10.2307/1939924","ISSN":"00129658","issue":"6","page":"1659","title":"Spatial Autocorrelation: Trouble or New Paradigm?","volume":"74","author":[{"family":"Legendre","given":"Pierre"}],"issued":{"date-parts":[["1993",9]]}}},{"id":13833,"uris":["http://zotero.org/users/8864020/items/69TTWGB2"],"itemData":{"id":13833,"type":"article-journal","abstract":"Microbial ecologists often obtain data from sampling a piece of geographic space. These are likely to be spatially autocorrelated. Autocorrelation removes degrees of freedom from the usual tests of inferential statistics and can generate spurious correlations among variables, with the consequence that suspected causal relations may not hold. This paper describes methods that can be used to explore the spatial structure of ecological data and to include spatial location as a variable in the study of relationships and models. The relationship between environmental heterotrophic bacteria and phytoplankton, well established in aquatic environments, is re-examined in the Thau brackish lagoon (Mediterranean coast of France). It did not hold for the bacteria growing on bioMCrieux nutrient agar (BNA), which are presumably of continental origin; their spatial gradient can only partly be explained by the particulate organic carbon variable (POC) and not at all by phytoplankton biomass (CHL A), despite the existence of a spurious correlation between BNA and CHL A. The spatial gradient of abundance of heterotrophs growing on marine agar (MA), expected to bc mostly of marine origin, can be entirely explained by POC and CHL A. Different segments of the bacterial community, both reacting positively to variations ofthe particulate organic carbon, may follow partly, or not, variations of phytoplankton biomass. The mode of analysis developed here extends to many other spatially distributed processes in ecology and other fields.","container-title":"Limnology and Oceanography","DOI":"10.4319/lo.1988.33.5.1055","ISSN":"00243590","issue":"5","journalAbbreviation":"Limnol. Oceanogr.","language":"en","page":"1055-1067","source":"DOI.org (Crossref)","title":"Aquatic heterotrophic bacteria: Modeling in the presence of spatial autocorrelation: Modeling autocorrelated data","title-short":"Aquatic heterotrophic bacteria","volume":"33","author":[{"family":"Legendre","given":"Pierre"},{"family":"Troussellier","given":"Marc"}],"issued":{"date-parts":[["1988",9]]}}}],"schema":"https://github.com/citation-style-language/schema/raw/master/csl-citation.json"} </w:instrText>
      </w:r>
      <w:r>
        <w:fldChar w:fldCharType="separate"/>
      </w:r>
      <w:r w:rsidRPr="00BD74E0">
        <w:t xml:space="preserve">(Legendre, 1993; Legendre &amp; </w:t>
      </w:r>
      <w:proofErr w:type="spellStart"/>
      <w:r w:rsidRPr="00BD74E0">
        <w:t>Troussellier</w:t>
      </w:r>
      <w:proofErr w:type="spellEnd"/>
      <w:r w:rsidRPr="00BD74E0">
        <w:t>, 1988)</w:t>
      </w:r>
      <w:r>
        <w:fldChar w:fldCharType="end"/>
      </w:r>
      <w:r w:rsidRPr="00B27351">
        <w:rPr>
          <w:lang w:val="es-CO"/>
        </w:rPr>
        <w:t>. Sin embargo, debido a la presencia de autocorrelación, no fue posible realizar pruebas estadísticas convencionales para comparar los períodos mareales.</w:t>
      </w:r>
    </w:p>
    <w:p w14:paraId="24E68818" w14:textId="77777777" w:rsidR="00B27351" w:rsidRPr="00B27351" w:rsidRDefault="00B27351" w:rsidP="00B27351">
      <w:pPr>
        <w:rPr>
          <w:lang w:val="es-CO"/>
        </w:rPr>
      </w:pPr>
    </w:p>
    <w:p w14:paraId="3AFFD038" w14:textId="77777777" w:rsidR="00B27351" w:rsidRPr="00B27351" w:rsidRDefault="00B27351" w:rsidP="00B27351">
      <w:pPr>
        <w:rPr>
          <w:lang w:val="es-CO"/>
        </w:rPr>
      </w:pPr>
      <w:r w:rsidRPr="00B27351">
        <w:rPr>
          <w:lang w:val="es-CO"/>
        </w:rPr>
        <w:t xml:space="preserve">Al revisar la interpolación de las variables y su comportamiento en los dos períodos mareales, se observaron diferentes fuentes de variabilidad. Por ejemplo, la principal fuente de variación para los nitritos se encontró en la bocana de Amarales, mientras que para los nitratos la principal fuente fue la bocana opuesta de Guascama. Esto es llamativo porque la separación entre estas bocanas y la unión de los ríos Sanquianga y </w:t>
      </w:r>
      <w:proofErr w:type="spellStart"/>
      <w:r w:rsidRPr="00B27351">
        <w:rPr>
          <w:lang w:val="es-CO"/>
        </w:rPr>
        <w:t>Satinga</w:t>
      </w:r>
      <w:proofErr w:type="spellEnd"/>
      <w:r w:rsidRPr="00B27351">
        <w:rPr>
          <w:lang w:val="es-CO"/>
        </w:rPr>
        <w:t xml:space="preserve"> es de aproximadamente 20 kilómetros, lo que sugiere que la fuente de nitritos se encuentra en el cauce del río Amarales y no proviene aguas arriba, ya que no se observa mezcla entre las tres bocanas. Para confirmar esto, sería necesario contar con datos separados de cada una de estas aguas.</w:t>
      </w:r>
    </w:p>
    <w:p w14:paraId="02E3C379" w14:textId="77777777" w:rsidR="00B27351" w:rsidRPr="00B27351" w:rsidRDefault="00B27351" w:rsidP="00B27351">
      <w:pPr>
        <w:rPr>
          <w:lang w:val="es-CO"/>
        </w:rPr>
      </w:pPr>
    </w:p>
    <w:p w14:paraId="76CEA53D" w14:textId="77777777" w:rsidR="00B27351" w:rsidRPr="00B27351" w:rsidRDefault="00B27351" w:rsidP="00B27351">
      <w:pPr>
        <w:rPr>
          <w:lang w:val="es-CO"/>
        </w:rPr>
      </w:pPr>
      <w:r w:rsidRPr="00B27351">
        <w:rPr>
          <w:lang w:val="es-CO"/>
        </w:rPr>
        <w:t>En el caso de los fosfatos, se identificó la bocana de Sanquianga como la principal fuente, la cual puede tener una contribución entre el tramo de la bocana y la zona donde se separan los cauces principales. Es importante destacar que la descarga y el flujo de cada una de estas bocanas también podrían influir en los patrones diferenciales de las fuentes de nutrientes.</w:t>
      </w:r>
    </w:p>
    <w:p w14:paraId="70A5FC69" w14:textId="77777777" w:rsidR="00B27351" w:rsidRPr="00B27351" w:rsidRDefault="00B27351" w:rsidP="00B27351">
      <w:pPr>
        <w:rPr>
          <w:lang w:val="es-CO"/>
        </w:rPr>
      </w:pPr>
    </w:p>
    <w:p w14:paraId="2045762A" w14:textId="75587570" w:rsidR="00B27351" w:rsidRDefault="00B27351" w:rsidP="00B27351">
      <w:pPr>
        <w:rPr>
          <w:lang w:val="es-CO"/>
        </w:rPr>
      </w:pPr>
      <w:r w:rsidRPr="00B27351">
        <w:rPr>
          <w:lang w:val="es-CO"/>
        </w:rPr>
        <w:t xml:space="preserve">En general, se puede observar que hay dos fuentes diferenciales que contribuyen a las variables fisicoquímicas. Una de ellas es la zona de las bocanas, que representa la principal fuente de variabilidad de los nutrientes, el pH, el TSI del </w:t>
      </w:r>
      <w:proofErr w:type="spellStart"/>
      <w:r w:rsidRPr="00B27351">
        <w:rPr>
          <w:lang w:val="es-CO"/>
        </w:rPr>
        <w:t>secchi</w:t>
      </w:r>
      <w:proofErr w:type="spellEnd"/>
      <w:r w:rsidRPr="00B27351">
        <w:rPr>
          <w:lang w:val="es-CO"/>
        </w:rPr>
        <w:t>, la densidad y la salinidad superficial</w:t>
      </w:r>
      <w:bookmarkStart w:id="60" w:name="conclusiones"/>
      <w:bookmarkEnd w:id="59"/>
      <w:r>
        <w:rPr>
          <w:lang w:val="es-CO"/>
        </w:rPr>
        <w:t xml:space="preserve"> y otra es el sector oceánico del área de estudio en donde está la mayor fuente de variabilidad de la transparencia y de todas las variable</w:t>
      </w:r>
      <w:r w:rsidR="00144107">
        <w:rPr>
          <w:lang w:val="es-CO"/>
        </w:rPr>
        <w:t>s</w:t>
      </w:r>
      <w:r>
        <w:rPr>
          <w:lang w:val="es-CO"/>
        </w:rPr>
        <w:t xml:space="preserve"> que fueron medidas en la columna de agua como el oxígeno disuelto, la salinidad la densidad y la temperatura. </w:t>
      </w:r>
    </w:p>
    <w:p w14:paraId="023FE991" w14:textId="0BA7B298" w:rsidR="00B27351" w:rsidRDefault="00B27351" w:rsidP="00B27351">
      <w:pPr>
        <w:rPr>
          <w:lang w:val="es-CO"/>
        </w:rPr>
      </w:pPr>
    </w:p>
    <w:p w14:paraId="3B7B25D2" w14:textId="2F281D2B" w:rsidR="00B27351" w:rsidRDefault="00B27351" w:rsidP="00B27351">
      <w:pPr>
        <w:rPr>
          <w:lang w:val="es-CO"/>
        </w:rPr>
      </w:pPr>
      <w:r>
        <w:rPr>
          <w:lang w:val="es-CO"/>
        </w:rPr>
        <w:t xml:space="preserve">Las únicas variables que no presentaron estructura espacial en ninguna de los dos períodos mareales fue la temperatura superficial del mar y el rango intercuartílico de la salinidad medida en la columna de agua y debido a esto se pudo realizar las comparaciones de rango para determinar si existían diferencias entre las categorías propuestas para el estudio. La temperatura superficial del mar </w:t>
      </w:r>
      <w:r w:rsidR="00144107">
        <w:rPr>
          <w:lang w:val="es-CO"/>
        </w:rPr>
        <w:t xml:space="preserve">no presentó ninguna diferencia entre los períodos mareales, los sectores y los transectos, </w:t>
      </w:r>
      <w:r w:rsidR="00DF29E8">
        <w:rPr>
          <w:lang w:val="es-CO"/>
        </w:rPr>
        <w:t>los valores de esta variable están distribuidos de manera completamente aleatoria.</w:t>
      </w:r>
    </w:p>
    <w:p w14:paraId="30F3DA02" w14:textId="15FF3AF9" w:rsidR="00DF29E8" w:rsidRDefault="00DF29E8" w:rsidP="00B27351">
      <w:pPr>
        <w:rPr>
          <w:lang w:val="es-CO"/>
        </w:rPr>
      </w:pPr>
    </w:p>
    <w:p w14:paraId="7B86176E" w14:textId="00D19D82" w:rsidR="00DF29E8" w:rsidRDefault="00E648B4" w:rsidP="00B27351">
      <w:pPr>
        <w:rPr>
          <w:lang w:val="es-CO"/>
        </w:rPr>
      </w:pPr>
      <w:r>
        <w:rPr>
          <w:lang w:val="es-CO"/>
        </w:rPr>
        <w:t xml:space="preserve">Las medidas de diversidad </w:t>
      </w:r>
      <w:r w:rsidR="00041978">
        <w:rPr>
          <w:lang w:val="es-CO"/>
        </w:rPr>
        <w:t xml:space="preserve">para el fitoplancton en general fueron </w:t>
      </w:r>
      <w:proofErr w:type="spellStart"/>
      <w:r w:rsidR="00041978">
        <w:rPr>
          <w:lang w:val="es-CO"/>
        </w:rPr>
        <w:t>mas</w:t>
      </w:r>
      <w:proofErr w:type="spellEnd"/>
      <w:r w:rsidR="00041978">
        <w:rPr>
          <w:lang w:val="es-CO"/>
        </w:rPr>
        <w:t xml:space="preserve"> independientes con respecto a la estructura espacial presentadas por las variables fisicoquímicas. Solo la diversidad de nivel cero </w:t>
      </w:r>
      <w:r w:rsidR="00041978" w:rsidRPr="00041978">
        <w:rPr>
          <w:vertAlign w:val="superscript"/>
          <w:lang w:val="es-CO"/>
        </w:rPr>
        <w:t>0</w:t>
      </w:r>
      <w:r w:rsidR="00041978">
        <w:rPr>
          <w:lang w:val="es-CO"/>
        </w:rPr>
        <w:t xml:space="preserve">D en la marea alta presentó autocorrelación espacial siendo la principal fuente de riqueza de especies la bocana de río Sanquianga y la diversidad de nivel uno </w:t>
      </w:r>
      <w:r w:rsidR="00041978" w:rsidRPr="00041978">
        <w:rPr>
          <w:vertAlign w:val="superscript"/>
          <w:lang w:val="es-CO"/>
        </w:rPr>
        <w:t>1</w:t>
      </w:r>
      <w:r w:rsidR="00041978">
        <w:rPr>
          <w:lang w:val="es-CO"/>
        </w:rPr>
        <w:t xml:space="preserve">D que representa a las especies más comunes </w:t>
      </w:r>
      <w:r w:rsidR="00041978">
        <w:rPr>
          <w:lang w:val="es-CO"/>
        </w:rPr>
        <w:fldChar w:fldCharType="begin"/>
      </w:r>
      <w:r w:rsidR="00041978">
        <w:rPr>
          <w:lang w:val="es-CO"/>
        </w:rPr>
        <w:instrText xml:space="preserve"> ADDIN ZOTERO_ITEM CSL_CITATION {"citationID":"qev3q31v","properties":{"formattedCitation":"(Chao et\\uc0\\u160{}al., 2014)","plainCitation":"(Chao et al., 2014)","noteIndex":0},"citationItems":[{"id":4861,"uris":["http://zotero.org/users/8864020/items/V8SPZIBW"],"itemData":{"id":486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¼ 0) to measures of taxon diversity incorporating relative abundance (i.e., for any Hill number qD, q . 0) and present a uni</w:instrText>
      </w:r>
      <w:r w:rsidR="00041978">
        <w:rPr>
          <w:rFonts w:hint="eastAsia"/>
          <w:lang w:val="es-CO"/>
        </w:rPr>
        <w:instrText></w:instrText>
      </w:r>
      <w:r w:rsidR="00041978">
        <w:rPr>
          <w:lang w:val="es-CO"/>
        </w:rPr>
        <w:instrText>ed approach for both individual-based (abundance) data and samplebased (incidence) data. Using this uni</w:instrText>
      </w:r>
      <w:r w:rsidR="00041978">
        <w:rPr>
          <w:rFonts w:hint="eastAsia"/>
          <w:lang w:val="es-CO"/>
        </w:rPr>
        <w:instrText></w:instrText>
      </w:r>
      <w:r w:rsidR="00041978">
        <w:rPr>
          <w:lang w:val="es-CO"/>
        </w:rPr>
        <w:instrText xml:space="preserve">ed sampling framework, we derive both theoretical formulas and analytic estimators for seamless rarefaction and extrapolation based on Hill numbers. Detailed examples are provided for the </w:instrText>
      </w:r>
      <w:r w:rsidR="00041978">
        <w:rPr>
          <w:rFonts w:hint="eastAsia"/>
          <w:lang w:val="es-CO"/>
        </w:rPr>
        <w:instrText></w:instrText>
      </w:r>
      <w:r w:rsidR="00041978">
        <w:rPr>
          <w:lang w:val="es-CO"/>
        </w:rPr>
        <w:instrText>rst three Hill numbers: q ¼ 0 (species richness), q ¼ 1 (the exponential of Shannon’s entropy index), and q ¼ 2 (the inverse of Simpson’s concentration index). We developed a bootstrap method for constructing con</w:instrText>
      </w:r>
      <w:r w:rsidR="00041978">
        <w:rPr>
          <w:rFonts w:hint="eastAsia"/>
          <w:lang w:val="es-CO"/>
        </w:rPr>
        <w:instrText></w:instrText>
      </w:r>
      <w:r w:rsidR="00041978">
        <w:rPr>
          <w:lang w:val="es-CO"/>
        </w:rPr>
        <w:instrText>dence intervals around Hill numbers, facilitating the comparison of multiple assemblages of both rare</w:instrText>
      </w:r>
      <w:r w:rsidR="00041978">
        <w:rPr>
          <w:rFonts w:hint="eastAsia"/>
          <w:lang w:val="es-CO"/>
        </w:rPr>
        <w:instrText></w:instrText>
      </w:r>
      <w:r w:rsidR="00041978">
        <w:rPr>
          <w:lang w:val="es-CO"/>
        </w:rPr>
        <w:instrText xml:space="preserve">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0012-9615","issue":"1","journalAbbreviation":"Ecological Monographs","language":"en","page":"45-67","source":"DOI.org (Crossref)","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2]]}}}],"schema":"https://github.com/citation-style-language/schema/raw/master/csl-citation.json"} </w:instrText>
      </w:r>
      <w:r w:rsidR="00041978">
        <w:rPr>
          <w:lang w:val="es-CO"/>
        </w:rPr>
        <w:fldChar w:fldCharType="separate"/>
      </w:r>
      <w:r w:rsidR="00041978" w:rsidRPr="00041978">
        <w:rPr>
          <w:szCs w:val="24"/>
        </w:rPr>
        <w:t>(Chao et al., 2014)</w:t>
      </w:r>
      <w:r w:rsidR="00041978">
        <w:rPr>
          <w:lang w:val="es-CO"/>
        </w:rPr>
        <w:fldChar w:fldCharType="end"/>
      </w:r>
      <w:r w:rsidR="00041978">
        <w:rPr>
          <w:lang w:val="es-CO"/>
        </w:rPr>
        <w:t xml:space="preserve"> presentó una correlación espacial no muy significativa, pero en el escenario tratado se considera el valor de significancia de p</w:t>
      </w:r>
      <w:r w:rsidR="000050F2">
        <w:rPr>
          <w:lang w:val="es-CO"/>
        </w:rPr>
        <w:t xml:space="preserve"> </w:t>
      </w:r>
      <w:r w:rsidR="00041978">
        <w:rPr>
          <w:lang w:val="es-CO"/>
        </w:rPr>
        <w:t>&lt; 0.1 como significativo</w:t>
      </w:r>
      <w:r w:rsidR="000050F2">
        <w:rPr>
          <w:lang w:val="es-CO"/>
        </w:rPr>
        <w:t xml:space="preserve"> </w:t>
      </w:r>
      <w:r w:rsidR="000050F2">
        <w:rPr>
          <w:lang w:val="es-CO"/>
        </w:rPr>
        <w:fldChar w:fldCharType="begin"/>
      </w:r>
      <w:r w:rsidR="000050F2">
        <w:rPr>
          <w:lang w:val="es-CO"/>
        </w:rPr>
        <w:instrText xml:space="preserve"> ADDIN ZOTERO_ITEM CSL_CITATION {"citationID":"MVii8rDt","properties":{"formattedCitation":"(Thiese et\\uc0\\u160{}al., 2016)","plainCitation":"(Thiese et al., 2016)","noteIndex":0},"citationItems":[{"id":13844,"uris":["http://zotero.org/users/8864020/items/3RBA7XEX"],"itemData":{"id":13844,"type":"article-journal","abstract":"Application and interpretation of statistical evaluation of relationships is a necessary element in biomedical research. Statistical analyses rely on P value to demonstrate relationships. The traditional level of significance, P&lt;0.05, can be negatively impacted by small sample size, bias, and random error, and has evolved to include interpretation of statistical trends, correction factors for multiple analyses, and acceptance of statistical significance for P&gt;0.05 for complex relationships such as effect modification.","container-title":"Journal of Thoracic Disease","DOI":"10.21037/jtd.2016.08.16","ISSN":"20721439, 20776624","issue":"9","journalAbbreviation":"J. Thorac. Dis.","language":"en","page":"E928-E931","source":"DOI.org (Crossref)","title":"P value interpretations and considerations","volume":"8","author":[{"family":"Thiese","given":"Matthew S."},{"family":"Ronna","given":"Brenden"},{"family":"Ott","given":"Ulrike"}],"issued":{"date-parts":[["2016",9]]}}}],"schema":"https://github.com/citation-style-language/schema/raw/master/csl-citation.json"} </w:instrText>
      </w:r>
      <w:r w:rsidR="000050F2">
        <w:rPr>
          <w:lang w:val="es-CO"/>
        </w:rPr>
        <w:fldChar w:fldCharType="separate"/>
      </w:r>
      <w:r w:rsidR="000050F2" w:rsidRPr="000050F2">
        <w:rPr>
          <w:szCs w:val="24"/>
        </w:rPr>
        <w:t>(</w:t>
      </w:r>
      <w:proofErr w:type="spellStart"/>
      <w:r w:rsidR="000050F2" w:rsidRPr="000050F2">
        <w:rPr>
          <w:szCs w:val="24"/>
        </w:rPr>
        <w:t>Thiese</w:t>
      </w:r>
      <w:proofErr w:type="spellEnd"/>
      <w:r w:rsidR="000050F2" w:rsidRPr="000050F2">
        <w:rPr>
          <w:szCs w:val="24"/>
        </w:rPr>
        <w:t xml:space="preserve"> et al., 2016)</w:t>
      </w:r>
      <w:r w:rsidR="000050F2">
        <w:rPr>
          <w:lang w:val="es-CO"/>
        </w:rPr>
        <w:fldChar w:fldCharType="end"/>
      </w:r>
      <w:r w:rsidR="00041978">
        <w:rPr>
          <w:lang w:val="es-CO"/>
        </w:rPr>
        <w:t xml:space="preserve">. La distribución espacial de los demás valores de diversidad fue completamente </w:t>
      </w:r>
      <w:r w:rsidR="000050F2">
        <w:rPr>
          <w:lang w:val="es-CO"/>
        </w:rPr>
        <w:t>aleatoria</w:t>
      </w:r>
      <w:r w:rsidR="00041978">
        <w:rPr>
          <w:lang w:val="es-CO"/>
        </w:rPr>
        <w:t xml:space="preserve"> con respecto </w:t>
      </w:r>
      <w:r w:rsidR="00BC204A">
        <w:rPr>
          <w:lang w:val="es-CO"/>
        </w:rPr>
        <w:t>a área estudiada. La densidad de</w:t>
      </w:r>
      <w:r w:rsidR="00864555">
        <w:rPr>
          <w:lang w:val="es-CO"/>
        </w:rPr>
        <w:t xml:space="preserve">l fitoplancton presentó una distribución agregada y la distribución espacial fue significativa teniendo como principal fuente de la densidad celular la bocana del río Sanquianga. </w:t>
      </w:r>
      <w:r w:rsidR="0063611C">
        <w:rPr>
          <w:lang w:val="es-CO"/>
        </w:rPr>
        <w:t xml:space="preserve">La clorofila presentó un patrón contrario con respecto a los períodos mareales. Durante la marea alta la distribución de la </w:t>
      </w:r>
      <w:r w:rsidR="0063611C">
        <w:rPr>
          <w:lang w:val="es-CO"/>
        </w:rPr>
        <w:lastRenderedPageBreak/>
        <w:t>concentración de la clorofila a no mostró ninguna estructura espacial mientras que durante la marea baja la estructura espacial fue significativa, siendo la principal fuente de variación las bocanas de Amarales y Sanquianga.</w:t>
      </w:r>
    </w:p>
    <w:p w14:paraId="397ABC2E" w14:textId="3491F3FF" w:rsidR="00864555" w:rsidRDefault="00864555" w:rsidP="00B27351">
      <w:pPr>
        <w:rPr>
          <w:lang w:val="es-CO"/>
        </w:rPr>
      </w:pPr>
    </w:p>
    <w:p w14:paraId="4CD122B7" w14:textId="45668F26" w:rsidR="00864555" w:rsidRPr="00864555" w:rsidRDefault="00864555" w:rsidP="00864555">
      <w:pPr>
        <w:rPr>
          <w:lang w:val="es-CO"/>
        </w:rPr>
      </w:pPr>
      <w:r w:rsidRPr="00864555">
        <w:rPr>
          <w:lang w:val="es-CO"/>
        </w:rPr>
        <w:t xml:space="preserve">El presente estudio ha identificado un número de taxones mayor que los estudios realizados por </w:t>
      </w:r>
      <w:r w:rsidRPr="00864555">
        <w:rPr>
          <w:szCs w:val="24"/>
        </w:rPr>
        <w:t>Giraldo &amp; Germán Ramírez</w:t>
      </w:r>
      <w:r>
        <w:rPr>
          <w:szCs w:val="24"/>
        </w:rPr>
        <w:t xml:space="preserve"> (</w:t>
      </w:r>
      <w:r w:rsidRPr="00864555">
        <w:rPr>
          <w:szCs w:val="24"/>
        </w:rPr>
        <w:t>2010</w:t>
      </w:r>
      <w:r>
        <w:rPr>
          <w:szCs w:val="24"/>
        </w:rPr>
        <w:t xml:space="preserve">) </w:t>
      </w:r>
      <w:r w:rsidRPr="00864555">
        <w:rPr>
          <w:lang w:val="es-CO"/>
        </w:rPr>
        <w:t xml:space="preserve">quienes registraron 126 morfoespecies en la cuenca pacífica </w:t>
      </w:r>
      <w:r w:rsidR="005B2AAD">
        <w:rPr>
          <w:lang w:val="es-CO"/>
        </w:rPr>
        <w:t>colombiana</w:t>
      </w:r>
      <w:r w:rsidRPr="00864555">
        <w:rPr>
          <w:lang w:val="es-CO"/>
        </w:rPr>
        <w:t>. Estos resultados podrían ser atribuidos a las descargas de nutrientes provenientes del delta, debido al flujo de escorrentía, lo que permite una mayor disponibilidad de nutrientes en las costas. La abundancia de recursos reduce la competencia, lo que favorece la coexistencia de un gran número de especies en un espacio reducido, moldeando así la estructura y tamaño del fitoplancton estuarino</w:t>
      </w:r>
      <w:r w:rsidR="005B2AAD">
        <w:rPr>
          <w:lang w:val="es-CO"/>
        </w:rPr>
        <w:t xml:space="preserve"> </w:t>
      </w:r>
      <w:r w:rsidR="005B2AAD">
        <w:rPr>
          <w:lang w:val="es-CO"/>
        </w:rPr>
        <w:fldChar w:fldCharType="begin"/>
      </w:r>
      <w:r w:rsidR="005B2AAD">
        <w:rPr>
          <w:lang w:val="es-CO"/>
        </w:rPr>
        <w:instrText xml:space="preserve"> ADDIN ZOTERO_ITEM CSL_CITATION {"citationID":"FYN3W8sl","properties":{"formattedCitation":"(Segura et\\uc0\\u160{}al., 2013)","plainCitation":"(Segura et al., 2013)","noteIndex":0},"citationItems":[{"id":13869,"uris":["http://zotero.org/users/8864020/items/3M32PDEM"],"itemData":{"id":13869,"type":"article-journal","abstract":"Understanding the mechanisms that maintain biodiversity is a fundamental problem in ecology. Competition is thought to reduce diversity, but hundreds of microbial aquatic primary producers species coexist and compete for a few essential resources (e.g., nutrients and light). Here, we show that resource competition is a plausible mechanism for explaining clumpy distribution on individual species volume (a proxy for the niche) of estuarine phytoplankton communities ranging from North America to South America and Europe, supporting the Emergent Neutrality hypothesis. Furthermore, such a clumpy distribution was also observed throughout the Holocene in diatoms from a sediment core. A Lotka-Volterra competition model predicted position in the niche axis and functional affiliation of dominant species within and among clumps. Results support the coexistence of functionally equivalent species in ecosystems and indicate that resource competition may be a key process to shape the size structure of estuarine phytoplankton, which in turn drives ecosystem functioning.","container-title":"Sci. Rep.","issue":"1","language":"en","license":"https://creativecommons.org/licenses/by-nc-nd/3.0/","note":"publisher: Springer Science and Business Media LLC","page":"1037","title":"Competition drives clumpy species coexistence in estuarine phytoplankton","volume":"3","author":[{"family":"Segura","given":"A M"},{"family":"Kruk","given":"C"},{"family":"Calliari","given":"D"},{"family":"García-Rodriguez","given":"F"},{"family":"Conde","given":"D"},{"family":"Widdicombe","given":"C E"},{"family":"Fort","given":"H"}],"issued":{"date-parts":[["2013",1]]}}}],"schema":"https://github.com/citation-style-language/schema/raw/master/csl-citation.json"} </w:instrText>
      </w:r>
      <w:r w:rsidR="005B2AAD">
        <w:rPr>
          <w:lang w:val="es-CO"/>
        </w:rPr>
        <w:fldChar w:fldCharType="separate"/>
      </w:r>
      <w:r w:rsidR="005B2AAD" w:rsidRPr="005B2AAD">
        <w:rPr>
          <w:szCs w:val="24"/>
        </w:rPr>
        <w:t>(Segura et al., 2013)</w:t>
      </w:r>
      <w:r w:rsidR="005B2AAD">
        <w:rPr>
          <w:lang w:val="es-CO"/>
        </w:rPr>
        <w:fldChar w:fldCharType="end"/>
      </w:r>
      <w:r w:rsidRPr="00864555">
        <w:rPr>
          <w:lang w:val="es-CO"/>
        </w:rPr>
        <w:t xml:space="preserve">. Este fenómeno, conocido como la "paradoja del plancton" </w:t>
      </w:r>
      <w:r w:rsidR="005B2AAD">
        <w:rPr>
          <w:lang w:val="es-CO"/>
        </w:rPr>
        <w:fldChar w:fldCharType="begin"/>
      </w:r>
      <w:r w:rsidR="005B2AAD">
        <w:rPr>
          <w:lang w:val="es-CO"/>
        </w:rPr>
        <w:instrText xml:space="preserve"> ADDIN ZOTERO_ITEM CSL_CITATION {"citationID":"zpf8ggc3","properties":{"formattedCitation":"(Beninc\\uc0\\u224{} et\\uc0\\u160{}al., 2008)","plainCitation":"(Benincà et al., 2008)","noteIndex":0},"citationItems":[{"id":13847,"uris":["http://zotero.org/users/8864020/items/ARUUE7JW"],"itemData":{"id":13847,"type":"article-journal","abstract":"Mathematical models predict that species interactions such as competition and predation can generate chaos. However, experimental demonstrations of chaos in ecology are scarce, and have been limited to simple laboratory systems with a short duration and artificial species combinations. Here, we present the first experimental demonstration of chaos in a long-term experiment with a complex food web. Our food web was isolated from the Baltic Sea, and consisted of bacteria, several phytoplankton species, herbivorous and predatory zooplankton species, and detritivores. The food web was cultured in a laboratory mesocosm, and sampled twice a week for more than 2,300 days. Despite constant external conditions, the species abundances showed striking fluctuations over several orders of magnitude. These fluctuations displayed a variety of different periodicities, which could be attributed to different species interactions in the food web. The population dynamics were characterized by positive Lyapunov exponents of similar magnitude for each species. Predictability was limited to a time horizon of 15-30 days, only slightly longer than the local weather forecast. Hence, our results demonstrate that species interactions in food webs can generate chaos. This implies that stability is not required for the persistence of complex food webs, and that the long-term prediction of species abundances can be fundamentally impossible.","container-title":"Nature","issue":"7180","language":"en","note":"publisher: Springer Science and Business Media LLC","page":"822–825","title":"Chaos in a long-term experiment with a plankton community","volume":"451","author":[{"family":"Benincà","given":"Elisa"},{"family":"Huisman","given":"Jef"},{"family":"Heerkloss","given":"Reinhard"},{"family":"Jöhnk","given":"Klaus D"},{"family":"Branco","given":"Pedro"},{"family":"Van Nes","given":"Egbert H"},{"family":"Scheffer","given":"Marten"},{"family":"Ellner","given":"Stephen P"}],"issued":{"date-parts":[["2008",2]]}}}],"schema":"https://github.com/citation-style-language/schema/raw/master/csl-citation.json"} </w:instrText>
      </w:r>
      <w:r w:rsidR="005B2AAD">
        <w:rPr>
          <w:lang w:val="es-CO"/>
        </w:rPr>
        <w:fldChar w:fldCharType="separate"/>
      </w:r>
      <w:r w:rsidR="005B2AAD" w:rsidRPr="005B2AAD">
        <w:rPr>
          <w:szCs w:val="24"/>
        </w:rPr>
        <w:t>(</w:t>
      </w:r>
      <w:proofErr w:type="spellStart"/>
      <w:r w:rsidR="005B2AAD" w:rsidRPr="005B2AAD">
        <w:rPr>
          <w:szCs w:val="24"/>
        </w:rPr>
        <w:t>Benincà</w:t>
      </w:r>
      <w:proofErr w:type="spellEnd"/>
      <w:r w:rsidR="005B2AAD" w:rsidRPr="005B2AAD">
        <w:rPr>
          <w:szCs w:val="24"/>
        </w:rPr>
        <w:t xml:space="preserve"> et al., 2008)</w:t>
      </w:r>
      <w:r w:rsidR="005B2AAD">
        <w:rPr>
          <w:lang w:val="es-CO"/>
        </w:rPr>
        <w:fldChar w:fldCharType="end"/>
      </w:r>
      <w:r w:rsidRPr="00864555">
        <w:rPr>
          <w:lang w:val="es-CO"/>
        </w:rPr>
        <w:t>, se observa en el presente estudio.</w:t>
      </w:r>
    </w:p>
    <w:p w14:paraId="0E2DA711" w14:textId="77777777" w:rsidR="00864555" w:rsidRPr="00864555" w:rsidRDefault="00864555" w:rsidP="00864555">
      <w:pPr>
        <w:rPr>
          <w:lang w:val="es-CO"/>
        </w:rPr>
      </w:pPr>
    </w:p>
    <w:p w14:paraId="0A76ECB8" w14:textId="04A2DAAB" w:rsidR="00864555" w:rsidRDefault="00864555" w:rsidP="00864555">
      <w:pPr>
        <w:rPr>
          <w:lang w:val="es-CO"/>
        </w:rPr>
      </w:pPr>
      <w:r w:rsidRPr="00864555">
        <w:rPr>
          <w:lang w:val="es-CO"/>
        </w:rPr>
        <w:t>La presencia de un mayor número de especies de diatomeas en la comunidad fitoplanctónica, especialmente en ambientes estuarinos y marinos, parece ser una constante, como se ha observado en otros lugares como el golfo de Guayaquil en Ecuador</w:t>
      </w:r>
      <w:r w:rsidR="005B2AAD">
        <w:rPr>
          <w:lang w:val="es-CO"/>
        </w:rPr>
        <w:t xml:space="preserve"> </w:t>
      </w:r>
      <w:r w:rsidR="005B2AAD">
        <w:rPr>
          <w:lang w:val="es-CO"/>
        </w:rPr>
        <w:fldChar w:fldCharType="begin"/>
      </w:r>
      <w:r w:rsidR="005B2AAD">
        <w:rPr>
          <w:lang w:val="es-CO"/>
        </w:rPr>
        <w:instrText xml:space="preserve"> ADDIN ZOTERO_ITEM CSL_CITATION {"citationID":"SKHNU71k","properties":{"formattedCitation":"(Gualanca\\uc0\\u241{}ay et\\uc0\\u160{}al., 2003)","plainCitation":"(Gualancañay et al., 2003)","noteIndex":0},"citationItems":[{"id":13853,"uris":["http://zotero.org/users/8864020/items/UURDGWMY"],"itemData":{"id":13853,"type":"article-journal","container-title":"Acta Oceanográfica del Pacífico","issue":"1","page":"103–128","title":"Composición y variación estacional del fitoplancton, zooplancton y microbentos en el estuario interior del Golfo de Guayaquil, durante el año 2003","volume":"12","author":[{"family":"Gualancañay","given":"E"},{"family":"Tapia","given":"M E"},{"family":"Naranjo","given":"C"}],"issued":{"date-parts":[["2003"]]}}}],"schema":"https://github.com/citation-style-language/schema/raw/master/csl-citation.json"} </w:instrText>
      </w:r>
      <w:r w:rsidR="005B2AAD">
        <w:rPr>
          <w:lang w:val="es-CO"/>
        </w:rPr>
        <w:fldChar w:fldCharType="separate"/>
      </w:r>
      <w:r w:rsidR="005B2AAD" w:rsidRPr="005B2AAD">
        <w:rPr>
          <w:szCs w:val="24"/>
        </w:rPr>
        <w:t>(</w:t>
      </w:r>
      <w:proofErr w:type="spellStart"/>
      <w:r w:rsidR="005B2AAD" w:rsidRPr="005B2AAD">
        <w:rPr>
          <w:szCs w:val="24"/>
        </w:rPr>
        <w:t>Gualancañay</w:t>
      </w:r>
      <w:proofErr w:type="spellEnd"/>
      <w:r w:rsidR="005B2AAD" w:rsidRPr="005B2AAD">
        <w:rPr>
          <w:szCs w:val="24"/>
        </w:rPr>
        <w:t xml:space="preserve"> et al., 2003)</w:t>
      </w:r>
      <w:r w:rsidR="005B2AAD">
        <w:rPr>
          <w:lang w:val="es-CO"/>
        </w:rPr>
        <w:fldChar w:fldCharType="end"/>
      </w:r>
      <w:r w:rsidRPr="00864555">
        <w:rPr>
          <w:lang w:val="es-CO"/>
        </w:rPr>
        <w:t>, Tumbes en Perú</w:t>
      </w:r>
      <w:r w:rsidR="005B2AAD">
        <w:rPr>
          <w:lang w:val="es-CO"/>
        </w:rPr>
        <w:t xml:space="preserve"> </w:t>
      </w:r>
      <w:r w:rsidR="005B2AAD">
        <w:rPr>
          <w:lang w:val="es-CO"/>
        </w:rPr>
        <w:fldChar w:fldCharType="begin"/>
      </w:r>
      <w:r w:rsidR="005B2AAD">
        <w:rPr>
          <w:lang w:val="es-CO"/>
        </w:rPr>
        <w:instrText xml:space="preserve"> ADDIN ZOTERO_ITEM CSL_CITATION {"citationID":"wAhWLbVJ","properties":{"formattedCitation":"(Falero-Alama &amp; de Mar\\uc0\\u237{}a Madrid-Ibarra, 2019)","plainCitation":"(Falero-Alama &amp; de María Madrid-Ibarra, 2019)","noteIndex":0},"citationItems":[{"id":13875,"uris":["http://zotero.org/users/8864020/items/Z6W8KPKK"],"itemData":{"id":13875,"type":"article-journal","container-title":"Biotempo","issue":"1","page":"117–133","title":"Variación espacio-temporal del fitoplancton marino en la plataforma albacora, lote z1, Tumbes, Perú","volume":"16","author":[{"family":"Falero-Alama","given":"Sandra"},{"family":"María Madrid-Ibarra","given":"Flor","non-dropping-particle":"de"}],"issued":{"date-parts":[["2019"]]}}}],"schema":"https://github.com/citation-style-language/schema/raw/master/csl-citation.json"} </w:instrText>
      </w:r>
      <w:r w:rsidR="005B2AAD">
        <w:rPr>
          <w:lang w:val="es-CO"/>
        </w:rPr>
        <w:fldChar w:fldCharType="separate"/>
      </w:r>
      <w:r w:rsidR="005B2AAD" w:rsidRPr="005B2AAD">
        <w:rPr>
          <w:szCs w:val="24"/>
        </w:rPr>
        <w:t>(Falero-Alama &amp; de María Madrid-Ibarra, 2019)</w:t>
      </w:r>
      <w:r w:rsidR="005B2AAD">
        <w:rPr>
          <w:lang w:val="es-CO"/>
        </w:rPr>
        <w:fldChar w:fldCharType="end"/>
      </w:r>
      <w:r w:rsidRPr="00864555">
        <w:rPr>
          <w:lang w:val="es-CO"/>
        </w:rPr>
        <w:t xml:space="preserve"> y el golfo de Nicoya en Costa Rica</w:t>
      </w:r>
      <w:r w:rsidR="005B2AAD">
        <w:rPr>
          <w:lang w:val="es-CO"/>
        </w:rPr>
        <w:t xml:space="preserve"> </w:t>
      </w:r>
      <w:r w:rsidR="005B2AAD">
        <w:rPr>
          <w:lang w:val="es-CO"/>
        </w:rPr>
        <w:fldChar w:fldCharType="begin"/>
      </w:r>
      <w:r w:rsidR="005B2AAD">
        <w:rPr>
          <w:lang w:val="es-CO"/>
        </w:rPr>
        <w:instrText xml:space="preserve"> ADDIN ZOTERO_ITEM CSL_CITATION {"citationID":"UzyTPvtQ","properties":{"formattedCitation":"(Hargraves &amp; Viquez, 1985)","plainCitation":"(Hargraves &amp; Viquez, 1985)","noteIndex":0},"citationItems":[{"id":13857,"uris":["http://zotero.org/users/8864020/items/G99W9WCZ"],"itemData":{"id":13857,"type":"article-journal","container-title":"Bulletin of marine science","issue":"2","page":"577–585","title":"Spatial and temporal distribution of phytoplankton in the Gulf of Nicoya, Costa Rica","volume":"37","author":[{"family":"Hargraves","given":"P E"},{"family":"Viquez","given":"M"}],"issued":{"date-parts":[["1985"]]}}}],"schema":"https://github.com/citation-style-language/schema/raw/master/csl-citation.json"} </w:instrText>
      </w:r>
      <w:r w:rsidR="005B2AAD">
        <w:rPr>
          <w:lang w:val="es-CO"/>
        </w:rPr>
        <w:fldChar w:fldCharType="separate"/>
      </w:r>
      <w:r w:rsidR="005B2AAD" w:rsidRPr="005B2AAD">
        <w:t>(</w:t>
      </w:r>
      <w:proofErr w:type="spellStart"/>
      <w:r w:rsidR="005B2AAD" w:rsidRPr="005B2AAD">
        <w:t>Hargraves</w:t>
      </w:r>
      <w:proofErr w:type="spellEnd"/>
      <w:r w:rsidR="005B2AAD" w:rsidRPr="005B2AAD">
        <w:t xml:space="preserve"> &amp; </w:t>
      </w:r>
      <w:proofErr w:type="spellStart"/>
      <w:r w:rsidR="005B2AAD" w:rsidRPr="005B2AAD">
        <w:t>Viquez</w:t>
      </w:r>
      <w:proofErr w:type="spellEnd"/>
      <w:r w:rsidR="005B2AAD" w:rsidRPr="005B2AAD">
        <w:t>, 1985)</w:t>
      </w:r>
      <w:r w:rsidR="005B2AAD">
        <w:rPr>
          <w:lang w:val="es-CO"/>
        </w:rPr>
        <w:fldChar w:fldCharType="end"/>
      </w:r>
      <w:r w:rsidRPr="00864555">
        <w:rPr>
          <w:lang w:val="es-CO"/>
        </w:rPr>
        <w:t>. El silicio (SiO</w:t>
      </w:r>
      <w:r w:rsidR="00C11CE1" w:rsidRPr="00C11CE1">
        <w:rPr>
          <w:vertAlign w:val="subscript"/>
          <w:lang w:val="es-CO"/>
        </w:rPr>
        <w:t>2</w:t>
      </w:r>
      <w:r w:rsidRPr="00864555">
        <w:rPr>
          <w:lang w:val="es-CO"/>
        </w:rPr>
        <w:t>) es un compuesto importante para el crecimiento de las diatomeas, ya que forma parte de su pared celular. Las concentraciones de silicio juegan un papel crucial en las características de la comunidad fitoplanctónica, y se ha determinado experimentalmente un umbral de concentración de 2 µM. Cuando los valores de silicio son inferiores a este umbral, la comunidad está dominada por microorganismos flagelados, mientras que valores superiores favorecen la presencia de diatomeas en mayor proporción</w:t>
      </w:r>
      <w:r w:rsidR="005B2AAD">
        <w:rPr>
          <w:lang w:val="es-CO"/>
        </w:rPr>
        <w:t xml:space="preserve"> </w:t>
      </w:r>
      <w:r w:rsidR="005B2AAD">
        <w:rPr>
          <w:lang w:val="es-CO"/>
        </w:rPr>
        <w:fldChar w:fldCharType="begin"/>
      </w:r>
      <w:r w:rsidR="005B2AAD">
        <w:rPr>
          <w:lang w:val="es-CO"/>
        </w:rPr>
        <w:instrText xml:space="preserve"> ADDIN ZOTERO_ITEM CSL_CITATION {"citationID":"vY9rckb0","properties":{"formattedCitation":"(Egge &amp; Aksnes, 1992)","plainCitation":"(Egge &amp; Aksnes, 1992)","noteIndex":0},"citationItems":[{"id":13876,"uris":["http://zotero.org/users/8864020/items/42QNZNTP"],"itemData":{"id":13876,"type":"article-journal","container-title":"Marine ecology progress series. Oldendorf","issue":"2","page":"281–289","title":"Silicate as regulating nutrient in phytoplankton competition.","volume":"83","author":[{"family":"Egge","given":"JK"},{"family":"Aksnes","given":"DL"}],"issued":{"date-parts":[["1992"]]}}}],"schema":"https://github.com/citation-style-language/schema/raw/master/csl-citation.json"} </w:instrText>
      </w:r>
      <w:r w:rsidR="005B2AAD">
        <w:rPr>
          <w:lang w:val="es-CO"/>
        </w:rPr>
        <w:fldChar w:fldCharType="separate"/>
      </w:r>
      <w:r w:rsidR="005B2AAD" w:rsidRPr="005B2AAD">
        <w:t>(</w:t>
      </w:r>
      <w:proofErr w:type="spellStart"/>
      <w:r w:rsidR="005B2AAD" w:rsidRPr="005B2AAD">
        <w:t>Egge</w:t>
      </w:r>
      <w:proofErr w:type="spellEnd"/>
      <w:r w:rsidR="005B2AAD" w:rsidRPr="005B2AAD">
        <w:t xml:space="preserve"> &amp; </w:t>
      </w:r>
      <w:proofErr w:type="spellStart"/>
      <w:r w:rsidR="005B2AAD" w:rsidRPr="005B2AAD">
        <w:t>Aksnes</w:t>
      </w:r>
      <w:proofErr w:type="spellEnd"/>
      <w:r w:rsidR="005B2AAD" w:rsidRPr="005B2AAD">
        <w:t>, 1992)</w:t>
      </w:r>
      <w:r w:rsidR="005B2AAD">
        <w:rPr>
          <w:lang w:val="es-CO"/>
        </w:rPr>
        <w:fldChar w:fldCharType="end"/>
      </w:r>
      <w:r w:rsidRPr="00864555">
        <w:rPr>
          <w:lang w:val="es-CO"/>
        </w:rPr>
        <w:t>. En el presente estudio, se encontraron concentraciones de silicio que oscilaron entre 18.6 y 31.8 µM de SiO</w:t>
      </w:r>
      <w:r w:rsidR="00C11CE1" w:rsidRPr="00C11CE1">
        <w:rPr>
          <w:vertAlign w:val="subscript"/>
          <w:lang w:val="es-CO"/>
        </w:rPr>
        <w:t>2</w:t>
      </w:r>
      <w:r w:rsidRPr="00864555">
        <w:rPr>
          <w:lang w:val="es-CO"/>
        </w:rPr>
        <w:t>, lo cual puede explicar la abundancia de diatomeas en la zona estudiada.</w:t>
      </w:r>
    </w:p>
    <w:p w14:paraId="3D051E80" w14:textId="77777777" w:rsidR="00864555" w:rsidRPr="00864555" w:rsidRDefault="00864555" w:rsidP="00864555">
      <w:pPr>
        <w:rPr>
          <w:lang w:val="es-CO"/>
        </w:rPr>
      </w:pPr>
    </w:p>
    <w:p w14:paraId="6DC59AF9" w14:textId="76AB8405" w:rsidR="00864555" w:rsidRDefault="00864555" w:rsidP="00864555">
      <w:pPr>
        <w:rPr>
          <w:lang w:val="es-CO"/>
        </w:rPr>
      </w:pPr>
      <w:r w:rsidRPr="00864555">
        <w:rPr>
          <w:lang w:val="es-CO"/>
        </w:rPr>
        <w:t>Se conoce que factores químicos como la cantidad de nutrientes (NO2, NO3 y PO4) son esenciales para el crecimiento, reproducción, actividades metabólicas de esta comunidad de microorganismos. En este trabajo que corrobora su influencia sobre la composición de la comunidad fitoplanctónica</w:t>
      </w:r>
      <w:r w:rsidR="0063611C">
        <w:rPr>
          <w:lang w:val="es-CO"/>
        </w:rPr>
        <w:t>, sin embargo</w:t>
      </w:r>
      <w:r w:rsidR="00C11CE1">
        <w:rPr>
          <w:lang w:val="es-CO"/>
        </w:rPr>
        <w:t>,</w:t>
      </w:r>
      <w:r w:rsidR="0063611C">
        <w:rPr>
          <w:lang w:val="es-CO"/>
        </w:rPr>
        <w:t xml:space="preserve"> no se encontraron evidencias estadísticas de estas relaciones a pesar de controlar los efectos de la autocorrelación espacial a través de la prueba de Mantel. </w:t>
      </w:r>
      <w:r w:rsidRPr="00864555">
        <w:rPr>
          <w:lang w:val="es-CO"/>
        </w:rPr>
        <w:t>El aporte de compuestos nitrogenados y fosfatos en la zona puede estar dándose por la degradación de amonio y materia orgánica arrastrada por los ríos que alimentan el delta hasta la formación de nitritos y moléculas fosfatadas</w:t>
      </w:r>
      <w:r w:rsidR="0063611C">
        <w:rPr>
          <w:lang w:val="es-CO"/>
        </w:rPr>
        <w:t xml:space="preserve"> </w:t>
      </w:r>
      <w:r w:rsidR="0063611C">
        <w:rPr>
          <w:lang w:val="es-CO"/>
        </w:rPr>
        <w:fldChar w:fldCharType="begin"/>
      </w:r>
      <w:r w:rsidR="0063611C">
        <w:rPr>
          <w:lang w:val="es-CO"/>
        </w:rPr>
        <w:instrText xml:space="preserve"> ADDIN ZOTERO_ITEM CSL_CITATION {"citationID":"BigL6Ghd","properties":{"formattedCitation":"(Elmgren &amp; Larsson, 2001; Rajasegar, 2003)","plainCitation":"(Elmgren &amp; Larsson, 2001; Rajasegar, 2003)","noteIndex":0},"citationItems":[{"id":13849,"uris":["http://zotero.org/users/8864020/items/U3E2PLEP"],"itemData":{"id":13849,"type":"article-journal","abstract":"The Baltic is a large, brackish sea (4 x 10(5) km2) extending from 54N to approximately 66N, with a fourfold larger drainage area (population 8 x 10(7). Surface salinity (2 to 8 PSU) and hence biodiversity is low. In the last century, annual nutrient loads increased to 10(6) metric tons N and 5 x 10(4) ton P. Eutrophication is evident in the N-limited south, where cyanobacteria fix 2 to 4 x 10(5) ton N each summer, Secchi depths have been halved, and O2-deficient bottom areas have spread. Production remains low in the P-limited north. In nutrient-enriched coastal areas, phytoplankton blooms, toxic at times, and filamentous macroalgae reduce amenity values. Loads need to be reduced of both N, to reduce production, and P, to limit N-fixing cyanobacterial blooms. When large N-load reductions have been achieved locally, algal biomass has declined. So far, P loads have been reduced more than N loads. If this continues, a P-limited Baltic proper may result, very different from previous N-limited conditions. Reaching the management goal of halved anthropogenic N and P loads at minimum cost will require better understanding of biogeochemical nutrient cycles, economic evaluation of proposed measures, and improved stakeholder participation.","container-title":"ScientificWorldJournal","language":"en","page":"371–377","title":"Nitrogen and the Baltic Sea: managing nitrogen in relation to phosphorus","volume":"1 Suppl 2","author":[{"family":"Elmgren","given":"R"},{"family":"Larsson","given":"U"}],"issued":{"date-parts":[["2001",10]]}}},{"id":13872,"uris":["http://zotero.org/users/8864020/items/E52QVP5Y"],"itemData":{"id":13872,"type":"article-journal","abstract":"All the physico-chemical parameters such as temperature, LEC, salinity, pH, dissolved oxygen and nutrients like total phosphorus, inorganic phosphate, nitrite and silicate studied in relation to shrimp farming. There are as many as 42 shrimp farms situated on the banks of Vellar estuary. These farms discharge the used water into the estuary, which may influence the biota there. In the present study the physico-chemical feature in relation to shrimp farming were studied in 3 stations of the estuary. When compared with the previous data from Vellar estuary there was no much difference in physico-chemical characteristics due to shrimp farming.","container-title":"J. Environ. Biol.","issue":"1","language":"en","page":"95–101","title":"Physico-chemical characteristics of the Vellar estuary in relation to shrimp farming","volume":"24","author":[{"family":"Rajasegar","given":"M"}],"issued":{"date-parts":[["2003",1]]}}}],"schema":"https://github.com/citation-style-language/schema/raw/master/csl-citation.json"} </w:instrText>
      </w:r>
      <w:r w:rsidR="0063611C">
        <w:rPr>
          <w:lang w:val="es-CO"/>
        </w:rPr>
        <w:fldChar w:fldCharType="separate"/>
      </w:r>
      <w:r w:rsidR="0063611C" w:rsidRPr="0063611C">
        <w:t>(</w:t>
      </w:r>
      <w:proofErr w:type="spellStart"/>
      <w:r w:rsidR="0063611C" w:rsidRPr="0063611C">
        <w:t>Elmgren</w:t>
      </w:r>
      <w:proofErr w:type="spellEnd"/>
      <w:r w:rsidR="0063611C" w:rsidRPr="0063611C">
        <w:t xml:space="preserve"> &amp; Larsson, 2001; </w:t>
      </w:r>
      <w:proofErr w:type="spellStart"/>
      <w:r w:rsidR="0063611C" w:rsidRPr="0063611C">
        <w:t>Rajasegar</w:t>
      </w:r>
      <w:proofErr w:type="spellEnd"/>
      <w:r w:rsidR="0063611C" w:rsidRPr="0063611C">
        <w:t>, 2003)</w:t>
      </w:r>
      <w:r w:rsidR="0063611C">
        <w:rPr>
          <w:lang w:val="es-CO"/>
        </w:rPr>
        <w:fldChar w:fldCharType="end"/>
      </w:r>
      <w:r w:rsidR="0063611C">
        <w:rPr>
          <w:lang w:val="es-CO"/>
        </w:rPr>
        <w:t xml:space="preserve">. </w:t>
      </w:r>
      <w:r w:rsidRPr="00864555">
        <w:rPr>
          <w:lang w:val="es-CO"/>
        </w:rPr>
        <w:t xml:space="preserve">Las áreas estuarinas se caracterizan por la variación constante de los factores químicos debido a las descargas de los ríos que son alteradas por factores como la época climática, condiciones geográficas y actividades antrópicas como la agricultura y ganadería. La concentración de nutrientes son factores que claramente controlan la biomasa y composición del fitoplancton, especialmente en ambientes estuarinos </w:t>
      </w:r>
      <w:r w:rsidR="0063611C">
        <w:rPr>
          <w:lang w:val="es-CO"/>
        </w:rPr>
        <w:fldChar w:fldCharType="begin"/>
      </w:r>
      <w:r w:rsidR="0063611C">
        <w:rPr>
          <w:lang w:val="es-CO"/>
        </w:rPr>
        <w:instrText xml:space="preserve"> ADDIN ZOTERO_ITEM CSL_CITATION {"citationID":"xRL8cUv5","properties":{"formattedCitation":"(Jacquet et\\uc0\\u160{}al., 2006)","plainCitation":"(Jacquet et al., 2006)","noteIndex":0},"citationItems":[{"id":13859,"uris":["http://zotero.org/users/8864020/items/PC4CEBXV"],"itemData":{"id":13859,"type":"article-journal","abstract":"We investigated the effects of changes in nutrient concentrations on phytoplankton bio- mass and community composition during 8 field trips performed during different seasons in the southwestern coral lagoon of New Caledonia. The lagoon is characterized by spatial variation in macronutrient concentrations, with locally elevated values in the bays bordering the city of Noumea. Low DIN:DIP (dissolved inorganic nitrogen:dissolved inorganic phosphorus) and elevated Si:DIN ratios suggest that nitrogen is the macronutrient that likely drives phytoplankton community com- position. Most of the microphytoplankton groups discriminated by inverted microscopy and the picoplankton groups distinguished by flow cytometry present significant and distinct relationships with inorganic nitrogen concentrations. Picophytoplankton-dominated assemblages are replaced by microphytoplankton-dominated assemblages with increasing DIN concentrations. Within the pico- phytoplankton, Prochlorococcus abundance dominates in the adjacent oceanic and southern lagoon shelf sites, and assemblages shift to Synechococcus-dominated populations in the bays, with an increasing proportion of picoeukaryotic phytoplankton. Within the microplankton, 142 species of microphytoplankton were identified, mainly represented by diatoms, dinoflagellates, and cocco- lithophorids. Nutrient enrichment in the bays favors large diatoms at the expense of cocco- lithophorids and dinoflagellates, which dominate in adjacent oceanic and southern shelf waters. Therefore, although moderate, the elevated nitrogen concentrations in the bays result in increased phytoplankton biomass, accompanied by important shifts in the phytoplankton community structure.","container-title":"Mar. Ecol. Prog. Ser.","note":"publisher: Inter-Research Science Center","page":"65–78","title":"Response of phytoplankton communities to increased anthropogenic influences (southwestern lagoon, New Caledonia)","volume":"320","author":[{"family":"Jacquet","given":"S"},{"family":"Delesalle","given":"B"},{"family":"Torréton","given":"J P"},{"family":"Blanchot","given":"J"}],"issued":{"date-parts":[["2006",8]]}}}],"schema":"https://github.com/citation-style-language/schema/raw/master/csl-citation.json"} </w:instrText>
      </w:r>
      <w:r w:rsidR="0063611C">
        <w:rPr>
          <w:lang w:val="es-CO"/>
        </w:rPr>
        <w:fldChar w:fldCharType="separate"/>
      </w:r>
      <w:r w:rsidR="0063611C" w:rsidRPr="0063611C">
        <w:rPr>
          <w:szCs w:val="24"/>
        </w:rPr>
        <w:t>(</w:t>
      </w:r>
      <w:proofErr w:type="spellStart"/>
      <w:r w:rsidR="0063611C" w:rsidRPr="0063611C">
        <w:rPr>
          <w:szCs w:val="24"/>
        </w:rPr>
        <w:t>Jacquet</w:t>
      </w:r>
      <w:proofErr w:type="spellEnd"/>
      <w:r w:rsidR="0063611C" w:rsidRPr="0063611C">
        <w:rPr>
          <w:szCs w:val="24"/>
        </w:rPr>
        <w:t xml:space="preserve"> et al., 2006)</w:t>
      </w:r>
      <w:r w:rsidR="0063611C">
        <w:rPr>
          <w:lang w:val="es-CO"/>
        </w:rPr>
        <w:fldChar w:fldCharType="end"/>
      </w:r>
      <w:r w:rsidR="0063611C">
        <w:rPr>
          <w:lang w:val="es-CO"/>
        </w:rPr>
        <w:t>.</w:t>
      </w:r>
    </w:p>
    <w:p w14:paraId="32DB7458" w14:textId="77777777" w:rsidR="0063611C" w:rsidRPr="00864555" w:rsidRDefault="0063611C" w:rsidP="00864555">
      <w:pPr>
        <w:rPr>
          <w:lang w:val="es-CO"/>
        </w:rPr>
      </w:pPr>
    </w:p>
    <w:p w14:paraId="5E4A5BD2" w14:textId="52E733EC" w:rsidR="00864555" w:rsidRDefault="00864555" w:rsidP="00864555">
      <w:pPr>
        <w:rPr>
          <w:lang w:val="es-CO"/>
        </w:rPr>
      </w:pPr>
      <w:r w:rsidRPr="00864555">
        <w:rPr>
          <w:lang w:val="es-CO"/>
        </w:rPr>
        <w:t xml:space="preserve">Aunque el análisis por </w:t>
      </w:r>
      <w:proofErr w:type="spellStart"/>
      <w:r w:rsidRPr="00864555">
        <w:rPr>
          <w:lang w:val="es-CO"/>
        </w:rPr>
        <w:t>nMDS</w:t>
      </w:r>
      <w:proofErr w:type="spellEnd"/>
      <w:r w:rsidRPr="00864555">
        <w:rPr>
          <w:lang w:val="es-CO"/>
        </w:rPr>
        <w:t xml:space="preserve"> no arrojo diferencias,</w:t>
      </w:r>
      <w:r w:rsidR="0063611C">
        <w:rPr>
          <w:lang w:val="es-CO"/>
        </w:rPr>
        <w:t xml:space="preserve"> e</w:t>
      </w:r>
      <w:r w:rsidRPr="00864555">
        <w:rPr>
          <w:lang w:val="es-CO"/>
        </w:rPr>
        <w:t>l hecho que algo más de la mitad de la similitud entre los sitios de muestreo sea aportada por especies que forman extensas cadenas de células (</w:t>
      </w:r>
      <w:proofErr w:type="spellStart"/>
      <w:r w:rsidRPr="00442660">
        <w:rPr>
          <w:i/>
          <w:iCs/>
          <w:lang w:val="es-CO"/>
        </w:rPr>
        <w:t>Skeletonema</w:t>
      </w:r>
      <w:proofErr w:type="spellEnd"/>
      <w:r w:rsidRPr="00864555">
        <w:rPr>
          <w:lang w:val="es-CO"/>
        </w:rPr>
        <w:t xml:space="preserve"> </w:t>
      </w:r>
      <w:proofErr w:type="spellStart"/>
      <w:r w:rsidRPr="00442660">
        <w:rPr>
          <w:i/>
          <w:iCs/>
          <w:lang w:val="es-CO"/>
        </w:rPr>
        <w:t>constatum</w:t>
      </w:r>
      <w:proofErr w:type="spellEnd"/>
      <w:r w:rsidRPr="00864555">
        <w:rPr>
          <w:lang w:val="es-CO"/>
        </w:rPr>
        <w:t xml:space="preserve">, </w:t>
      </w:r>
      <w:proofErr w:type="spellStart"/>
      <w:r w:rsidRPr="00442660">
        <w:rPr>
          <w:i/>
          <w:iCs/>
          <w:lang w:val="es-CO"/>
        </w:rPr>
        <w:t>Chaetoceros</w:t>
      </w:r>
      <w:proofErr w:type="spellEnd"/>
      <w:r w:rsidRPr="00442660">
        <w:rPr>
          <w:i/>
          <w:iCs/>
          <w:lang w:val="es-CO"/>
        </w:rPr>
        <w:t xml:space="preserve"> </w:t>
      </w:r>
      <w:proofErr w:type="spellStart"/>
      <w:r w:rsidRPr="00442660">
        <w:rPr>
          <w:i/>
          <w:iCs/>
          <w:lang w:val="es-CO"/>
        </w:rPr>
        <w:t>lorenzianus</w:t>
      </w:r>
      <w:proofErr w:type="spellEnd"/>
      <w:r w:rsidRPr="00864555">
        <w:rPr>
          <w:lang w:val="es-CO"/>
        </w:rPr>
        <w:t xml:space="preserve"> y </w:t>
      </w:r>
      <w:proofErr w:type="spellStart"/>
      <w:r w:rsidRPr="00442660">
        <w:rPr>
          <w:i/>
          <w:iCs/>
          <w:lang w:val="es-CO"/>
        </w:rPr>
        <w:t>Cha</w:t>
      </w:r>
      <w:proofErr w:type="spellEnd"/>
      <w:r w:rsidRPr="00442660">
        <w:rPr>
          <w:i/>
          <w:iCs/>
          <w:lang w:val="es-CO"/>
        </w:rPr>
        <w:t xml:space="preserve">. </w:t>
      </w:r>
      <w:proofErr w:type="spellStart"/>
      <w:r w:rsidRPr="00442660">
        <w:rPr>
          <w:i/>
          <w:iCs/>
          <w:lang w:val="es-CO"/>
        </w:rPr>
        <w:t>diversus</w:t>
      </w:r>
      <w:proofErr w:type="spellEnd"/>
      <w:r w:rsidRPr="00864555">
        <w:rPr>
          <w:lang w:val="es-CO"/>
        </w:rPr>
        <w:t>) o densas agrupaciones celulares (</w:t>
      </w:r>
      <w:proofErr w:type="spellStart"/>
      <w:r w:rsidRPr="00442660">
        <w:rPr>
          <w:i/>
          <w:iCs/>
          <w:lang w:val="es-CO"/>
        </w:rPr>
        <w:t>Planktoniella</w:t>
      </w:r>
      <w:proofErr w:type="spellEnd"/>
      <w:r w:rsidRPr="00442660">
        <w:rPr>
          <w:i/>
          <w:iCs/>
          <w:lang w:val="es-CO"/>
        </w:rPr>
        <w:t xml:space="preserve"> </w:t>
      </w:r>
      <w:proofErr w:type="spellStart"/>
      <w:r w:rsidRPr="00442660">
        <w:rPr>
          <w:i/>
          <w:iCs/>
          <w:lang w:val="es-CO"/>
        </w:rPr>
        <w:t>muriformis</w:t>
      </w:r>
      <w:proofErr w:type="spellEnd"/>
      <w:r w:rsidRPr="00864555">
        <w:rPr>
          <w:lang w:val="es-CO"/>
        </w:rPr>
        <w:t>), indica que este tipo de crecimiento puede estar otorgando ventaja en esta área estuarina sobre otras especies. Esto es debido que al tener un número mayor de células tiene una superficie más grande para captar nutrientes, permitiendo tener un mejor provecho de las altas concentraciones de estos aportada por la escorrentía del delta del Sanquianga.</w:t>
      </w:r>
    </w:p>
    <w:p w14:paraId="6B624A5B" w14:textId="77777777" w:rsidR="00B27351" w:rsidRDefault="00B27351" w:rsidP="00B27351">
      <w:pPr>
        <w:rPr>
          <w:lang w:val="es-CO"/>
        </w:rPr>
      </w:pPr>
    </w:p>
    <w:p w14:paraId="181772C1" w14:textId="1EEDF61C" w:rsidR="00E43E13" w:rsidRDefault="0063611C" w:rsidP="00B27351">
      <w:pPr>
        <w:rPr>
          <w:lang w:val="es-CO"/>
        </w:rPr>
      </w:pPr>
      <w:r>
        <w:rPr>
          <w:lang w:val="es-CO"/>
        </w:rPr>
        <w:t xml:space="preserve">Para el ictioplancton, la influencia de la estructura espacial estuvo mucho </w:t>
      </w:r>
      <w:r w:rsidR="00C11CE1">
        <w:rPr>
          <w:lang w:val="es-CO"/>
        </w:rPr>
        <w:t>más</w:t>
      </w:r>
      <w:r>
        <w:rPr>
          <w:lang w:val="es-CO"/>
        </w:rPr>
        <w:t xml:space="preserve"> marcada que para el caso de fitoplancton. Los valores de riqueza medida por la diversidad de nivel cero </w:t>
      </w:r>
      <w:r w:rsidRPr="0063611C">
        <w:rPr>
          <w:vertAlign w:val="superscript"/>
          <w:lang w:val="es-CO"/>
        </w:rPr>
        <w:t>0</w:t>
      </w:r>
      <w:r>
        <w:rPr>
          <w:lang w:val="es-CO"/>
        </w:rPr>
        <w:t xml:space="preserve">D no presentaron una distribución aleatoria en ninguno de los dos períodos mareales. Parece que la principal fuente de riqueza en esta área es </w:t>
      </w:r>
      <w:r w:rsidR="002E1634">
        <w:rPr>
          <w:lang w:val="es-CO"/>
        </w:rPr>
        <w:t xml:space="preserve">la bocana Guascama a lo largo de ambos sectores considerados, tanto el costero como el oceánico. Esto mismo ocurre con la densidad del fitoplancton, que en ambas mareas se presentan estructuras espaciales agregadas pero las fuentes </w:t>
      </w:r>
      <w:r w:rsidR="002E1634">
        <w:rPr>
          <w:lang w:val="es-CO"/>
        </w:rPr>
        <w:lastRenderedPageBreak/>
        <w:t>de variación son diferentes. En marea alta la principal fuente fue la porción media del transecto Guascama y en marea baja la bocana del río Sanquianga.</w:t>
      </w:r>
      <w:r w:rsidR="00E43E13">
        <w:rPr>
          <w:lang w:val="es-CO"/>
        </w:rPr>
        <w:t xml:space="preserve"> La densidad del ictioplancton presentó una estructura espacial agregada cuya fuente principal se ubicó en el transecto de Guascama durante la marea alta coincidiendo en este aspecto con las medidas de diversidad de este mismo ensamble.</w:t>
      </w:r>
    </w:p>
    <w:p w14:paraId="2A075C4D" w14:textId="776CBE6D" w:rsidR="00E43E13" w:rsidRDefault="00E43E13" w:rsidP="00B27351">
      <w:pPr>
        <w:rPr>
          <w:lang w:val="es-CO"/>
        </w:rPr>
      </w:pPr>
    </w:p>
    <w:p w14:paraId="2BC4E1F7" w14:textId="5E1F7AE9" w:rsidR="00E43E13" w:rsidRDefault="00E43E13" w:rsidP="00B27351">
      <w:pPr>
        <w:rPr>
          <w:lang w:val="es-CO"/>
        </w:rPr>
      </w:pPr>
      <w:r>
        <w:rPr>
          <w:lang w:val="es-CO"/>
        </w:rPr>
        <w:t xml:space="preserve">La extrapolación de las medidas de diversidad permitió calcular las diferencias entre cada una de las categorías establecida en este estudio, concluyendo que para el ictioplancton si existen diferencias en los tres componentes de riqueza en cada transecto, marea y sector considerado, siendo el transecto de Guascama en marea baja </w:t>
      </w:r>
      <w:proofErr w:type="gramStart"/>
      <w:r>
        <w:rPr>
          <w:lang w:val="es-CO"/>
        </w:rPr>
        <w:t>uno</w:t>
      </w:r>
      <w:proofErr w:type="gramEnd"/>
      <w:r>
        <w:rPr>
          <w:lang w:val="es-CO"/>
        </w:rPr>
        <w:t xml:space="preserve"> de las principales fuentes de diversidad del ictioplancton. Para el fitoplancton, solo la riqueza (</w:t>
      </w:r>
      <w:r w:rsidRPr="00E43E13">
        <w:rPr>
          <w:vertAlign w:val="superscript"/>
          <w:lang w:val="es-CO"/>
        </w:rPr>
        <w:t>0</w:t>
      </w:r>
      <w:r>
        <w:rPr>
          <w:lang w:val="es-CO"/>
        </w:rPr>
        <w:t>D) presentó variaciones entre los transectos siendo la principal fuente de la bocana del río Sanquianga.</w:t>
      </w:r>
      <w:r w:rsidR="00F851F8">
        <w:rPr>
          <w:lang w:val="es-CO"/>
        </w:rPr>
        <w:t xml:space="preserve"> </w:t>
      </w:r>
      <w:r>
        <w:rPr>
          <w:lang w:val="es-CO"/>
        </w:rPr>
        <w:t xml:space="preserve">En cuanto a la composición de los dos ensambles, la situación es muy similar, ya que la prueba de Escalamiento Multidimensional no </w:t>
      </w:r>
      <w:r w:rsidR="00F851F8">
        <w:rPr>
          <w:lang w:val="es-CO"/>
        </w:rPr>
        <w:t>detectó agrupamiento en cuanto la composición de los ensambles, concluyendo que el diseño de la toma de las muestras solo pudo capturar la composición de una sola comunidad en estos dos ensambles estudiados.</w:t>
      </w:r>
    </w:p>
    <w:p w14:paraId="6D3F8B44" w14:textId="39CEAC3C" w:rsidR="00E43E13" w:rsidRDefault="00E43E13" w:rsidP="00B27351">
      <w:pPr>
        <w:rPr>
          <w:lang w:val="es-CO"/>
        </w:rPr>
      </w:pPr>
    </w:p>
    <w:p w14:paraId="48B24F71" w14:textId="32383E15" w:rsidR="00E43E13" w:rsidRDefault="00F851F8" w:rsidP="00B27351">
      <w:pPr>
        <w:rPr>
          <w:lang w:val="es-CO"/>
        </w:rPr>
      </w:pPr>
      <w:r>
        <w:rPr>
          <w:lang w:val="es-CO"/>
        </w:rPr>
        <w:t xml:space="preserve">No se detectó </w:t>
      </w:r>
      <w:r w:rsidR="00E43E13">
        <w:rPr>
          <w:lang w:val="es-CO"/>
        </w:rPr>
        <w:t>correspondencia entre las medidas de diversidad de los dos ensambles</w:t>
      </w:r>
      <w:r>
        <w:rPr>
          <w:lang w:val="es-CO"/>
        </w:rPr>
        <w:t xml:space="preserve">, esto nos indica que estos dos ensambles no son determinantes entre ellos para los procesos de mantenimiento de la riqueza y la diversidad individualmente. Solo se detectó una correspondencia entre la clorofila a y la densidad del ictioplancton en marea baja, pero esta correspondencia es muy débil y no se puede extrapolar una causalidad entre estas dos variables, como para explorar más profundamente la construcción de un modelo explicativo de ambas. </w:t>
      </w:r>
    </w:p>
    <w:p w14:paraId="32B266D3" w14:textId="011F732A" w:rsidR="00F851F8" w:rsidRDefault="00F851F8" w:rsidP="00B27351">
      <w:pPr>
        <w:rPr>
          <w:lang w:val="es-CO"/>
        </w:rPr>
      </w:pPr>
    </w:p>
    <w:p w14:paraId="28CE6A44" w14:textId="694F986B" w:rsidR="00B27351" w:rsidRDefault="00F851F8" w:rsidP="00B27351">
      <w:pPr>
        <w:rPr>
          <w:lang w:val="es-CO"/>
        </w:rPr>
      </w:pPr>
      <w:r>
        <w:rPr>
          <w:lang w:val="es-CO"/>
        </w:rPr>
        <w:t xml:space="preserve">Finalmente, las relaciones entre las métricas de la diversidad consideradas para cada ensamble y las variables fisicoquímicas medidas, solo se encontraron para el fitoplancton. La densidad de células del fitoplancton presentó la mayor incidencia de correlaciones positivas con algunas de las variables </w:t>
      </w:r>
      <w:r w:rsidR="00C05CE8">
        <w:rPr>
          <w:lang w:val="es-CO"/>
        </w:rPr>
        <w:t xml:space="preserve">a pesar de haber removido los efectos espaciales con la prueba de Mantel. Estas correlaciones detectadas en ausencia de las influencias de la estructura espacial son importantes sobre todo porque son relaciones que se han encontrado en otros estudios </w:t>
      </w:r>
      <w:r w:rsidR="00C05CE8">
        <w:rPr>
          <w:lang w:val="es-CO"/>
        </w:rPr>
        <w:fldChar w:fldCharType="begin"/>
      </w:r>
      <w:r w:rsidR="00C05CE8">
        <w:rPr>
          <w:lang w:val="es-CO"/>
        </w:rPr>
        <w:instrText xml:space="preserve"> ADDIN ZOTERO_ITEM CSL_CITATION {"citationID":"nuCSHmMM","properties":{"formattedCitation":"(Elmgren &amp; Larsson, 2001; Jacquet et\\uc0\\u160{}al., 2006)","plainCitation":"(Elmgren &amp; Larsson, 2001; Jacquet et al., 2006)","noteIndex":0},"citationItems":[{"id":13849,"uris":["http://zotero.org/users/8864020/items/U3E2PLEP"],"itemData":{"id":13849,"type":"article-journal","abstract":"The Baltic is a large, brackish sea (4 x 10(5) km2) extending from 54N to approximately 66N, with a fourfold larger drainage area (population 8 x 10(7). Surface salinity (2 to 8 PSU) and hence biodiversity is low. In the last century, annual nutrient loads increased to 10(6) metric tons N and 5 x 10(4) ton P. Eutrophication is evident in the N-limited south, where cyanobacteria fix 2 to 4 x 10(5) ton N each summer, Secchi depths have been halved, and O2-deficient bottom areas have spread. Production remains low in the P-limited north. In nutrient-enriched coastal areas, phytoplankton blooms, toxic at times, and filamentous macroalgae reduce amenity values. Loads need to be reduced of both N, to reduce production, and P, to limit N-fixing cyanobacterial blooms. When large N-load reductions have been achieved locally, algal biomass has declined. So far, P loads have been reduced more than N loads. If this continues, a P-limited Baltic proper may result, very different from previous N-limited conditions. Reaching the management goal of halved anthropogenic N and P loads at minimum cost will require better understanding of biogeochemical nutrient cycles, economic evaluation of proposed measures, and improved stakeholder participation.","container-title":"ScientificWorldJournal","language":"en","page":"371–377","title":"Nitrogen and the Baltic Sea: managing nitrogen in relation to phosphorus","volume":"1 Suppl 2","author":[{"family":"Elmgren","given":"R"},{"family":"Larsson","given":"U"}],"issued":{"date-parts":[["2001",10]]}}},{"id":13859,"uris":["http://zotero.org/users/8864020/items/PC4CEBXV"],"itemData":{"id":13859,"type":"article-journal","abstract":"We investigated the effects of changes in nutrient concentrations on phytoplankton bio- mass and community composition during 8 field trips performed during different seasons in the southwestern coral lagoon of New Caledonia. The lagoon is characterized by spatial variation in macronutrient concentrations, with locally elevated values in the bays bordering the city of Noumea. Low DIN:DIP (dissolved inorganic nitrogen:dissolved inorganic phosphorus) and elevated Si:DIN ratios suggest that nitrogen is the macronutrient that likely drives phytoplankton community com- position. Most of the microphytoplankton groups discriminated by inverted microscopy and the picoplankton groups distinguished by flow cytometry present significant and distinct relationships with inorganic nitrogen concentrations. Picophytoplankton-dominated assemblages are replaced by microphytoplankton-dominated assemblages with increasing DIN concentrations. Within the pico- phytoplankton, Prochlorococcus abundance dominates in the adjacent oceanic and southern lagoon shelf sites, and assemblages shift to Synechococcus-dominated populations in the bays, with an increasing proportion of picoeukaryotic phytoplankton. Within the microplankton, 142 species of microphytoplankton were identified, mainly represented by diatoms, dinoflagellates, and cocco- lithophorids. Nutrient enrichment in the bays favors large diatoms at the expense of cocco- lithophorids and dinoflagellates, which dominate in adjacent oceanic and southern shelf waters. Therefore, although moderate, the elevated nitrogen concentrations in the bays result in increased phytoplankton biomass, accompanied by important shifts in the phytoplankton community structure.","container-title":"Mar. Ecol. Prog. Ser.","note":"publisher: Inter-Research Science Center","page":"65–78","title":"Response of phytoplankton communities to increased anthropogenic influences (southwestern lagoon, New Caledonia)","volume":"320","author":[{"family":"Jacquet","given":"S"},{"family":"Delesalle","given":"B"},{"family":"Torréton","given":"J P"},{"family":"Blanchot","given":"J"}],"issued":{"date-parts":[["2006",8]]}}}],"schema":"https://github.com/citation-style-language/schema/raw/master/csl-citation.json"} </w:instrText>
      </w:r>
      <w:r w:rsidR="00C05CE8">
        <w:rPr>
          <w:lang w:val="es-CO"/>
        </w:rPr>
        <w:fldChar w:fldCharType="separate"/>
      </w:r>
      <w:r w:rsidR="00C05CE8" w:rsidRPr="00C05CE8">
        <w:rPr>
          <w:szCs w:val="24"/>
        </w:rPr>
        <w:t>(</w:t>
      </w:r>
      <w:proofErr w:type="spellStart"/>
      <w:r w:rsidR="00C05CE8" w:rsidRPr="00C05CE8">
        <w:rPr>
          <w:szCs w:val="24"/>
        </w:rPr>
        <w:t>Elmgren</w:t>
      </w:r>
      <w:proofErr w:type="spellEnd"/>
      <w:r w:rsidR="00C05CE8" w:rsidRPr="00C05CE8">
        <w:rPr>
          <w:szCs w:val="24"/>
        </w:rPr>
        <w:t xml:space="preserve"> &amp; Larsson, 2001; </w:t>
      </w:r>
      <w:proofErr w:type="spellStart"/>
      <w:r w:rsidR="00C05CE8" w:rsidRPr="00C05CE8">
        <w:rPr>
          <w:szCs w:val="24"/>
        </w:rPr>
        <w:t>Jacquet</w:t>
      </w:r>
      <w:proofErr w:type="spellEnd"/>
      <w:r w:rsidR="00C05CE8" w:rsidRPr="00C05CE8">
        <w:rPr>
          <w:szCs w:val="24"/>
        </w:rPr>
        <w:t xml:space="preserve"> et al., 2006)</w:t>
      </w:r>
      <w:r w:rsidR="00C05CE8">
        <w:rPr>
          <w:lang w:val="es-CO"/>
        </w:rPr>
        <w:fldChar w:fldCharType="end"/>
      </w:r>
      <w:r w:rsidR="00C05CE8">
        <w:rPr>
          <w:lang w:val="es-CO"/>
        </w:rPr>
        <w:t xml:space="preserve"> y tienden a explicar sobre todo la biomasa, la clorofila o la densidad de células de este grupo del plancton. Cabe resaltar que estas correlaciones se presentaron sobre todo durante el período de marea baja donde casi la mayoría de los nutrientes, los sólidos suspendidos aumentan su concentración y las aguas con tendencia eutróficas están presentes (</w:t>
      </w:r>
      <w:r w:rsidR="00C05CE8">
        <w:rPr>
          <w:lang w:val="es-CO"/>
        </w:rPr>
        <w:fldChar w:fldCharType="begin"/>
      </w:r>
      <w:r w:rsidR="00C05CE8">
        <w:rPr>
          <w:lang w:val="es-CO"/>
        </w:rPr>
        <w:instrText xml:space="preserve"> REF _Ref134881546 \h </w:instrText>
      </w:r>
      <w:r w:rsidR="00C05CE8">
        <w:rPr>
          <w:lang w:val="es-CO"/>
        </w:rPr>
      </w:r>
      <w:r w:rsidR="00C05CE8">
        <w:rPr>
          <w:lang w:val="es-CO"/>
        </w:rPr>
        <w:fldChar w:fldCharType="separate"/>
      </w:r>
      <w:r w:rsidR="00150FFC">
        <w:t xml:space="preserve">Figura </w:t>
      </w:r>
      <w:r w:rsidR="00150FFC">
        <w:rPr>
          <w:noProof/>
        </w:rPr>
        <w:t>16</w:t>
      </w:r>
      <w:r w:rsidR="00C05CE8">
        <w:rPr>
          <w:lang w:val="es-CO"/>
        </w:rPr>
        <w:fldChar w:fldCharType="end"/>
      </w:r>
      <w:r w:rsidR="00C05CE8">
        <w:rPr>
          <w:lang w:val="es-CO"/>
        </w:rPr>
        <w:t>)</w:t>
      </w:r>
      <w:r w:rsidR="00553B61">
        <w:rPr>
          <w:lang w:val="es-CO"/>
        </w:rPr>
        <w:t xml:space="preserve">, lo que podría confirmar que el fitoplancton es mucha </w:t>
      </w:r>
      <w:proofErr w:type="spellStart"/>
      <w:r w:rsidR="00553B61">
        <w:rPr>
          <w:lang w:val="es-CO"/>
        </w:rPr>
        <w:t>mas</w:t>
      </w:r>
      <w:proofErr w:type="spellEnd"/>
      <w:r w:rsidR="00553B61">
        <w:rPr>
          <w:lang w:val="es-CO"/>
        </w:rPr>
        <w:t xml:space="preserve"> dependiente de estas condiciones que el ensamble de ictioplancton que puede estar relacionado con otras características que no necesariamente son abióticas.</w:t>
      </w:r>
    </w:p>
    <w:p w14:paraId="5EF9C893" w14:textId="77777777" w:rsidR="00B27351" w:rsidRDefault="00B27351" w:rsidP="00B27351">
      <w:pPr>
        <w:rPr>
          <w:lang w:val="es-CO"/>
        </w:rPr>
      </w:pPr>
    </w:p>
    <w:p w14:paraId="0469540D" w14:textId="11CF764B" w:rsidR="003B77CF" w:rsidRDefault="00081D30" w:rsidP="00B27351">
      <w:pPr>
        <w:pStyle w:val="Ttulo1"/>
      </w:pPr>
      <w:r>
        <w:t>Conclusiones</w:t>
      </w:r>
    </w:p>
    <w:p w14:paraId="4411AB90" w14:textId="25E10F88" w:rsidR="00BC7B50" w:rsidRDefault="00BC7B50" w:rsidP="00BC7B50"/>
    <w:p w14:paraId="5982F955" w14:textId="77777777" w:rsidR="00553B61" w:rsidRDefault="0082580E" w:rsidP="00BC7B50">
      <w:r>
        <w:t>La mayoría de las variables fisicoquímicas estudiadas presentaron unas fuertes estructuras espaciales con efectos fuente muy marcados, sobre todo en los sectores de las bocanas. En estos ambientes costero</w:t>
      </w:r>
      <w:r w:rsidR="00553B61">
        <w:t>s</w:t>
      </w:r>
      <w:r>
        <w:t xml:space="preserve"> la marea baja acentúa estos efectos fuente sobre todo para los nutrientes, los cuales se disuelven durante los períodos de marea alta</w:t>
      </w:r>
      <w:r w:rsidR="00553B61">
        <w:t>, debido a la entrada de agua oceánica,</w:t>
      </w:r>
      <w:r>
        <w:t xml:space="preserve"> y pierden esta estructura espacial</w:t>
      </w:r>
      <w:r w:rsidR="00553B61">
        <w:t xml:space="preserve">. </w:t>
      </w:r>
    </w:p>
    <w:p w14:paraId="048CD38A" w14:textId="77777777" w:rsidR="00553B61" w:rsidRDefault="00553B61" w:rsidP="00BC7B50"/>
    <w:p w14:paraId="0FE349AD" w14:textId="56777297" w:rsidR="00553B61" w:rsidRDefault="00553B61" w:rsidP="00BC7B50">
      <w:r>
        <w:t xml:space="preserve">La diversidad de los ensambles de fitoplancton e ictioplancton no están relacionadas entre </w:t>
      </w:r>
      <w:proofErr w:type="spellStart"/>
      <w:r>
        <w:t>si</w:t>
      </w:r>
      <w:proofErr w:type="spellEnd"/>
      <w:r>
        <w:t xml:space="preserve"> dentro del área y estas fluctúan de manera independiente entre ellas. Las estructuras espaciales positivas indican que estas características de los ensambles no están siendo influenciados directamente por las diferencias entre las mareas sino más bien por las fuentes de nutrientes, sólidos suspendidos y cambios de la temperatura y salinidad en la columna de agua. </w:t>
      </w:r>
    </w:p>
    <w:p w14:paraId="3F73F0AF" w14:textId="5DE53DA4" w:rsidR="00553B61" w:rsidRDefault="00553B61" w:rsidP="00BC7B50"/>
    <w:p w14:paraId="3E7AB523" w14:textId="3B3B947E" w:rsidR="00553B61" w:rsidRDefault="00553B61" w:rsidP="00BC7B50">
      <w:r>
        <w:t xml:space="preserve">Solo el fitoplancton mostró una mayor tendencia a relacionarse de manera positiva con los cambios de la concentración de los nutrientes en general, los sólidos suspendidos y </w:t>
      </w:r>
      <w:r w:rsidR="00A14DB9">
        <w:t>los cambios</w:t>
      </w:r>
      <w:r>
        <w:t xml:space="preserve"> de temperatura, pero el ictioplancton </w:t>
      </w:r>
      <w:r w:rsidR="00A14DB9">
        <w:t xml:space="preserve">presentó una mayor independencia de las características hidrográficas del agua y presentó una fuerte estructura espacial agregada sobre todo hacia el </w:t>
      </w:r>
      <w:r w:rsidR="00A14DB9">
        <w:lastRenderedPageBreak/>
        <w:t>sector de Guascama, lo que explica el patrón de riqueza y densidad encontrados durante este estudio.</w:t>
      </w:r>
    </w:p>
    <w:p w14:paraId="3AECF961" w14:textId="77777777" w:rsidR="00553B61" w:rsidRDefault="00553B61" w:rsidP="00BC7B50"/>
    <w:p w14:paraId="72BA85F8" w14:textId="77777777" w:rsidR="00553B61" w:rsidRPr="00BC7B50" w:rsidRDefault="00553B61" w:rsidP="00BC7B50"/>
    <w:p w14:paraId="57CA2687" w14:textId="4813E604" w:rsidR="003B77CF" w:rsidRDefault="00081D30" w:rsidP="00AD08AA">
      <w:pPr>
        <w:pStyle w:val="Ttulo1"/>
      </w:pPr>
      <w:bookmarkStart w:id="61" w:name="productos-generados"/>
      <w:bookmarkEnd w:id="60"/>
      <w:r>
        <w:t>Productos generados</w:t>
      </w:r>
    </w:p>
    <w:p w14:paraId="3E6C0B09" w14:textId="51F01B1B" w:rsidR="00A14DB9" w:rsidRDefault="00A14DB9" w:rsidP="00A14DB9"/>
    <w:p w14:paraId="3F93E7E7" w14:textId="2B9B7A41" w:rsidR="00A14DB9" w:rsidRDefault="00A14DB9" w:rsidP="00A14DB9">
      <w:pPr>
        <w:pStyle w:val="Default"/>
        <w:rPr>
          <w:sz w:val="20"/>
          <w:szCs w:val="20"/>
        </w:rPr>
      </w:pPr>
      <w:r>
        <w:rPr>
          <w:sz w:val="20"/>
          <w:szCs w:val="20"/>
        </w:rPr>
        <w:t xml:space="preserve">Repositorio de análisis de los datos de este estudio: </w:t>
      </w:r>
    </w:p>
    <w:p w14:paraId="06ADDC92" w14:textId="77777777" w:rsidR="00A14DB9" w:rsidRDefault="00A14DB9" w:rsidP="00A14DB9">
      <w:pPr>
        <w:pStyle w:val="Default"/>
        <w:rPr>
          <w:sz w:val="20"/>
          <w:szCs w:val="20"/>
        </w:rPr>
      </w:pPr>
    </w:p>
    <w:p w14:paraId="169ACEA6" w14:textId="79ED4E97" w:rsidR="00A14DB9" w:rsidRDefault="00A14DB9" w:rsidP="00A14DB9">
      <w:hyperlink r:id="rId63" w:history="1">
        <w:r w:rsidRPr="00D83D49">
          <w:rPr>
            <w:rStyle w:val="Hipervnculo"/>
          </w:rPr>
          <w:t>https://github.com/ChrisBermudezR/Ictioplancton_ExPacifico2021</w:t>
        </w:r>
      </w:hyperlink>
    </w:p>
    <w:p w14:paraId="53F857C2" w14:textId="77777777" w:rsidR="00A14DB9" w:rsidRPr="00A14DB9" w:rsidRDefault="00A14DB9" w:rsidP="00A14DB9"/>
    <w:p w14:paraId="0134EA0A" w14:textId="5559AD26" w:rsidR="003B77CF" w:rsidRDefault="00081D30" w:rsidP="00AD08AA">
      <w:pPr>
        <w:pStyle w:val="Ttulo1"/>
      </w:pPr>
      <w:bookmarkStart w:id="62" w:name="literatura-citada"/>
      <w:bookmarkEnd w:id="61"/>
      <w:r>
        <w:t>Literatura citada</w:t>
      </w:r>
    </w:p>
    <w:p w14:paraId="6C547F2A" w14:textId="009F71D6" w:rsidR="00056D5A" w:rsidRDefault="00056D5A" w:rsidP="00056D5A"/>
    <w:p w14:paraId="2F6D0281" w14:textId="77777777" w:rsidR="00C05CE8" w:rsidRPr="00C05CE8" w:rsidRDefault="00056D5A" w:rsidP="002F4603">
      <w:pPr>
        <w:pStyle w:val="Bibliografa"/>
        <w:spacing w:line="240" w:lineRule="auto"/>
      </w:pPr>
      <w:r>
        <w:fldChar w:fldCharType="begin"/>
      </w:r>
      <w:r w:rsidRPr="00A55051">
        <w:rPr>
          <w:lang w:val="es-CO"/>
        </w:rPr>
        <w:instrText xml:space="preserve"> ADDIN ZOTERO_BIBL {"uncited":[],"omitted":[],"custom":[]} CSL_BIBLIOGRAPHY </w:instrText>
      </w:r>
      <w:r>
        <w:fldChar w:fldCharType="separate"/>
      </w:r>
      <w:r w:rsidR="00C05CE8" w:rsidRPr="00C05CE8">
        <w:t>Ali, M., Al-</w:t>
      </w:r>
      <w:proofErr w:type="spellStart"/>
      <w:r w:rsidR="00C05CE8" w:rsidRPr="00C05CE8">
        <w:t>Yamani</w:t>
      </w:r>
      <w:proofErr w:type="spellEnd"/>
      <w:r w:rsidR="00C05CE8" w:rsidRPr="00C05CE8">
        <w:t xml:space="preserve">, F., &amp; </w:t>
      </w:r>
      <w:proofErr w:type="spellStart"/>
      <w:r w:rsidR="00C05CE8" w:rsidRPr="00C05CE8">
        <w:t>Polikarpov</w:t>
      </w:r>
      <w:proofErr w:type="spellEnd"/>
      <w:r w:rsidR="00C05CE8" w:rsidRPr="00C05CE8">
        <w:t xml:space="preserve">, I. (2011). The </w:t>
      </w:r>
      <w:proofErr w:type="spellStart"/>
      <w:r w:rsidR="00C05CE8" w:rsidRPr="00C05CE8">
        <w:t>effect</w:t>
      </w:r>
      <w:proofErr w:type="spellEnd"/>
      <w:r w:rsidR="00C05CE8" w:rsidRPr="00C05CE8">
        <w:t xml:space="preserve"> of </w:t>
      </w:r>
      <w:proofErr w:type="spellStart"/>
      <w:r w:rsidR="00C05CE8" w:rsidRPr="00C05CE8">
        <w:t>tidal</w:t>
      </w:r>
      <w:proofErr w:type="spellEnd"/>
      <w:r w:rsidR="00C05CE8" w:rsidRPr="00C05CE8">
        <w:t xml:space="preserve"> </w:t>
      </w:r>
      <w:proofErr w:type="spellStart"/>
      <w:r w:rsidR="00C05CE8" w:rsidRPr="00C05CE8">
        <w:t>cycles</w:t>
      </w:r>
      <w:proofErr w:type="spellEnd"/>
      <w:r w:rsidR="00C05CE8" w:rsidRPr="00C05CE8">
        <w:t xml:space="preserve"> </w:t>
      </w:r>
      <w:proofErr w:type="spellStart"/>
      <w:r w:rsidR="00C05CE8" w:rsidRPr="00C05CE8">
        <w:t>on</w:t>
      </w:r>
      <w:proofErr w:type="spellEnd"/>
      <w:r w:rsidR="00C05CE8" w:rsidRPr="00C05CE8">
        <w:t xml:space="preserve"> the </w:t>
      </w:r>
      <w:proofErr w:type="spellStart"/>
      <w:r w:rsidR="00C05CE8" w:rsidRPr="00C05CE8">
        <w:t>community</w:t>
      </w:r>
      <w:proofErr w:type="spellEnd"/>
      <w:r w:rsidR="00C05CE8" w:rsidRPr="00C05CE8">
        <w:t xml:space="preserve"> </w:t>
      </w:r>
      <w:proofErr w:type="spellStart"/>
      <w:r w:rsidR="00C05CE8" w:rsidRPr="00C05CE8">
        <w:t>structure</w:t>
      </w:r>
      <w:proofErr w:type="spellEnd"/>
      <w:r w:rsidR="00C05CE8" w:rsidRPr="00C05CE8">
        <w:t xml:space="preserve"> of </w:t>
      </w:r>
      <w:proofErr w:type="spellStart"/>
      <w:r w:rsidR="00C05CE8" w:rsidRPr="00C05CE8">
        <w:t>plankton</w:t>
      </w:r>
      <w:proofErr w:type="spellEnd"/>
      <w:r w:rsidR="00C05CE8" w:rsidRPr="00C05CE8">
        <w:t xml:space="preserve"> (</w:t>
      </w:r>
      <w:proofErr w:type="spellStart"/>
      <w:r w:rsidR="00C05CE8" w:rsidRPr="00C05CE8">
        <w:t>with</w:t>
      </w:r>
      <w:proofErr w:type="spellEnd"/>
      <w:r w:rsidR="00C05CE8" w:rsidRPr="00C05CE8">
        <w:t xml:space="preserve"> </w:t>
      </w:r>
      <w:proofErr w:type="spellStart"/>
      <w:r w:rsidR="00C05CE8" w:rsidRPr="00C05CE8">
        <w:t>emphasis</w:t>
      </w:r>
      <w:proofErr w:type="spellEnd"/>
      <w:r w:rsidR="00C05CE8" w:rsidRPr="00C05CE8">
        <w:t xml:space="preserve"> </w:t>
      </w:r>
      <w:proofErr w:type="spellStart"/>
      <w:r w:rsidR="00C05CE8" w:rsidRPr="00C05CE8">
        <w:t>on</w:t>
      </w:r>
      <w:proofErr w:type="spellEnd"/>
      <w:r w:rsidR="00C05CE8" w:rsidRPr="00C05CE8">
        <w:t xml:space="preserve"> </w:t>
      </w:r>
      <w:proofErr w:type="spellStart"/>
      <w:r w:rsidR="00C05CE8" w:rsidRPr="00C05CE8">
        <w:t>copepods</w:t>
      </w:r>
      <w:proofErr w:type="spellEnd"/>
      <w:r w:rsidR="00C05CE8" w:rsidRPr="00C05CE8">
        <w:t xml:space="preserve">) at AFMED Marina in </w:t>
      </w:r>
      <w:proofErr w:type="spellStart"/>
      <w:r w:rsidR="00C05CE8" w:rsidRPr="00C05CE8">
        <w:t>winter</w:t>
      </w:r>
      <w:proofErr w:type="spellEnd"/>
      <w:r w:rsidR="00C05CE8" w:rsidRPr="00C05CE8">
        <w:t xml:space="preserve"> (a </w:t>
      </w:r>
      <w:proofErr w:type="spellStart"/>
      <w:r w:rsidR="00C05CE8" w:rsidRPr="00C05CE8">
        <w:t>preliminary</w:t>
      </w:r>
      <w:proofErr w:type="spellEnd"/>
      <w:r w:rsidR="00C05CE8" w:rsidRPr="00C05CE8">
        <w:t xml:space="preserve"> </w:t>
      </w:r>
      <w:proofErr w:type="spellStart"/>
      <w:r w:rsidR="00C05CE8" w:rsidRPr="00C05CE8">
        <w:t>study</w:t>
      </w:r>
      <w:proofErr w:type="spellEnd"/>
      <w:r w:rsidR="00C05CE8" w:rsidRPr="00C05CE8">
        <w:t xml:space="preserve">). </w:t>
      </w:r>
      <w:proofErr w:type="spellStart"/>
      <w:r w:rsidR="00C05CE8" w:rsidRPr="00C05CE8">
        <w:rPr>
          <w:i/>
          <w:iCs/>
        </w:rPr>
        <w:t>Crustaceana</w:t>
      </w:r>
      <w:proofErr w:type="spellEnd"/>
      <w:r w:rsidR="00C05CE8" w:rsidRPr="00C05CE8">
        <w:t xml:space="preserve">, </w:t>
      </w:r>
      <w:r w:rsidR="00C05CE8" w:rsidRPr="00C05CE8">
        <w:rPr>
          <w:i/>
          <w:iCs/>
        </w:rPr>
        <w:t>84</w:t>
      </w:r>
      <w:r w:rsidR="00C05CE8" w:rsidRPr="00C05CE8">
        <w:t>(5-6), 601-621. https://doi.org/10.1163/001121611X572814</w:t>
      </w:r>
    </w:p>
    <w:p w14:paraId="0405C9FC" w14:textId="77777777" w:rsidR="00C05CE8" w:rsidRPr="00C05CE8" w:rsidRDefault="00C05CE8" w:rsidP="002F4603">
      <w:pPr>
        <w:pStyle w:val="Bibliografa"/>
        <w:spacing w:line="240" w:lineRule="auto"/>
      </w:pPr>
      <w:r w:rsidRPr="00C05CE8">
        <w:t xml:space="preserve">Andersen, T., Hessen, D. O., </w:t>
      </w:r>
      <w:proofErr w:type="spellStart"/>
      <w:r w:rsidRPr="00C05CE8">
        <w:t>Håll</w:t>
      </w:r>
      <w:proofErr w:type="spellEnd"/>
      <w:r w:rsidRPr="00C05CE8">
        <w:t xml:space="preserve">, J. P., </w:t>
      </w:r>
      <w:proofErr w:type="spellStart"/>
      <w:r w:rsidRPr="00C05CE8">
        <w:t>Khomich</w:t>
      </w:r>
      <w:proofErr w:type="spellEnd"/>
      <w:r w:rsidRPr="00C05CE8">
        <w:t xml:space="preserve">, M., Kyle, M., </w:t>
      </w:r>
      <w:proofErr w:type="spellStart"/>
      <w:r w:rsidRPr="00C05CE8">
        <w:t>Lindholm</w:t>
      </w:r>
      <w:proofErr w:type="spellEnd"/>
      <w:r w:rsidRPr="00C05CE8">
        <w:t xml:space="preserve">, M., </w:t>
      </w:r>
      <w:proofErr w:type="spellStart"/>
      <w:r w:rsidRPr="00C05CE8">
        <w:t>Rasconi</w:t>
      </w:r>
      <w:proofErr w:type="spellEnd"/>
      <w:r w:rsidRPr="00C05CE8">
        <w:t xml:space="preserve">, S., </w:t>
      </w:r>
      <w:proofErr w:type="spellStart"/>
      <w:r w:rsidRPr="00C05CE8">
        <w:t>Skjelbred</w:t>
      </w:r>
      <w:proofErr w:type="spellEnd"/>
      <w:r w:rsidRPr="00C05CE8">
        <w:t xml:space="preserve">, B., </w:t>
      </w:r>
      <w:proofErr w:type="spellStart"/>
      <w:r w:rsidRPr="00C05CE8">
        <w:t>Thrane</w:t>
      </w:r>
      <w:proofErr w:type="spellEnd"/>
      <w:r w:rsidRPr="00C05CE8">
        <w:t xml:space="preserve">, J., &amp; </w:t>
      </w:r>
      <w:proofErr w:type="spellStart"/>
      <w:r w:rsidRPr="00C05CE8">
        <w:t>Walseng</w:t>
      </w:r>
      <w:proofErr w:type="spellEnd"/>
      <w:r w:rsidRPr="00C05CE8">
        <w:t xml:space="preserve">, B. (2020). </w:t>
      </w:r>
      <w:proofErr w:type="spellStart"/>
      <w:r w:rsidRPr="00C05CE8">
        <w:t>Congruence</w:t>
      </w:r>
      <w:proofErr w:type="spellEnd"/>
      <w:r w:rsidRPr="00C05CE8">
        <w:t xml:space="preserve">, </w:t>
      </w:r>
      <w:proofErr w:type="spellStart"/>
      <w:r w:rsidRPr="00C05CE8">
        <w:t>but</w:t>
      </w:r>
      <w:proofErr w:type="spellEnd"/>
      <w:r w:rsidRPr="00C05CE8">
        <w:t xml:space="preserve"> no cascade—</w:t>
      </w:r>
      <w:proofErr w:type="spellStart"/>
      <w:r w:rsidRPr="00C05CE8">
        <w:t>Pelagic</w:t>
      </w:r>
      <w:proofErr w:type="spellEnd"/>
      <w:r w:rsidRPr="00C05CE8">
        <w:t xml:space="preserve"> </w:t>
      </w:r>
      <w:proofErr w:type="spellStart"/>
      <w:r w:rsidRPr="00C05CE8">
        <w:t>biodiversity</w:t>
      </w:r>
      <w:proofErr w:type="spellEnd"/>
      <w:r w:rsidRPr="00C05CE8">
        <w:t xml:space="preserve"> </w:t>
      </w:r>
      <w:proofErr w:type="spellStart"/>
      <w:r w:rsidRPr="00C05CE8">
        <w:t>across</w:t>
      </w:r>
      <w:proofErr w:type="spellEnd"/>
      <w:r w:rsidRPr="00C05CE8">
        <w:t xml:space="preserve"> </w:t>
      </w:r>
      <w:proofErr w:type="spellStart"/>
      <w:r w:rsidRPr="00C05CE8">
        <w:t>three</w:t>
      </w:r>
      <w:proofErr w:type="spellEnd"/>
      <w:r w:rsidRPr="00C05CE8">
        <w:t xml:space="preserve"> </w:t>
      </w:r>
      <w:proofErr w:type="spellStart"/>
      <w:r w:rsidRPr="00C05CE8">
        <w:t>trophic</w:t>
      </w:r>
      <w:proofErr w:type="spellEnd"/>
      <w:r w:rsidRPr="00C05CE8">
        <w:t xml:space="preserve"> </w:t>
      </w:r>
      <w:proofErr w:type="spellStart"/>
      <w:r w:rsidRPr="00C05CE8">
        <w:t>levels</w:t>
      </w:r>
      <w:proofErr w:type="spellEnd"/>
      <w:r w:rsidRPr="00C05CE8">
        <w:t xml:space="preserve"> in </w:t>
      </w:r>
      <w:proofErr w:type="spellStart"/>
      <w:r w:rsidRPr="00C05CE8">
        <w:t>Nordic</w:t>
      </w:r>
      <w:proofErr w:type="spellEnd"/>
      <w:r w:rsidRPr="00C05CE8">
        <w:t xml:space="preserve"> </w:t>
      </w:r>
      <w:proofErr w:type="spellStart"/>
      <w:r w:rsidRPr="00C05CE8">
        <w:t>lakes</w:t>
      </w:r>
      <w:proofErr w:type="spellEnd"/>
      <w:r w:rsidRPr="00C05CE8">
        <w:t xml:space="preserve">. </w:t>
      </w:r>
      <w:proofErr w:type="spellStart"/>
      <w:r w:rsidRPr="00C05CE8">
        <w:rPr>
          <w:i/>
          <w:iCs/>
        </w:rPr>
        <w:t>Ecology</w:t>
      </w:r>
      <w:proofErr w:type="spellEnd"/>
      <w:r w:rsidRPr="00C05CE8">
        <w:rPr>
          <w:i/>
          <w:iCs/>
        </w:rPr>
        <w:t xml:space="preserve"> and </w:t>
      </w:r>
      <w:proofErr w:type="spellStart"/>
      <w:r w:rsidRPr="00C05CE8">
        <w:rPr>
          <w:i/>
          <w:iCs/>
        </w:rPr>
        <w:t>Evolution</w:t>
      </w:r>
      <w:proofErr w:type="spellEnd"/>
      <w:r w:rsidRPr="00C05CE8">
        <w:t xml:space="preserve">, </w:t>
      </w:r>
      <w:r w:rsidRPr="00C05CE8">
        <w:rPr>
          <w:i/>
          <w:iCs/>
        </w:rPr>
        <w:t>10</w:t>
      </w:r>
      <w:r w:rsidRPr="00C05CE8">
        <w:t>(15), 8153-8165. https://doi.org/10.1002/ece3.6514</w:t>
      </w:r>
    </w:p>
    <w:p w14:paraId="6D228815" w14:textId="77777777" w:rsidR="00C05CE8" w:rsidRPr="00C05CE8" w:rsidRDefault="00C05CE8" w:rsidP="002F4603">
      <w:pPr>
        <w:pStyle w:val="Bibliografa"/>
        <w:spacing w:line="240" w:lineRule="auto"/>
      </w:pPr>
      <w:r w:rsidRPr="00C05CE8">
        <w:t xml:space="preserve">Azeria, E. T., </w:t>
      </w:r>
      <w:proofErr w:type="spellStart"/>
      <w:r w:rsidRPr="00C05CE8">
        <w:t>Fortin</w:t>
      </w:r>
      <w:proofErr w:type="spellEnd"/>
      <w:r w:rsidRPr="00C05CE8">
        <w:t xml:space="preserve">, D., </w:t>
      </w:r>
      <w:proofErr w:type="spellStart"/>
      <w:r w:rsidRPr="00C05CE8">
        <w:t>Lemaître</w:t>
      </w:r>
      <w:proofErr w:type="spellEnd"/>
      <w:r w:rsidRPr="00C05CE8">
        <w:t xml:space="preserve">, J., Janssen, P., Hébert, C., </w:t>
      </w:r>
      <w:proofErr w:type="spellStart"/>
      <w:r w:rsidRPr="00C05CE8">
        <w:t>Darveau</w:t>
      </w:r>
      <w:proofErr w:type="spellEnd"/>
      <w:r w:rsidRPr="00C05CE8">
        <w:t>, M., &amp; Cumming, S. G. (2009). Fine-</w:t>
      </w:r>
      <w:proofErr w:type="spellStart"/>
      <w:r w:rsidRPr="00C05CE8">
        <w:t>scale</w:t>
      </w:r>
      <w:proofErr w:type="spellEnd"/>
      <w:r w:rsidRPr="00C05CE8">
        <w:t xml:space="preserve"> </w:t>
      </w:r>
      <w:proofErr w:type="spellStart"/>
      <w:r w:rsidRPr="00C05CE8">
        <w:t>structure</w:t>
      </w:r>
      <w:proofErr w:type="spellEnd"/>
      <w:r w:rsidRPr="00C05CE8">
        <w:t xml:space="preserve"> and </w:t>
      </w:r>
      <w:proofErr w:type="spellStart"/>
      <w:r w:rsidRPr="00C05CE8">
        <w:t>cross</w:t>
      </w:r>
      <w:proofErr w:type="spellEnd"/>
      <w:r w:rsidRPr="00C05CE8">
        <w:t xml:space="preserve">-taxon </w:t>
      </w:r>
      <w:proofErr w:type="spellStart"/>
      <w:r w:rsidRPr="00C05CE8">
        <w:t>congruence</w:t>
      </w:r>
      <w:proofErr w:type="spellEnd"/>
      <w:r w:rsidRPr="00C05CE8">
        <w:t xml:space="preserve"> of </w:t>
      </w:r>
      <w:proofErr w:type="spellStart"/>
      <w:r w:rsidRPr="00C05CE8">
        <w:t>bird</w:t>
      </w:r>
      <w:proofErr w:type="spellEnd"/>
      <w:r w:rsidRPr="00C05CE8">
        <w:t xml:space="preserve"> and </w:t>
      </w:r>
      <w:proofErr w:type="spellStart"/>
      <w:r w:rsidRPr="00C05CE8">
        <w:t>beetle</w:t>
      </w:r>
      <w:proofErr w:type="spellEnd"/>
      <w:r w:rsidRPr="00C05CE8">
        <w:t xml:space="preserve"> </w:t>
      </w:r>
      <w:proofErr w:type="spellStart"/>
      <w:r w:rsidRPr="00C05CE8">
        <w:t>assemblages</w:t>
      </w:r>
      <w:proofErr w:type="spellEnd"/>
      <w:r w:rsidRPr="00C05CE8">
        <w:t xml:space="preserve"> in </w:t>
      </w:r>
      <w:proofErr w:type="spellStart"/>
      <w:r w:rsidRPr="00C05CE8">
        <w:t>an</w:t>
      </w:r>
      <w:proofErr w:type="spellEnd"/>
      <w:r w:rsidRPr="00C05CE8">
        <w:t xml:space="preserve"> </w:t>
      </w:r>
      <w:proofErr w:type="spellStart"/>
      <w:r w:rsidRPr="00C05CE8">
        <w:t>old-growth</w:t>
      </w:r>
      <w:proofErr w:type="spellEnd"/>
      <w:r w:rsidRPr="00C05CE8">
        <w:t xml:space="preserve"> boreal </w:t>
      </w:r>
      <w:proofErr w:type="spellStart"/>
      <w:r w:rsidRPr="00C05CE8">
        <w:t>forest</w:t>
      </w:r>
      <w:proofErr w:type="spellEnd"/>
      <w:r w:rsidRPr="00C05CE8">
        <w:t xml:space="preserve"> </w:t>
      </w:r>
      <w:proofErr w:type="spellStart"/>
      <w:r w:rsidRPr="00C05CE8">
        <w:t>mosaic</w:t>
      </w:r>
      <w:proofErr w:type="spellEnd"/>
      <w:r w:rsidRPr="00C05CE8">
        <w:t xml:space="preserve">. </w:t>
      </w:r>
      <w:r w:rsidRPr="00C05CE8">
        <w:rPr>
          <w:i/>
          <w:iCs/>
        </w:rPr>
        <w:t xml:space="preserve">Global </w:t>
      </w:r>
      <w:proofErr w:type="spellStart"/>
      <w:r w:rsidRPr="00C05CE8">
        <w:rPr>
          <w:i/>
          <w:iCs/>
        </w:rPr>
        <w:t>Ecology</w:t>
      </w:r>
      <w:proofErr w:type="spellEnd"/>
      <w:r w:rsidRPr="00C05CE8">
        <w:rPr>
          <w:i/>
          <w:iCs/>
        </w:rPr>
        <w:t xml:space="preserve"> and </w:t>
      </w:r>
      <w:proofErr w:type="spellStart"/>
      <w:r w:rsidRPr="00C05CE8">
        <w:rPr>
          <w:i/>
          <w:iCs/>
        </w:rPr>
        <w:t>Biogeography</w:t>
      </w:r>
      <w:proofErr w:type="spellEnd"/>
      <w:r w:rsidRPr="00C05CE8">
        <w:t xml:space="preserve">, </w:t>
      </w:r>
      <w:r w:rsidRPr="00C05CE8">
        <w:rPr>
          <w:i/>
          <w:iCs/>
        </w:rPr>
        <w:t>18</w:t>
      </w:r>
      <w:r w:rsidRPr="00C05CE8">
        <w:t>(3), 333-345. https://doi.org/10.1111/j.1466-8238.2009.00454.x</w:t>
      </w:r>
    </w:p>
    <w:p w14:paraId="60CB8F07" w14:textId="77777777" w:rsidR="00C05CE8" w:rsidRPr="00C05CE8" w:rsidRDefault="00C05CE8" w:rsidP="002F4603">
      <w:pPr>
        <w:pStyle w:val="Bibliografa"/>
        <w:spacing w:line="240" w:lineRule="auto"/>
      </w:pPr>
      <w:r w:rsidRPr="00C05CE8">
        <w:t xml:space="preserve">Beltrán-León, B. S., &amp; Morales Osorio, Y. A. (2021). Distribución, composición y abundancia del ictioplancton en tres áreas marinas protegidas del Pacífico colombiano. </w:t>
      </w:r>
      <w:r w:rsidRPr="00C05CE8">
        <w:rPr>
          <w:i/>
          <w:iCs/>
        </w:rPr>
        <w:t>Boletín de Investigaciones Marinas y Costeras</w:t>
      </w:r>
      <w:r w:rsidRPr="00C05CE8">
        <w:t xml:space="preserve">, </w:t>
      </w:r>
      <w:r w:rsidRPr="00C05CE8">
        <w:rPr>
          <w:i/>
          <w:iCs/>
        </w:rPr>
        <w:t>50</w:t>
      </w:r>
      <w:r w:rsidRPr="00C05CE8">
        <w:t>(2), 31-52. https://doi.org/10.25268/bimc.invemar.2021.50.2.1062</w:t>
      </w:r>
    </w:p>
    <w:p w14:paraId="7C3AF40E" w14:textId="77777777" w:rsidR="00C05CE8" w:rsidRPr="00C05CE8" w:rsidRDefault="00C05CE8" w:rsidP="002F4603">
      <w:pPr>
        <w:pStyle w:val="Bibliografa"/>
        <w:spacing w:line="240" w:lineRule="auto"/>
        <w:rPr>
          <w:lang w:val="en-US"/>
        </w:rPr>
      </w:pPr>
      <w:proofErr w:type="spellStart"/>
      <w:r w:rsidRPr="00C05CE8">
        <w:rPr>
          <w:lang w:val="en-US"/>
        </w:rPr>
        <w:t>Benincà</w:t>
      </w:r>
      <w:proofErr w:type="spellEnd"/>
      <w:r w:rsidRPr="00C05CE8">
        <w:rPr>
          <w:lang w:val="en-US"/>
        </w:rPr>
        <w:t xml:space="preserve">, E., Huisman, J., </w:t>
      </w:r>
      <w:proofErr w:type="spellStart"/>
      <w:r w:rsidRPr="00C05CE8">
        <w:rPr>
          <w:lang w:val="en-US"/>
        </w:rPr>
        <w:t>Heerkloss</w:t>
      </w:r>
      <w:proofErr w:type="spellEnd"/>
      <w:r w:rsidRPr="00C05CE8">
        <w:rPr>
          <w:lang w:val="en-US"/>
        </w:rPr>
        <w:t xml:space="preserve">, R., </w:t>
      </w:r>
      <w:proofErr w:type="spellStart"/>
      <w:r w:rsidRPr="00C05CE8">
        <w:rPr>
          <w:lang w:val="en-US"/>
        </w:rPr>
        <w:t>Jöhnk</w:t>
      </w:r>
      <w:proofErr w:type="spellEnd"/>
      <w:r w:rsidRPr="00C05CE8">
        <w:rPr>
          <w:lang w:val="en-US"/>
        </w:rPr>
        <w:t xml:space="preserve">, K. D., Branco, P., Van Nes, E. H., </w:t>
      </w:r>
      <w:proofErr w:type="spellStart"/>
      <w:r w:rsidRPr="00C05CE8">
        <w:rPr>
          <w:lang w:val="en-US"/>
        </w:rPr>
        <w:t>Scheffer</w:t>
      </w:r>
      <w:proofErr w:type="spellEnd"/>
      <w:r w:rsidRPr="00C05CE8">
        <w:rPr>
          <w:lang w:val="en-US"/>
        </w:rPr>
        <w:t xml:space="preserve">, M., &amp; </w:t>
      </w:r>
      <w:proofErr w:type="spellStart"/>
      <w:r w:rsidRPr="00C05CE8">
        <w:rPr>
          <w:lang w:val="en-US"/>
        </w:rPr>
        <w:t>Ellner</w:t>
      </w:r>
      <w:proofErr w:type="spellEnd"/>
      <w:r w:rsidRPr="00C05CE8">
        <w:rPr>
          <w:lang w:val="en-US"/>
        </w:rPr>
        <w:t xml:space="preserve">, S. P. (2008). Chaos in a long-term experiment with a plankton community. </w:t>
      </w:r>
      <w:r w:rsidRPr="00C05CE8">
        <w:rPr>
          <w:i/>
          <w:iCs/>
          <w:lang w:val="en-US"/>
        </w:rPr>
        <w:t>Nature</w:t>
      </w:r>
      <w:r w:rsidRPr="00C05CE8">
        <w:rPr>
          <w:lang w:val="en-US"/>
        </w:rPr>
        <w:t xml:space="preserve">, </w:t>
      </w:r>
      <w:r w:rsidRPr="00C05CE8">
        <w:rPr>
          <w:i/>
          <w:iCs/>
          <w:lang w:val="en-US"/>
        </w:rPr>
        <w:t>451</w:t>
      </w:r>
      <w:r w:rsidRPr="00C05CE8">
        <w:rPr>
          <w:lang w:val="en-US"/>
        </w:rPr>
        <w:t>(7180), 822-825.</w:t>
      </w:r>
    </w:p>
    <w:p w14:paraId="7CB1A83B" w14:textId="77777777" w:rsidR="00C05CE8" w:rsidRPr="00C05CE8" w:rsidRDefault="00C05CE8" w:rsidP="002F4603">
      <w:pPr>
        <w:pStyle w:val="Bibliografa"/>
        <w:spacing w:line="240" w:lineRule="auto"/>
        <w:rPr>
          <w:lang w:val="en-US"/>
        </w:rPr>
      </w:pPr>
      <w:proofErr w:type="spellStart"/>
      <w:r w:rsidRPr="00C05CE8">
        <w:rPr>
          <w:lang w:val="en-US"/>
        </w:rPr>
        <w:t>Bivand</w:t>
      </w:r>
      <w:proofErr w:type="spellEnd"/>
      <w:r w:rsidRPr="00C05CE8">
        <w:rPr>
          <w:lang w:val="en-US"/>
        </w:rPr>
        <w:t xml:space="preserve">, R. S., &amp; Wong, D. W. S. (2018). Comparing implementations of global and local indicators of spatial association. </w:t>
      </w:r>
      <w:r w:rsidRPr="00C05CE8">
        <w:rPr>
          <w:i/>
          <w:iCs/>
          <w:lang w:val="en-US"/>
        </w:rPr>
        <w:t>Test (</w:t>
      </w:r>
      <w:proofErr w:type="spellStart"/>
      <w:r w:rsidRPr="00C05CE8">
        <w:rPr>
          <w:i/>
          <w:iCs/>
          <w:lang w:val="en-US"/>
        </w:rPr>
        <w:t>Madr</w:t>
      </w:r>
      <w:proofErr w:type="spellEnd"/>
      <w:r w:rsidRPr="00C05CE8">
        <w:rPr>
          <w:i/>
          <w:iCs/>
          <w:lang w:val="en-US"/>
        </w:rPr>
        <w:t>.)</w:t>
      </w:r>
      <w:r w:rsidRPr="00C05CE8">
        <w:rPr>
          <w:lang w:val="en-US"/>
        </w:rPr>
        <w:t xml:space="preserve">, </w:t>
      </w:r>
      <w:r w:rsidRPr="00C05CE8">
        <w:rPr>
          <w:i/>
          <w:iCs/>
          <w:lang w:val="en-US"/>
        </w:rPr>
        <w:t>27</w:t>
      </w:r>
      <w:r w:rsidRPr="00C05CE8">
        <w:rPr>
          <w:lang w:val="en-US"/>
        </w:rPr>
        <w:t>(3), 716-748.</w:t>
      </w:r>
    </w:p>
    <w:p w14:paraId="468FD60C" w14:textId="77777777" w:rsidR="00C05CE8" w:rsidRPr="00C05CE8" w:rsidRDefault="00C05CE8" w:rsidP="002F4603">
      <w:pPr>
        <w:pStyle w:val="Bibliografa"/>
        <w:spacing w:line="240" w:lineRule="auto"/>
        <w:rPr>
          <w:lang w:val="en-US"/>
        </w:rPr>
      </w:pPr>
      <w:proofErr w:type="spellStart"/>
      <w:r w:rsidRPr="00C05CE8">
        <w:rPr>
          <w:lang w:val="en-US"/>
        </w:rPr>
        <w:t>Borkman</w:t>
      </w:r>
      <w:proofErr w:type="spellEnd"/>
      <w:r w:rsidRPr="00C05CE8">
        <w:rPr>
          <w:lang w:val="en-US"/>
        </w:rPr>
        <w:t xml:space="preserve">, D. G., &amp; </w:t>
      </w:r>
      <w:proofErr w:type="spellStart"/>
      <w:r w:rsidRPr="00C05CE8">
        <w:rPr>
          <w:lang w:val="en-US"/>
        </w:rPr>
        <w:t>Smayda</w:t>
      </w:r>
      <w:proofErr w:type="spellEnd"/>
      <w:r w:rsidRPr="00C05CE8">
        <w:rPr>
          <w:lang w:val="en-US"/>
        </w:rPr>
        <w:t xml:space="preserve">, T. (2009). Multidecadal (1959–1997) changes in </w:t>
      </w:r>
      <w:proofErr w:type="spellStart"/>
      <w:r w:rsidRPr="00C05CE8">
        <w:rPr>
          <w:lang w:val="en-US"/>
        </w:rPr>
        <w:t>Skeletonema</w:t>
      </w:r>
      <w:proofErr w:type="spellEnd"/>
      <w:r w:rsidRPr="00C05CE8">
        <w:rPr>
          <w:lang w:val="en-US"/>
        </w:rPr>
        <w:t xml:space="preserve"> abundance and seasonal bloom patterns in Narragansett Bay, Rhode Island, USA. </w:t>
      </w:r>
      <w:r w:rsidRPr="00C05CE8">
        <w:rPr>
          <w:i/>
          <w:iCs/>
          <w:lang w:val="en-US"/>
        </w:rPr>
        <w:t>J. Sea Res.</w:t>
      </w:r>
      <w:r w:rsidRPr="00C05CE8">
        <w:rPr>
          <w:lang w:val="en-US"/>
        </w:rPr>
        <w:t xml:space="preserve">, </w:t>
      </w:r>
      <w:r w:rsidRPr="00C05CE8">
        <w:rPr>
          <w:i/>
          <w:iCs/>
          <w:lang w:val="en-US"/>
        </w:rPr>
        <w:t>61</w:t>
      </w:r>
      <w:r w:rsidRPr="00C05CE8">
        <w:rPr>
          <w:lang w:val="en-US"/>
        </w:rPr>
        <w:t>(1-2), 84-94.</w:t>
      </w:r>
    </w:p>
    <w:p w14:paraId="17135285" w14:textId="77777777" w:rsidR="00C05CE8" w:rsidRPr="00C05CE8" w:rsidRDefault="00C05CE8" w:rsidP="002F4603">
      <w:pPr>
        <w:pStyle w:val="Bibliografa"/>
        <w:spacing w:line="240" w:lineRule="auto"/>
        <w:rPr>
          <w:lang w:val="en-US"/>
        </w:rPr>
      </w:pPr>
      <w:r w:rsidRPr="00C05CE8">
        <w:t xml:space="preserve">Cabra-García, J., Bermúdez-Rivas, C., Osorio, A. M., &amp; Chacón, P. (2012). </w:t>
      </w:r>
      <w:r w:rsidRPr="00C05CE8">
        <w:rPr>
          <w:lang w:val="en-US"/>
        </w:rPr>
        <w:t xml:space="preserve">Cross-taxon congruence of </w:t>
      </w:r>
      <w:r w:rsidRPr="00C05CE8">
        <w:t>α</w:t>
      </w:r>
      <w:r w:rsidRPr="00C05CE8">
        <w:rPr>
          <w:lang w:val="en-US"/>
        </w:rPr>
        <w:t xml:space="preserve"> and </w:t>
      </w:r>
      <w:r w:rsidRPr="00C05CE8">
        <w:t>β</w:t>
      </w:r>
      <w:r w:rsidRPr="00C05CE8">
        <w:rPr>
          <w:lang w:val="en-US"/>
        </w:rPr>
        <w:t xml:space="preserve"> diversity among five leaf litter arthropod groups in Colombia. </w:t>
      </w:r>
      <w:r w:rsidRPr="00C05CE8">
        <w:rPr>
          <w:i/>
          <w:iCs/>
          <w:lang w:val="en-US"/>
        </w:rPr>
        <w:t>Biodiversity and Conservation</w:t>
      </w:r>
      <w:r w:rsidRPr="00C05CE8">
        <w:rPr>
          <w:lang w:val="en-US"/>
        </w:rPr>
        <w:t xml:space="preserve">, </w:t>
      </w:r>
      <w:r w:rsidRPr="00C05CE8">
        <w:rPr>
          <w:i/>
          <w:iCs/>
          <w:lang w:val="en-US"/>
        </w:rPr>
        <w:t>21</w:t>
      </w:r>
      <w:r w:rsidRPr="00C05CE8">
        <w:rPr>
          <w:lang w:val="en-US"/>
        </w:rPr>
        <w:t>(6), 1493-1508. https://doi.org/10.1007/s10531-012-0259-5</w:t>
      </w:r>
    </w:p>
    <w:p w14:paraId="5B5168B8" w14:textId="77777777" w:rsidR="00C05CE8" w:rsidRPr="00C05CE8" w:rsidRDefault="00C05CE8" w:rsidP="002F4603">
      <w:pPr>
        <w:pStyle w:val="Bibliografa"/>
        <w:spacing w:line="240" w:lineRule="auto"/>
        <w:rPr>
          <w:lang w:val="en-US"/>
        </w:rPr>
      </w:pPr>
      <w:r w:rsidRPr="00C05CE8">
        <w:rPr>
          <w:lang w:val="en-US"/>
        </w:rPr>
        <w:t xml:space="preserve">Chang, H.-Y., </w:t>
      </w:r>
      <w:proofErr w:type="spellStart"/>
      <w:r w:rsidRPr="00C05CE8">
        <w:rPr>
          <w:lang w:val="en-US"/>
        </w:rPr>
        <w:t>McKown</w:t>
      </w:r>
      <w:proofErr w:type="spellEnd"/>
      <w:r w:rsidRPr="00C05CE8">
        <w:rPr>
          <w:lang w:val="en-US"/>
        </w:rPr>
        <w:t xml:space="preserve">, K., &amp; Chen, Y. (2023). A long-term ichthyoplankton monitoring program suggests climate-induced environmental variabilities changed fish communities in the Hudson River estuary. </w:t>
      </w:r>
      <w:r w:rsidRPr="00C05CE8">
        <w:rPr>
          <w:i/>
          <w:iCs/>
          <w:lang w:val="en-US"/>
        </w:rPr>
        <w:t>Frontiers in Marine Science</w:t>
      </w:r>
      <w:r w:rsidRPr="00C05CE8">
        <w:rPr>
          <w:lang w:val="en-US"/>
        </w:rPr>
        <w:t xml:space="preserve">, </w:t>
      </w:r>
      <w:r w:rsidRPr="00C05CE8">
        <w:rPr>
          <w:i/>
          <w:iCs/>
          <w:lang w:val="en-US"/>
        </w:rPr>
        <w:t>9</w:t>
      </w:r>
      <w:r w:rsidRPr="00C05CE8">
        <w:rPr>
          <w:lang w:val="en-US"/>
        </w:rPr>
        <w:t>, 1077997. https://doi.org/10.3389/fmars.2022.1077997</w:t>
      </w:r>
    </w:p>
    <w:p w14:paraId="5D2B41B8" w14:textId="77777777" w:rsidR="00C05CE8" w:rsidRPr="00C05CE8" w:rsidRDefault="00C05CE8" w:rsidP="002F4603">
      <w:pPr>
        <w:pStyle w:val="Bibliografa"/>
        <w:spacing w:line="240" w:lineRule="auto"/>
        <w:rPr>
          <w:lang w:val="en-US"/>
        </w:rPr>
      </w:pPr>
      <w:r w:rsidRPr="00C05CE8">
        <w:rPr>
          <w:lang w:val="en-US"/>
        </w:rPr>
        <w:t xml:space="preserve">Chao, A., </w:t>
      </w:r>
      <w:proofErr w:type="spellStart"/>
      <w:r w:rsidRPr="00C05CE8">
        <w:rPr>
          <w:lang w:val="en-US"/>
        </w:rPr>
        <w:t>Gotelli</w:t>
      </w:r>
      <w:proofErr w:type="spellEnd"/>
      <w:r w:rsidRPr="00C05CE8">
        <w:rPr>
          <w:lang w:val="en-US"/>
        </w:rPr>
        <w:t xml:space="preserve">, N. J., Hsieh, T. C., Sander, E. L., Ma, K. H., Colwell, R. K., &amp; Ellison, A. M. (2014). Rarefaction and extrapolation with Hill numbers: A framework for sampling and estimation in species diversity studies. </w:t>
      </w:r>
      <w:r w:rsidRPr="00C05CE8">
        <w:rPr>
          <w:i/>
          <w:iCs/>
          <w:lang w:val="en-US"/>
        </w:rPr>
        <w:t>Ecological Monographs</w:t>
      </w:r>
      <w:r w:rsidRPr="00C05CE8">
        <w:rPr>
          <w:lang w:val="en-US"/>
        </w:rPr>
        <w:t xml:space="preserve">, </w:t>
      </w:r>
      <w:r w:rsidRPr="00C05CE8">
        <w:rPr>
          <w:i/>
          <w:iCs/>
          <w:lang w:val="en-US"/>
        </w:rPr>
        <w:t>84</w:t>
      </w:r>
      <w:r w:rsidRPr="00C05CE8">
        <w:rPr>
          <w:lang w:val="en-US"/>
        </w:rPr>
        <w:t>(1), 45-67. https://doi.org/10.1890/13-0133.1</w:t>
      </w:r>
    </w:p>
    <w:p w14:paraId="5F8518BE" w14:textId="77777777" w:rsidR="00C05CE8" w:rsidRPr="00C05CE8" w:rsidRDefault="00C05CE8" w:rsidP="002F4603">
      <w:pPr>
        <w:pStyle w:val="Bibliografa"/>
        <w:spacing w:line="240" w:lineRule="auto"/>
        <w:rPr>
          <w:lang w:val="en-US"/>
        </w:rPr>
      </w:pPr>
      <w:proofErr w:type="spellStart"/>
      <w:r w:rsidRPr="00C05CE8">
        <w:rPr>
          <w:lang w:val="en-US"/>
        </w:rPr>
        <w:t>Dirisu</w:t>
      </w:r>
      <w:proofErr w:type="spellEnd"/>
      <w:r w:rsidRPr="00C05CE8">
        <w:rPr>
          <w:lang w:val="en-US"/>
        </w:rPr>
        <w:t xml:space="preserve">, A. R. (2019). Plankton diversity and community structure of </w:t>
      </w:r>
      <w:proofErr w:type="spellStart"/>
      <w:r w:rsidRPr="00C05CE8">
        <w:rPr>
          <w:lang w:val="en-US"/>
        </w:rPr>
        <w:t>asarama</w:t>
      </w:r>
      <w:proofErr w:type="spellEnd"/>
      <w:r w:rsidRPr="00C05CE8">
        <w:rPr>
          <w:lang w:val="en-US"/>
        </w:rPr>
        <w:t xml:space="preserve"> estuary in the </w:t>
      </w:r>
      <w:proofErr w:type="spellStart"/>
      <w:r w:rsidRPr="00C05CE8">
        <w:rPr>
          <w:lang w:val="en-US"/>
        </w:rPr>
        <w:t>niger</w:t>
      </w:r>
      <w:proofErr w:type="spellEnd"/>
      <w:r w:rsidRPr="00C05CE8">
        <w:rPr>
          <w:lang w:val="en-US"/>
        </w:rPr>
        <w:t xml:space="preserve"> delta in relation to </w:t>
      </w:r>
      <w:proofErr w:type="spellStart"/>
      <w:r w:rsidRPr="00C05CE8">
        <w:rPr>
          <w:lang w:val="en-US"/>
        </w:rPr>
        <w:t>physico</w:t>
      </w:r>
      <w:proofErr w:type="spellEnd"/>
      <w:r w:rsidRPr="00C05CE8">
        <w:rPr>
          <w:lang w:val="en-US"/>
        </w:rPr>
        <w:t xml:space="preserve">-chemistry. </w:t>
      </w:r>
      <w:r w:rsidRPr="00C05CE8">
        <w:rPr>
          <w:i/>
          <w:iCs/>
          <w:lang w:val="en-US"/>
        </w:rPr>
        <w:t>Applied Ecology and Environmental Research</w:t>
      </w:r>
      <w:r w:rsidRPr="00C05CE8">
        <w:rPr>
          <w:lang w:val="en-US"/>
        </w:rPr>
        <w:t xml:space="preserve">, </w:t>
      </w:r>
      <w:r w:rsidRPr="00C05CE8">
        <w:rPr>
          <w:i/>
          <w:iCs/>
          <w:lang w:val="en-US"/>
        </w:rPr>
        <w:t>17</w:t>
      </w:r>
      <w:r w:rsidRPr="00C05CE8">
        <w:rPr>
          <w:lang w:val="en-US"/>
        </w:rPr>
        <w:t>(5). https://doi.org/10.15666/aeer/1705_1027710292</w:t>
      </w:r>
    </w:p>
    <w:p w14:paraId="10131641" w14:textId="77777777" w:rsidR="00C05CE8" w:rsidRPr="00C05CE8" w:rsidRDefault="00C05CE8" w:rsidP="002F4603">
      <w:pPr>
        <w:pStyle w:val="Bibliografa"/>
        <w:spacing w:line="240" w:lineRule="auto"/>
        <w:rPr>
          <w:lang w:val="en-US"/>
        </w:rPr>
      </w:pPr>
      <w:r w:rsidRPr="00C05CE8">
        <w:rPr>
          <w:lang w:val="en-US"/>
        </w:rPr>
        <w:t xml:space="preserve">Dufrene, M., &amp; Legendre, P. (1997). Species Assemblages and Indicator Species: The Need for a Flexible Asymmetrical Approach. </w:t>
      </w:r>
      <w:r w:rsidRPr="00C05CE8">
        <w:rPr>
          <w:i/>
          <w:iCs/>
          <w:lang w:val="en-US"/>
        </w:rPr>
        <w:t>Ecological Monographs</w:t>
      </w:r>
      <w:r w:rsidRPr="00C05CE8">
        <w:rPr>
          <w:lang w:val="en-US"/>
        </w:rPr>
        <w:t xml:space="preserve">, </w:t>
      </w:r>
      <w:r w:rsidRPr="00C05CE8">
        <w:rPr>
          <w:i/>
          <w:iCs/>
          <w:lang w:val="en-US"/>
        </w:rPr>
        <w:t>67</w:t>
      </w:r>
      <w:r w:rsidRPr="00C05CE8">
        <w:rPr>
          <w:lang w:val="en-US"/>
        </w:rPr>
        <w:t>(3), 345. https://doi.org/10.2307/2963459</w:t>
      </w:r>
    </w:p>
    <w:p w14:paraId="47497E4D" w14:textId="77777777" w:rsidR="00C05CE8" w:rsidRPr="00C05CE8" w:rsidRDefault="00C05CE8" w:rsidP="002F4603">
      <w:pPr>
        <w:pStyle w:val="Bibliografa"/>
        <w:spacing w:line="240" w:lineRule="auto"/>
        <w:rPr>
          <w:lang w:val="en-US"/>
        </w:rPr>
      </w:pPr>
      <w:proofErr w:type="spellStart"/>
      <w:r w:rsidRPr="00C05CE8">
        <w:rPr>
          <w:lang w:val="en-US"/>
        </w:rPr>
        <w:t>Egge</w:t>
      </w:r>
      <w:proofErr w:type="spellEnd"/>
      <w:r w:rsidRPr="00C05CE8">
        <w:rPr>
          <w:lang w:val="en-US"/>
        </w:rPr>
        <w:t xml:space="preserve">, J., &amp; </w:t>
      </w:r>
      <w:proofErr w:type="spellStart"/>
      <w:r w:rsidRPr="00C05CE8">
        <w:rPr>
          <w:lang w:val="en-US"/>
        </w:rPr>
        <w:t>Aksnes</w:t>
      </w:r>
      <w:proofErr w:type="spellEnd"/>
      <w:r w:rsidRPr="00C05CE8">
        <w:rPr>
          <w:lang w:val="en-US"/>
        </w:rPr>
        <w:t xml:space="preserve">, D. (1992). Silicate as regulating nutrient in phytoplankton competition. </w:t>
      </w:r>
      <w:r w:rsidRPr="00C05CE8">
        <w:rPr>
          <w:i/>
          <w:iCs/>
          <w:lang w:val="en-US"/>
        </w:rPr>
        <w:t xml:space="preserve">Marine ecology progress series. </w:t>
      </w:r>
      <w:proofErr w:type="spellStart"/>
      <w:r w:rsidRPr="00C05CE8">
        <w:rPr>
          <w:i/>
          <w:iCs/>
          <w:lang w:val="en-US"/>
        </w:rPr>
        <w:t>Oldendorf</w:t>
      </w:r>
      <w:proofErr w:type="spellEnd"/>
      <w:r w:rsidRPr="00C05CE8">
        <w:rPr>
          <w:lang w:val="en-US"/>
        </w:rPr>
        <w:t xml:space="preserve">, </w:t>
      </w:r>
      <w:r w:rsidRPr="00C05CE8">
        <w:rPr>
          <w:i/>
          <w:iCs/>
          <w:lang w:val="en-US"/>
        </w:rPr>
        <w:t>83</w:t>
      </w:r>
      <w:r w:rsidRPr="00C05CE8">
        <w:rPr>
          <w:lang w:val="en-US"/>
        </w:rPr>
        <w:t>(2), 281-289.</w:t>
      </w:r>
    </w:p>
    <w:p w14:paraId="697F1CC6" w14:textId="77777777" w:rsidR="00C05CE8" w:rsidRPr="00C05CE8" w:rsidRDefault="00C05CE8" w:rsidP="002F4603">
      <w:pPr>
        <w:pStyle w:val="Bibliografa"/>
        <w:spacing w:line="240" w:lineRule="auto"/>
      </w:pPr>
      <w:proofErr w:type="spellStart"/>
      <w:r w:rsidRPr="00C05CE8">
        <w:rPr>
          <w:lang w:val="en-US"/>
        </w:rPr>
        <w:lastRenderedPageBreak/>
        <w:t>Elmgren</w:t>
      </w:r>
      <w:proofErr w:type="spellEnd"/>
      <w:r w:rsidRPr="00C05CE8">
        <w:rPr>
          <w:lang w:val="en-US"/>
        </w:rPr>
        <w:t xml:space="preserve">, R., &amp; Larsson, U. (2001). Nitrogen and the Baltic Sea: Managing nitrogen in relation to phosphorus. </w:t>
      </w:r>
      <w:proofErr w:type="spellStart"/>
      <w:r w:rsidRPr="00C05CE8">
        <w:rPr>
          <w:i/>
          <w:iCs/>
        </w:rPr>
        <w:t>ScientificWorldJournal</w:t>
      </w:r>
      <w:proofErr w:type="spellEnd"/>
      <w:r w:rsidRPr="00C05CE8">
        <w:t xml:space="preserve">, </w:t>
      </w:r>
      <w:r w:rsidRPr="00C05CE8">
        <w:rPr>
          <w:i/>
          <w:iCs/>
        </w:rPr>
        <w:t xml:space="preserve">1 </w:t>
      </w:r>
      <w:proofErr w:type="spellStart"/>
      <w:r w:rsidRPr="00C05CE8">
        <w:rPr>
          <w:i/>
          <w:iCs/>
        </w:rPr>
        <w:t>Suppl</w:t>
      </w:r>
      <w:proofErr w:type="spellEnd"/>
      <w:r w:rsidRPr="00C05CE8">
        <w:rPr>
          <w:i/>
          <w:iCs/>
        </w:rPr>
        <w:t xml:space="preserve"> 2</w:t>
      </w:r>
      <w:r w:rsidRPr="00C05CE8">
        <w:t>, 371-377.</w:t>
      </w:r>
    </w:p>
    <w:p w14:paraId="4C7FB8BD" w14:textId="77777777" w:rsidR="00C05CE8" w:rsidRPr="00C05CE8" w:rsidRDefault="00C05CE8" w:rsidP="002F4603">
      <w:pPr>
        <w:pStyle w:val="Bibliografa"/>
        <w:spacing w:line="240" w:lineRule="auto"/>
      </w:pPr>
      <w:r w:rsidRPr="00C05CE8">
        <w:t xml:space="preserve">Falero-Alama, S., &amp; de María Madrid-Ibarra, F. (2019). Variación </w:t>
      </w:r>
      <w:proofErr w:type="gramStart"/>
      <w:r w:rsidRPr="00C05CE8">
        <w:t>espacio-temporal</w:t>
      </w:r>
      <w:proofErr w:type="gramEnd"/>
      <w:r w:rsidRPr="00C05CE8">
        <w:t xml:space="preserve"> del fitoplancton marino en la plataforma albacora, lote z1, Tumbes, Perú. </w:t>
      </w:r>
      <w:proofErr w:type="spellStart"/>
      <w:r w:rsidRPr="00C05CE8">
        <w:rPr>
          <w:i/>
          <w:iCs/>
        </w:rPr>
        <w:t>Biotempo</w:t>
      </w:r>
      <w:proofErr w:type="spellEnd"/>
      <w:r w:rsidRPr="00C05CE8">
        <w:t xml:space="preserve">, </w:t>
      </w:r>
      <w:r w:rsidRPr="00C05CE8">
        <w:rPr>
          <w:i/>
          <w:iCs/>
        </w:rPr>
        <w:t>16</w:t>
      </w:r>
      <w:r w:rsidRPr="00C05CE8">
        <w:t>(1), 117-133.</w:t>
      </w:r>
    </w:p>
    <w:p w14:paraId="5ADEF836" w14:textId="77777777" w:rsidR="00C05CE8" w:rsidRPr="00C05CE8" w:rsidRDefault="00C05CE8" w:rsidP="002F4603">
      <w:pPr>
        <w:pStyle w:val="Bibliografa"/>
        <w:spacing w:line="240" w:lineRule="auto"/>
      </w:pPr>
      <w:proofErr w:type="spellStart"/>
      <w:r w:rsidRPr="00C05CE8">
        <w:t>Gualancañay</w:t>
      </w:r>
      <w:proofErr w:type="spellEnd"/>
      <w:r w:rsidRPr="00C05CE8">
        <w:t xml:space="preserve">, E., Tapia, M. E., &amp; Naranjo, C. (2003). Composición y variación estacional del fitoplancton, zooplancton y </w:t>
      </w:r>
      <w:proofErr w:type="spellStart"/>
      <w:r w:rsidRPr="00C05CE8">
        <w:t>microbentos</w:t>
      </w:r>
      <w:proofErr w:type="spellEnd"/>
      <w:r w:rsidRPr="00C05CE8">
        <w:t xml:space="preserve"> en el estuario interior del Golfo de Guayaquil, durante el año 2003. </w:t>
      </w:r>
      <w:r w:rsidRPr="00C05CE8">
        <w:rPr>
          <w:i/>
          <w:iCs/>
        </w:rPr>
        <w:t>Acta Oceanográfica del Pacífico</w:t>
      </w:r>
      <w:r w:rsidRPr="00C05CE8">
        <w:t xml:space="preserve">, </w:t>
      </w:r>
      <w:r w:rsidRPr="00C05CE8">
        <w:rPr>
          <w:i/>
          <w:iCs/>
        </w:rPr>
        <w:t>12</w:t>
      </w:r>
      <w:r w:rsidRPr="00C05CE8">
        <w:t>(1), 103-128.</w:t>
      </w:r>
    </w:p>
    <w:p w14:paraId="36E50962" w14:textId="77777777" w:rsidR="00C05CE8" w:rsidRPr="00C05CE8" w:rsidRDefault="00C05CE8" w:rsidP="002F4603">
      <w:pPr>
        <w:pStyle w:val="Bibliografa"/>
        <w:spacing w:line="240" w:lineRule="auto"/>
        <w:rPr>
          <w:lang w:val="fr-FR"/>
        </w:rPr>
      </w:pPr>
      <w:proofErr w:type="spellStart"/>
      <w:r w:rsidRPr="00C05CE8">
        <w:t>Hargraves</w:t>
      </w:r>
      <w:proofErr w:type="spellEnd"/>
      <w:r w:rsidRPr="00C05CE8">
        <w:t xml:space="preserve">, P. E., &amp; </w:t>
      </w:r>
      <w:proofErr w:type="spellStart"/>
      <w:r w:rsidRPr="00C05CE8">
        <w:t>Viquez</w:t>
      </w:r>
      <w:proofErr w:type="spellEnd"/>
      <w:r w:rsidRPr="00C05CE8">
        <w:t xml:space="preserve">, M. (1985). </w:t>
      </w:r>
      <w:proofErr w:type="spellStart"/>
      <w:r w:rsidRPr="00C05CE8">
        <w:t>Spatial</w:t>
      </w:r>
      <w:proofErr w:type="spellEnd"/>
      <w:r w:rsidRPr="00C05CE8">
        <w:t xml:space="preserve"> and temporal </w:t>
      </w:r>
      <w:proofErr w:type="spellStart"/>
      <w:r w:rsidRPr="00C05CE8">
        <w:t>distribution</w:t>
      </w:r>
      <w:proofErr w:type="spellEnd"/>
      <w:r w:rsidRPr="00C05CE8">
        <w:t xml:space="preserve"> of </w:t>
      </w:r>
      <w:proofErr w:type="spellStart"/>
      <w:r w:rsidRPr="00C05CE8">
        <w:t>phytoplankton</w:t>
      </w:r>
      <w:proofErr w:type="spellEnd"/>
      <w:r w:rsidRPr="00C05CE8">
        <w:t xml:space="preserve"> in the </w:t>
      </w:r>
      <w:proofErr w:type="spellStart"/>
      <w:r w:rsidRPr="00C05CE8">
        <w:t>Gulf</w:t>
      </w:r>
      <w:proofErr w:type="spellEnd"/>
      <w:r w:rsidRPr="00C05CE8">
        <w:t xml:space="preserve"> of Nicoya, Costa Rica. </w:t>
      </w:r>
      <w:r w:rsidRPr="00C05CE8">
        <w:rPr>
          <w:i/>
          <w:iCs/>
          <w:lang w:val="fr-FR"/>
        </w:rPr>
        <w:t>Bulletin of marine science</w:t>
      </w:r>
      <w:r w:rsidRPr="00C05CE8">
        <w:rPr>
          <w:lang w:val="fr-FR"/>
        </w:rPr>
        <w:t xml:space="preserve">, </w:t>
      </w:r>
      <w:r w:rsidRPr="00C05CE8">
        <w:rPr>
          <w:i/>
          <w:iCs/>
          <w:lang w:val="fr-FR"/>
        </w:rPr>
        <w:t>37</w:t>
      </w:r>
      <w:r w:rsidRPr="00C05CE8">
        <w:rPr>
          <w:lang w:val="fr-FR"/>
        </w:rPr>
        <w:t>(2), 577-585.</w:t>
      </w:r>
    </w:p>
    <w:p w14:paraId="0BA5BF4F" w14:textId="77777777" w:rsidR="00C05CE8" w:rsidRPr="00C05CE8" w:rsidRDefault="00C05CE8" w:rsidP="002F4603">
      <w:pPr>
        <w:pStyle w:val="Bibliografa"/>
        <w:spacing w:line="240" w:lineRule="auto"/>
        <w:rPr>
          <w:lang w:val="en-US"/>
        </w:rPr>
      </w:pPr>
      <w:r w:rsidRPr="00C05CE8">
        <w:rPr>
          <w:lang w:val="fr-FR"/>
        </w:rPr>
        <w:t xml:space="preserve">Jacquet, S., Delesalle, B., </w:t>
      </w:r>
      <w:proofErr w:type="spellStart"/>
      <w:r w:rsidRPr="00C05CE8">
        <w:rPr>
          <w:lang w:val="fr-FR"/>
        </w:rPr>
        <w:t>Torréton</w:t>
      </w:r>
      <w:proofErr w:type="spellEnd"/>
      <w:r w:rsidRPr="00C05CE8">
        <w:rPr>
          <w:lang w:val="fr-FR"/>
        </w:rPr>
        <w:t xml:space="preserve">, J. P., &amp; Blanchot, J. (2006). </w:t>
      </w:r>
      <w:r w:rsidRPr="00C05CE8">
        <w:rPr>
          <w:lang w:val="en-US"/>
        </w:rPr>
        <w:t xml:space="preserve">Response of phytoplankton communities to increased anthropogenic influences (southwestern lagoon, New Caledonia). </w:t>
      </w:r>
      <w:r w:rsidRPr="00C05CE8">
        <w:rPr>
          <w:i/>
          <w:iCs/>
          <w:lang w:val="en-US"/>
        </w:rPr>
        <w:t>Mar. Ecol. Prog. Ser.</w:t>
      </w:r>
      <w:r w:rsidRPr="00C05CE8">
        <w:rPr>
          <w:lang w:val="en-US"/>
        </w:rPr>
        <w:t xml:space="preserve">, </w:t>
      </w:r>
      <w:r w:rsidRPr="00C05CE8">
        <w:rPr>
          <w:i/>
          <w:iCs/>
          <w:lang w:val="en-US"/>
        </w:rPr>
        <w:t>320</w:t>
      </w:r>
      <w:r w:rsidRPr="00C05CE8">
        <w:rPr>
          <w:lang w:val="en-US"/>
        </w:rPr>
        <w:t>, 65-78.</w:t>
      </w:r>
    </w:p>
    <w:p w14:paraId="70A8F0D8" w14:textId="77777777" w:rsidR="00C05CE8" w:rsidRPr="00C05CE8" w:rsidRDefault="00C05CE8" w:rsidP="002F4603">
      <w:pPr>
        <w:pStyle w:val="Bibliografa"/>
        <w:spacing w:line="240" w:lineRule="auto"/>
        <w:rPr>
          <w:lang w:val="en-US"/>
        </w:rPr>
      </w:pPr>
      <w:proofErr w:type="spellStart"/>
      <w:r w:rsidRPr="00C05CE8">
        <w:rPr>
          <w:lang w:val="en-US"/>
        </w:rPr>
        <w:t>Lansac-Tôha</w:t>
      </w:r>
      <w:proofErr w:type="spellEnd"/>
      <w:r w:rsidRPr="00C05CE8">
        <w:rPr>
          <w:lang w:val="en-US"/>
        </w:rPr>
        <w:t xml:space="preserve">, F. M., </w:t>
      </w:r>
      <w:proofErr w:type="spellStart"/>
      <w:r w:rsidRPr="00C05CE8">
        <w:rPr>
          <w:lang w:val="en-US"/>
        </w:rPr>
        <w:t>Heino</w:t>
      </w:r>
      <w:proofErr w:type="spellEnd"/>
      <w:r w:rsidRPr="00C05CE8">
        <w:rPr>
          <w:lang w:val="en-US"/>
        </w:rPr>
        <w:t xml:space="preserve">, J., Bini, L. M., </w:t>
      </w:r>
      <w:proofErr w:type="spellStart"/>
      <w:r w:rsidRPr="00C05CE8">
        <w:rPr>
          <w:lang w:val="en-US"/>
        </w:rPr>
        <w:t>Peláez</w:t>
      </w:r>
      <w:proofErr w:type="spellEnd"/>
      <w:r w:rsidRPr="00C05CE8">
        <w:rPr>
          <w:lang w:val="en-US"/>
        </w:rPr>
        <w:t xml:space="preserve">, O., Baumgartner, M. T., </w:t>
      </w:r>
      <w:proofErr w:type="spellStart"/>
      <w:r w:rsidRPr="00C05CE8">
        <w:rPr>
          <w:lang w:val="en-US"/>
        </w:rPr>
        <w:t>Quirino</w:t>
      </w:r>
      <w:proofErr w:type="spellEnd"/>
      <w:r w:rsidRPr="00C05CE8">
        <w:rPr>
          <w:lang w:val="en-US"/>
        </w:rPr>
        <w:t xml:space="preserve">, B. A., Pineda, A., Meira, B. R., </w:t>
      </w:r>
      <w:proofErr w:type="spellStart"/>
      <w:r w:rsidRPr="00C05CE8">
        <w:rPr>
          <w:lang w:val="en-US"/>
        </w:rPr>
        <w:t>Florêncio</w:t>
      </w:r>
      <w:proofErr w:type="spellEnd"/>
      <w:r w:rsidRPr="00C05CE8">
        <w:rPr>
          <w:lang w:val="en-US"/>
        </w:rPr>
        <w:t xml:space="preserve">, F. M., Oliveira, F. R., </w:t>
      </w:r>
      <w:proofErr w:type="spellStart"/>
      <w:r w:rsidRPr="00C05CE8">
        <w:rPr>
          <w:lang w:val="en-US"/>
        </w:rPr>
        <w:t>Bomfim</w:t>
      </w:r>
      <w:proofErr w:type="spellEnd"/>
      <w:r w:rsidRPr="00C05CE8">
        <w:rPr>
          <w:lang w:val="en-US"/>
        </w:rPr>
        <w:t xml:space="preserve">, F. F., Silveira, M. J., </w:t>
      </w:r>
      <w:proofErr w:type="spellStart"/>
      <w:r w:rsidRPr="00C05CE8">
        <w:rPr>
          <w:lang w:val="en-US"/>
        </w:rPr>
        <w:t>Dainez</w:t>
      </w:r>
      <w:proofErr w:type="spellEnd"/>
      <w:r w:rsidRPr="00C05CE8">
        <w:rPr>
          <w:lang w:val="en-US"/>
        </w:rPr>
        <w:t xml:space="preserve">-Filho, M. S., Campos, R., Dias, R. M., </w:t>
      </w:r>
      <w:proofErr w:type="spellStart"/>
      <w:r w:rsidRPr="00C05CE8">
        <w:rPr>
          <w:lang w:val="en-US"/>
        </w:rPr>
        <w:t>Bonecker</w:t>
      </w:r>
      <w:proofErr w:type="spellEnd"/>
      <w:r w:rsidRPr="00C05CE8">
        <w:rPr>
          <w:lang w:val="en-US"/>
        </w:rPr>
        <w:t xml:space="preserve">, C. C., </w:t>
      </w:r>
      <w:proofErr w:type="spellStart"/>
      <w:r w:rsidRPr="00C05CE8">
        <w:rPr>
          <w:lang w:val="en-US"/>
        </w:rPr>
        <w:t>Higuti</w:t>
      </w:r>
      <w:proofErr w:type="spellEnd"/>
      <w:r w:rsidRPr="00C05CE8">
        <w:rPr>
          <w:lang w:val="en-US"/>
        </w:rPr>
        <w:t xml:space="preserve">, J., </w:t>
      </w:r>
      <w:proofErr w:type="spellStart"/>
      <w:r w:rsidRPr="00C05CE8">
        <w:rPr>
          <w:lang w:val="en-US"/>
        </w:rPr>
        <w:t>Mormul</w:t>
      </w:r>
      <w:proofErr w:type="spellEnd"/>
      <w:r w:rsidRPr="00C05CE8">
        <w:rPr>
          <w:lang w:val="en-US"/>
        </w:rPr>
        <w:t xml:space="preserve">, R. P., </w:t>
      </w:r>
      <w:proofErr w:type="spellStart"/>
      <w:r w:rsidRPr="00C05CE8">
        <w:rPr>
          <w:lang w:val="en-US"/>
        </w:rPr>
        <w:t>Benedito</w:t>
      </w:r>
      <w:proofErr w:type="spellEnd"/>
      <w:r w:rsidRPr="00C05CE8">
        <w:rPr>
          <w:lang w:val="en-US"/>
        </w:rPr>
        <w:t xml:space="preserve">, E., … Velho, L. F. M. (2022). Cross-Taxon Congruence of Taxonomic and Functional Beta-Diversity Facets Across Spatial and Temporal Scales. </w:t>
      </w:r>
      <w:r w:rsidRPr="00C05CE8">
        <w:rPr>
          <w:i/>
          <w:iCs/>
          <w:lang w:val="en-US"/>
        </w:rPr>
        <w:t>Frontiers in Environmental Science</w:t>
      </w:r>
      <w:r w:rsidRPr="00C05CE8">
        <w:rPr>
          <w:lang w:val="en-US"/>
        </w:rPr>
        <w:t xml:space="preserve">, </w:t>
      </w:r>
      <w:r w:rsidRPr="00C05CE8">
        <w:rPr>
          <w:i/>
          <w:iCs/>
          <w:lang w:val="en-US"/>
        </w:rPr>
        <w:t>10</w:t>
      </w:r>
      <w:r w:rsidRPr="00C05CE8">
        <w:rPr>
          <w:lang w:val="en-US"/>
        </w:rPr>
        <w:t>, 903074. https://doi.org/10.3389/fenvs.2022.903074</w:t>
      </w:r>
    </w:p>
    <w:p w14:paraId="1C2C82AF" w14:textId="77777777" w:rsidR="00C05CE8" w:rsidRPr="00C05CE8" w:rsidRDefault="00C05CE8" w:rsidP="002F4603">
      <w:pPr>
        <w:pStyle w:val="Bibliografa"/>
        <w:spacing w:line="240" w:lineRule="auto"/>
        <w:rPr>
          <w:lang w:val="en-US"/>
        </w:rPr>
      </w:pPr>
      <w:r w:rsidRPr="00C05CE8">
        <w:rPr>
          <w:lang w:val="en-US"/>
        </w:rPr>
        <w:t xml:space="preserve">Legendre, P. (1993). Spatial Autocorrelation: Trouble or New Paradigm? </w:t>
      </w:r>
      <w:r w:rsidRPr="00C05CE8">
        <w:rPr>
          <w:i/>
          <w:iCs/>
          <w:lang w:val="en-US"/>
        </w:rPr>
        <w:t>Ecology</w:t>
      </w:r>
      <w:r w:rsidRPr="00C05CE8">
        <w:rPr>
          <w:lang w:val="en-US"/>
        </w:rPr>
        <w:t xml:space="preserve">, </w:t>
      </w:r>
      <w:r w:rsidRPr="00C05CE8">
        <w:rPr>
          <w:i/>
          <w:iCs/>
          <w:lang w:val="en-US"/>
        </w:rPr>
        <w:t>74</w:t>
      </w:r>
      <w:r w:rsidRPr="00C05CE8">
        <w:rPr>
          <w:lang w:val="en-US"/>
        </w:rPr>
        <w:t>(6), 1659. https://doi.org/10.2307/1939924</w:t>
      </w:r>
    </w:p>
    <w:p w14:paraId="729E42EC" w14:textId="77777777" w:rsidR="00C05CE8" w:rsidRPr="00C05CE8" w:rsidRDefault="00C05CE8" w:rsidP="002F4603">
      <w:pPr>
        <w:pStyle w:val="Bibliografa"/>
        <w:spacing w:line="240" w:lineRule="auto"/>
        <w:rPr>
          <w:lang w:val="en-US"/>
        </w:rPr>
      </w:pPr>
      <w:r w:rsidRPr="00C05CE8">
        <w:rPr>
          <w:lang w:val="en-US"/>
        </w:rPr>
        <w:t xml:space="preserve">Legendre, P., &amp; </w:t>
      </w:r>
      <w:proofErr w:type="spellStart"/>
      <w:r w:rsidRPr="00C05CE8">
        <w:rPr>
          <w:lang w:val="en-US"/>
        </w:rPr>
        <w:t>Troussellier</w:t>
      </w:r>
      <w:proofErr w:type="spellEnd"/>
      <w:r w:rsidRPr="00C05CE8">
        <w:rPr>
          <w:lang w:val="en-US"/>
        </w:rPr>
        <w:t xml:space="preserve">, M. (1988). Aquatic heterotrophic bacteria: Modeling in the presence of spatial autocorrelation: Modeling autocorrelated data. </w:t>
      </w:r>
      <w:r w:rsidRPr="00C05CE8">
        <w:rPr>
          <w:i/>
          <w:iCs/>
          <w:lang w:val="en-US"/>
        </w:rPr>
        <w:t>Limnology and Oceanography</w:t>
      </w:r>
      <w:r w:rsidRPr="00C05CE8">
        <w:rPr>
          <w:lang w:val="en-US"/>
        </w:rPr>
        <w:t xml:space="preserve">, </w:t>
      </w:r>
      <w:r w:rsidRPr="00C05CE8">
        <w:rPr>
          <w:i/>
          <w:iCs/>
          <w:lang w:val="en-US"/>
        </w:rPr>
        <w:t>33</w:t>
      </w:r>
      <w:r w:rsidRPr="00C05CE8">
        <w:rPr>
          <w:lang w:val="en-US"/>
        </w:rPr>
        <w:t>(5), 1055-1067. https://doi.org/10.4319/lo.1988.33.5.1055</w:t>
      </w:r>
    </w:p>
    <w:p w14:paraId="3C7A3F49" w14:textId="77777777" w:rsidR="00C05CE8" w:rsidRPr="00C05CE8" w:rsidRDefault="00C05CE8" w:rsidP="002F4603">
      <w:pPr>
        <w:pStyle w:val="Bibliografa"/>
        <w:spacing w:line="240" w:lineRule="auto"/>
        <w:rPr>
          <w:lang w:val="en-US"/>
        </w:rPr>
      </w:pPr>
      <w:r w:rsidRPr="00C05CE8">
        <w:rPr>
          <w:lang w:val="en-US"/>
        </w:rPr>
        <w:t xml:space="preserve">Oksanen, J., Simpson, G. L., Blanchet, F. G., </w:t>
      </w:r>
      <w:proofErr w:type="spellStart"/>
      <w:r w:rsidRPr="00C05CE8">
        <w:rPr>
          <w:lang w:val="en-US"/>
        </w:rPr>
        <w:t>Kindt</w:t>
      </w:r>
      <w:proofErr w:type="spellEnd"/>
      <w:r w:rsidRPr="00C05CE8">
        <w:rPr>
          <w:lang w:val="en-US"/>
        </w:rPr>
        <w:t xml:space="preserve">, R., Legendre, P., Minchin, P. R., O’Hara, R. B., </w:t>
      </w:r>
      <w:proofErr w:type="spellStart"/>
      <w:r w:rsidRPr="00C05CE8">
        <w:rPr>
          <w:lang w:val="en-US"/>
        </w:rPr>
        <w:t>Solymos</w:t>
      </w:r>
      <w:proofErr w:type="spellEnd"/>
      <w:r w:rsidRPr="00C05CE8">
        <w:rPr>
          <w:lang w:val="en-US"/>
        </w:rPr>
        <w:t xml:space="preserve">, P., Stevens, M. H. H., </w:t>
      </w:r>
      <w:proofErr w:type="spellStart"/>
      <w:r w:rsidRPr="00C05CE8">
        <w:rPr>
          <w:lang w:val="en-US"/>
        </w:rPr>
        <w:t>Szoecs</w:t>
      </w:r>
      <w:proofErr w:type="spellEnd"/>
      <w:r w:rsidRPr="00C05CE8">
        <w:rPr>
          <w:lang w:val="en-US"/>
        </w:rPr>
        <w:t xml:space="preserve">, E., Wagner, H., Barbour, M., </w:t>
      </w:r>
      <w:proofErr w:type="spellStart"/>
      <w:r w:rsidRPr="00C05CE8">
        <w:rPr>
          <w:lang w:val="en-US"/>
        </w:rPr>
        <w:t>Bedward</w:t>
      </w:r>
      <w:proofErr w:type="spellEnd"/>
      <w:r w:rsidRPr="00C05CE8">
        <w:rPr>
          <w:lang w:val="en-US"/>
        </w:rPr>
        <w:t xml:space="preserve">, M., </w:t>
      </w:r>
      <w:proofErr w:type="spellStart"/>
      <w:r w:rsidRPr="00C05CE8">
        <w:rPr>
          <w:lang w:val="en-US"/>
        </w:rPr>
        <w:t>Bolker</w:t>
      </w:r>
      <w:proofErr w:type="spellEnd"/>
      <w:r w:rsidRPr="00C05CE8">
        <w:rPr>
          <w:lang w:val="en-US"/>
        </w:rPr>
        <w:t xml:space="preserve">, B., </w:t>
      </w:r>
      <w:proofErr w:type="spellStart"/>
      <w:r w:rsidRPr="00C05CE8">
        <w:rPr>
          <w:lang w:val="en-US"/>
        </w:rPr>
        <w:t>Borcard</w:t>
      </w:r>
      <w:proofErr w:type="spellEnd"/>
      <w:r w:rsidRPr="00C05CE8">
        <w:rPr>
          <w:lang w:val="en-US"/>
        </w:rPr>
        <w:t xml:space="preserve">, D., Carvalho, G., Chirico, M., Caceres, M. D., Durand, S., … Weedon, J. (2022). </w:t>
      </w:r>
      <w:r w:rsidRPr="00C05CE8">
        <w:rPr>
          <w:i/>
          <w:iCs/>
          <w:lang w:val="en-US"/>
        </w:rPr>
        <w:t>vegan: Community Ecology Package</w:t>
      </w:r>
      <w:r w:rsidRPr="00C05CE8">
        <w:rPr>
          <w:lang w:val="en-US"/>
        </w:rPr>
        <w:t xml:space="preserve"> (version 2.6-2) [R package]. https://CRAN.R-project.org/package=vegan</w:t>
      </w:r>
    </w:p>
    <w:p w14:paraId="38DAAE8F" w14:textId="77777777" w:rsidR="00C05CE8" w:rsidRPr="00C05CE8" w:rsidRDefault="00C05CE8" w:rsidP="002F4603">
      <w:pPr>
        <w:pStyle w:val="Bibliografa"/>
        <w:spacing w:line="240" w:lineRule="auto"/>
        <w:rPr>
          <w:lang w:val="en-US"/>
        </w:rPr>
      </w:pPr>
      <w:proofErr w:type="spellStart"/>
      <w:r w:rsidRPr="00C05CE8">
        <w:rPr>
          <w:lang w:val="en-US"/>
        </w:rPr>
        <w:t>Pawluk</w:t>
      </w:r>
      <w:proofErr w:type="spellEnd"/>
      <w:r w:rsidRPr="00C05CE8">
        <w:rPr>
          <w:lang w:val="en-US"/>
        </w:rPr>
        <w:t xml:space="preserve">, M., Fujiwara, M., &amp; Martinez-Andrade, F. (2021). Climate effects on fish diversity in the subtropical bays of Texas. </w:t>
      </w:r>
      <w:proofErr w:type="spellStart"/>
      <w:r w:rsidRPr="00C05CE8">
        <w:rPr>
          <w:i/>
          <w:iCs/>
          <w:lang w:val="en-US"/>
        </w:rPr>
        <w:t>Estuar</w:t>
      </w:r>
      <w:proofErr w:type="spellEnd"/>
      <w:r w:rsidRPr="00C05CE8">
        <w:rPr>
          <w:i/>
          <w:iCs/>
          <w:lang w:val="en-US"/>
        </w:rPr>
        <w:t>. Coast. Shelf Sci.</w:t>
      </w:r>
      <w:r w:rsidRPr="00C05CE8">
        <w:rPr>
          <w:lang w:val="en-US"/>
        </w:rPr>
        <w:t xml:space="preserve">, </w:t>
      </w:r>
      <w:r w:rsidRPr="00C05CE8">
        <w:rPr>
          <w:i/>
          <w:iCs/>
          <w:lang w:val="en-US"/>
        </w:rPr>
        <w:t>249</w:t>
      </w:r>
      <w:r w:rsidRPr="00C05CE8">
        <w:rPr>
          <w:lang w:val="en-US"/>
        </w:rPr>
        <w:t>(107121), 107121.</w:t>
      </w:r>
    </w:p>
    <w:p w14:paraId="38677206" w14:textId="77777777" w:rsidR="00C05CE8" w:rsidRPr="00C05CE8" w:rsidRDefault="00C05CE8" w:rsidP="002F4603">
      <w:pPr>
        <w:pStyle w:val="Bibliografa"/>
        <w:spacing w:line="240" w:lineRule="auto"/>
        <w:rPr>
          <w:lang w:val="en-US"/>
        </w:rPr>
      </w:pPr>
      <w:proofErr w:type="spellStart"/>
      <w:r w:rsidRPr="00C05CE8">
        <w:rPr>
          <w:lang w:val="en-US"/>
        </w:rPr>
        <w:t>Rajasegar</w:t>
      </w:r>
      <w:proofErr w:type="spellEnd"/>
      <w:r w:rsidRPr="00C05CE8">
        <w:rPr>
          <w:lang w:val="en-US"/>
        </w:rPr>
        <w:t xml:space="preserve">, M. (2003). </w:t>
      </w:r>
      <w:proofErr w:type="spellStart"/>
      <w:r w:rsidRPr="00C05CE8">
        <w:rPr>
          <w:lang w:val="en-US"/>
        </w:rPr>
        <w:t>Physico</w:t>
      </w:r>
      <w:proofErr w:type="spellEnd"/>
      <w:r w:rsidRPr="00C05CE8">
        <w:rPr>
          <w:lang w:val="en-US"/>
        </w:rPr>
        <w:t xml:space="preserve">-chemical characteristics of the </w:t>
      </w:r>
      <w:proofErr w:type="spellStart"/>
      <w:r w:rsidRPr="00C05CE8">
        <w:rPr>
          <w:lang w:val="en-US"/>
        </w:rPr>
        <w:t>Vellar</w:t>
      </w:r>
      <w:proofErr w:type="spellEnd"/>
      <w:r w:rsidRPr="00C05CE8">
        <w:rPr>
          <w:lang w:val="en-US"/>
        </w:rPr>
        <w:t xml:space="preserve"> estuary in relation to shrimp farming. </w:t>
      </w:r>
      <w:r w:rsidRPr="00C05CE8">
        <w:rPr>
          <w:i/>
          <w:iCs/>
          <w:lang w:val="en-US"/>
        </w:rPr>
        <w:t>J. Environ. Biol.</w:t>
      </w:r>
      <w:r w:rsidRPr="00C05CE8">
        <w:rPr>
          <w:lang w:val="en-US"/>
        </w:rPr>
        <w:t xml:space="preserve">, </w:t>
      </w:r>
      <w:r w:rsidRPr="00C05CE8">
        <w:rPr>
          <w:i/>
          <w:iCs/>
          <w:lang w:val="en-US"/>
        </w:rPr>
        <w:t>24</w:t>
      </w:r>
      <w:r w:rsidRPr="00C05CE8">
        <w:rPr>
          <w:lang w:val="en-US"/>
        </w:rPr>
        <w:t>(1), 95-101.</w:t>
      </w:r>
    </w:p>
    <w:p w14:paraId="738E345B" w14:textId="77777777" w:rsidR="00C05CE8" w:rsidRPr="00C05CE8" w:rsidRDefault="00C05CE8" w:rsidP="002F4603">
      <w:pPr>
        <w:pStyle w:val="Bibliografa"/>
        <w:spacing w:line="240" w:lineRule="auto"/>
        <w:rPr>
          <w:lang w:val="en-US"/>
        </w:rPr>
      </w:pPr>
      <w:r w:rsidRPr="00C05CE8">
        <w:rPr>
          <w:lang w:val="en-US"/>
        </w:rPr>
        <w:t xml:space="preserve">Restrepo A, J. D. (2012). Assessing the effect of sea-level change and human activities on a major delta on the Pacific coast of northern South America: The </w:t>
      </w:r>
      <w:proofErr w:type="spellStart"/>
      <w:r w:rsidRPr="00C05CE8">
        <w:rPr>
          <w:lang w:val="en-US"/>
        </w:rPr>
        <w:t>Patía</w:t>
      </w:r>
      <w:proofErr w:type="spellEnd"/>
      <w:r w:rsidRPr="00C05CE8">
        <w:rPr>
          <w:lang w:val="en-US"/>
        </w:rPr>
        <w:t xml:space="preserve"> River. </w:t>
      </w:r>
      <w:r w:rsidRPr="00C05CE8">
        <w:rPr>
          <w:i/>
          <w:iCs/>
          <w:lang w:val="en-US"/>
        </w:rPr>
        <w:t>Geomorphology</w:t>
      </w:r>
      <w:r w:rsidRPr="00C05CE8">
        <w:rPr>
          <w:lang w:val="en-US"/>
        </w:rPr>
        <w:t xml:space="preserve">, </w:t>
      </w:r>
      <w:r w:rsidRPr="00C05CE8">
        <w:rPr>
          <w:i/>
          <w:iCs/>
          <w:lang w:val="en-US"/>
        </w:rPr>
        <w:t>151-152</w:t>
      </w:r>
      <w:r w:rsidRPr="00C05CE8">
        <w:rPr>
          <w:lang w:val="en-US"/>
        </w:rPr>
        <w:t>, 207-223. https://doi.org/10.1016/j.geomorph.2012.02.004</w:t>
      </w:r>
    </w:p>
    <w:p w14:paraId="317B81A4" w14:textId="77777777" w:rsidR="00C05CE8" w:rsidRPr="00C05CE8" w:rsidRDefault="00C05CE8" w:rsidP="002F4603">
      <w:pPr>
        <w:pStyle w:val="Bibliografa"/>
        <w:spacing w:line="240" w:lineRule="auto"/>
      </w:pPr>
      <w:r w:rsidRPr="00C05CE8">
        <w:rPr>
          <w:lang w:val="en-US"/>
        </w:rPr>
        <w:t xml:space="preserve">Restrepo Angel, J. D. (2008). </w:t>
      </w:r>
      <w:r w:rsidRPr="00C05CE8">
        <w:rPr>
          <w:i/>
          <w:iCs/>
        </w:rPr>
        <w:t xml:space="preserve">Deltas de Colombia: </w:t>
      </w:r>
      <w:proofErr w:type="spellStart"/>
      <w:r w:rsidRPr="00C05CE8">
        <w:rPr>
          <w:i/>
          <w:iCs/>
        </w:rPr>
        <w:t>Mofodinámica</w:t>
      </w:r>
      <w:proofErr w:type="spellEnd"/>
      <w:r w:rsidRPr="00C05CE8">
        <w:rPr>
          <w:i/>
          <w:iCs/>
        </w:rPr>
        <w:t xml:space="preserve"> y vulnerabilidad ante el cambio global</w:t>
      </w:r>
      <w:r w:rsidRPr="00C05CE8">
        <w:t>. Fondo Editorial Universidad EAFIT.</w:t>
      </w:r>
    </w:p>
    <w:p w14:paraId="6A2950B5" w14:textId="77777777" w:rsidR="00C05CE8" w:rsidRPr="00C05CE8" w:rsidRDefault="00C05CE8" w:rsidP="002F4603">
      <w:pPr>
        <w:pStyle w:val="Bibliografa"/>
        <w:spacing w:line="240" w:lineRule="auto"/>
        <w:rPr>
          <w:lang w:val="en-US"/>
        </w:rPr>
      </w:pPr>
      <w:r w:rsidRPr="00C05CE8">
        <w:t xml:space="preserve">Segura, A. M., </w:t>
      </w:r>
      <w:proofErr w:type="spellStart"/>
      <w:r w:rsidRPr="00C05CE8">
        <w:t>Kruk</w:t>
      </w:r>
      <w:proofErr w:type="spellEnd"/>
      <w:r w:rsidRPr="00C05CE8">
        <w:t xml:space="preserve">, C., </w:t>
      </w:r>
      <w:proofErr w:type="spellStart"/>
      <w:r w:rsidRPr="00C05CE8">
        <w:t>Calliari</w:t>
      </w:r>
      <w:proofErr w:type="spellEnd"/>
      <w:r w:rsidRPr="00C05CE8">
        <w:t xml:space="preserve">, D., García-Rodriguez, F., Conde, D., </w:t>
      </w:r>
      <w:proofErr w:type="spellStart"/>
      <w:r w:rsidRPr="00C05CE8">
        <w:t>Widdicombe</w:t>
      </w:r>
      <w:proofErr w:type="spellEnd"/>
      <w:r w:rsidRPr="00C05CE8">
        <w:t xml:space="preserve">, C. E., &amp; Fort, H. (2013). </w:t>
      </w:r>
      <w:r w:rsidRPr="00C05CE8">
        <w:rPr>
          <w:lang w:val="en-US"/>
        </w:rPr>
        <w:t xml:space="preserve">Competition drives clumpy species coexistence in estuarine phytoplankton. </w:t>
      </w:r>
      <w:r w:rsidRPr="00C05CE8">
        <w:rPr>
          <w:i/>
          <w:iCs/>
          <w:lang w:val="en-US"/>
        </w:rPr>
        <w:t>Sci. Rep.</w:t>
      </w:r>
      <w:r w:rsidRPr="00C05CE8">
        <w:rPr>
          <w:lang w:val="en-US"/>
        </w:rPr>
        <w:t xml:space="preserve">, </w:t>
      </w:r>
      <w:r w:rsidRPr="00C05CE8">
        <w:rPr>
          <w:i/>
          <w:iCs/>
          <w:lang w:val="en-US"/>
        </w:rPr>
        <w:t>3</w:t>
      </w:r>
      <w:r w:rsidRPr="00C05CE8">
        <w:rPr>
          <w:lang w:val="en-US"/>
        </w:rPr>
        <w:t>(1), 1037.</w:t>
      </w:r>
    </w:p>
    <w:p w14:paraId="4E0A31AE" w14:textId="77777777" w:rsidR="00C05CE8" w:rsidRPr="00C05CE8" w:rsidRDefault="00C05CE8" w:rsidP="002F4603">
      <w:pPr>
        <w:pStyle w:val="Bibliografa"/>
        <w:spacing w:line="240" w:lineRule="auto"/>
        <w:rPr>
          <w:lang w:val="en-US"/>
        </w:rPr>
      </w:pPr>
      <w:proofErr w:type="spellStart"/>
      <w:r w:rsidRPr="00C05CE8">
        <w:rPr>
          <w:lang w:val="en-US"/>
        </w:rPr>
        <w:t>Thiese</w:t>
      </w:r>
      <w:proofErr w:type="spellEnd"/>
      <w:r w:rsidRPr="00C05CE8">
        <w:rPr>
          <w:lang w:val="en-US"/>
        </w:rPr>
        <w:t xml:space="preserve">, M. S., Ronna, B., &amp; Ott, U. (2016). P value interpretations and considerations. </w:t>
      </w:r>
      <w:r w:rsidRPr="00C05CE8">
        <w:rPr>
          <w:i/>
          <w:iCs/>
          <w:lang w:val="en-US"/>
        </w:rPr>
        <w:t>Journal of Thoracic Disease</w:t>
      </w:r>
      <w:r w:rsidRPr="00C05CE8">
        <w:rPr>
          <w:lang w:val="en-US"/>
        </w:rPr>
        <w:t xml:space="preserve">, </w:t>
      </w:r>
      <w:r w:rsidRPr="00C05CE8">
        <w:rPr>
          <w:i/>
          <w:iCs/>
          <w:lang w:val="en-US"/>
        </w:rPr>
        <w:t>8</w:t>
      </w:r>
      <w:r w:rsidRPr="00C05CE8">
        <w:rPr>
          <w:lang w:val="en-US"/>
        </w:rPr>
        <w:t>(9), E928-E931. https://doi.org/10.21037/jtd.2016.08.16</w:t>
      </w:r>
    </w:p>
    <w:p w14:paraId="7820B8B3" w14:textId="77777777" w:rsidR="00C05CE8" w:rsidRPr="00C05CE8" w:rsidRDefault="00C05CE8" w:rsidP="002F4603">
      <w:pPr>
        <w:pStyle w:val="Bibliografa"/>
        <w:spacing w:line="240" w:lineRule="auto"/>
        <w:rPr>
          <w:lang w:val="en-US"/>
        </w:rPr>
      </w:pPr>
      <w:proofErr w:type="spellStart"/>
      <w:r w:rsidRPr="00C05CE8">
        <w:rPr>
          <w:lang w:val="en-US"/>
        </w:rPr>
        <w:t>Toranza</w:t>
      </w:r>
      <w:proofErr w:type="spellEnd"/>
      <w:r w:rsidRPr="00C05CE8">
        <w:rPr>
          <w:lang w:val="en-US"/>
        </w:rPr>
        <w:t xml:space="preserve">, C., &amp; </w:t>
      </w:r>
      <w:proofErr w:type="spellStart"/>
      <w:r w:rsidRPr="00C05CE8">
        <w:rPr>
          <w:lang w:val="en-US"/>
        </w:rPr>
        <w:t>Arim</w:t>
      </w:r>
      <w:proofErr w:type="spellEnd"/>
      <w:r w:rsidRPr="00C05CE8">
        <w:rPr>
          <w:lang w:val="en-US"/>
        </w:rPr>
        <w:t xml:space="preserve">, M. (2010). Cross-taxon congruence and environmental conditions. </w:t>
      </w:r>
      <w:r w:rsidRPr="00C05CE8">
        <w:rPr>
          <w:i/>
          <w:iCs/>
          <w:lang w:val="en-US"/>
        </w:rPr>
        <w:t>BMC ecology</w:t>
      </w:r>
      <w:r w:rsidRPr="00C05CE8">
        <w:rPr>
          <w:lang w:val="en-US"/>
        </w:rPr>
        <w:t xml:space="preserve">, </w:t>
      </w:r>
      <w:r w:rsidRPr="00C05CE8">
        <w:rPr>
          <w:i/>
          <w:iCs/>
          <w:lang w:val="en-US"/>
        </w:rPr>
        <w:t>10</w:t>
      </w:r>
      <w:r w:rsidRPr="00C05CE8">
        <w:rPr>
          <w:lang w:val="en-US"/>
        </w:rPr>
        <w:t>, 18. https://doi.org/10.1186/1472-6785-10-18</w:t>
      </w:r>
    </w:p>
    <w:p w14:paraId="41AC4566" w14:textId="20A1C80D" w:rsidR="00056D5A" w:rsidRPr="00A55051" w:rsidRDefault="00056D5A" w:rsidP="002F4603">
      <w:pPr>
        <w:rPr>
          <w:lang w:val="en-US"/>
        </w:rPr>
      </w:pPr>
      <w:r>
        <w:fldChar w:fldCharType="end"/>
      </w:r>
      <w:bookmarkStart w:id="63" w:name="comentarios-y-recomendaciones"/>
      <w:bookmarkEnd w:id="62"/>
    </w:p>
    <w:bookmarkEnd w:id="63"/>
    <w:p w14:paraId="20DA8A39" w14:textId="08EF3B77" w:rsidR="003B77CF" w:rsidRPr="00A55051" w:rsidRDefault="003B77CF" w:rsidP="002F4603">
      <w:pPr>
        <w:rPr>
          <w:lang w:val="en-US"/>
        </w:rPr>
      </w:pPr>
    </w:p>
    <w:sectPr w:rsidR="003B77CF" w:rsidRPr="00A55051" w:rsidSect="004D7B9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B4054F" w14:textId="77777777" w:rsidR="003147EF" w:rsidRDefault="003147EF" w:rsidP="00AD08AA">
      <w:r>
        <w:separator/>
      </w:r>
    </w:p>
  </w:endnote>
  <w:endnote w:type="continuationSeparator" w:id="0">
    <w:p w14:paraId="4823153F" w14:textId="77777777" w:rsidR="003147EF" w:rsidRDefault="003147EF"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EndPr>
      <w:rPr>
        <w:rStyle w:val="Nmerodepgina"/>
      </w:rPr>
    </w:sdtEnd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3147EF"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3147EF"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3147EF"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3147EF"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239A7018"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50FFC">
                            <w:rPr>
                              <w:noProof/>
                            </w:rPr>
                            <w:t>17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5BE560"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239A7018"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50FFC">
                      <w:rPr>
                        <w:noProof/>
                      </w:rPr>
                      <w:t>17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71976816"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50FFC">
                            <w:rPr>
                              <w:noProof/>
                            </w:rPr>
                            <w:t>17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D572E3"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71976816"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50FFC">
                      <w:rPr>
                        <w:noProof/>
                      </w:rPr>
                      <w:t>17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3147EF"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3147EF"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B4939" w14:textId="77777777" w:rsidR="003147EF" w:rsidRDefault="003147EF" w:rsidP="00AD08AA">
      <w:r>
        <w:separator/>
      </w:r>
    </w:p>
  </w:footnote>
  <w:footnote w:type="continuationSeparator" w:id="0">
    <w:p w14:paraId="7AB376C2" w14:textId="77777777" w:rsidR="003147EF" w:rsidRDefault="003147EF"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16" name="Imagen 16"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19" name="Imagen 19"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050F2"/>
    <w:rsid w:val="00014A37"/>
    <w:rsid w:val="00016E3A"/>
    <w:rsid w:val="0002274C"/>
    <w:rsid w:val="00031E41"/>
    <w:rsid w:val="0003222C"/>
    <w:rsid w:val="00041978"/>
    <w:rsid w:val="00045559"/>
    <w:rsid w:val="000474B3"/>
    <w:rsid w:val="00054C97"/>
    <w:rsid w:val="000560B3"/>
    <w:rsid w:val="000565EC"/>
    <w:rsid w:val="00056BA3"/>
    <w:rsid w:val="00056D5A"/>
    <w:rsid w:val="00060960"/>
    <w:rsid w:val="00064D45"/>
    <w:rsid w:val="00071ED7"/>
    <w:rsid w:val="000808DD"/>
    <w:rsid w:val="000809DF"/>
    <w:rsid w:val="00081D30"/>
    <w:rsid w:val="00082B2E"/>
    <w:rsid w:val="0008576C"/>
    <w:rsid w:val="00095057"/>
    <w:rsid w:val="000A438B"/>
    <w:rsid w:val="000A6396"/>
    <w:rsid w:val="000B5A40"/>
    <w:rsid w:val="000C0684"/>
    <w:rsid w:val="000C0A8A"/>
    <w:rsid w:val="000C65C8"/>
    <w:rsid w:val="000F7701"/>
    <w:rsid w:val="000F78B2"/>
    <w:rsid w:val="000F79E3"/>
    <w:rsid w:val="001000DE"/>
    <w:rsid w:val="00105230"/>
    <w:rsid w:val="00115483"/>
    <w:rsid w:val="00125D1B"/>
    <w:rsid w:val="0012671C"/>
    <w:rsid w:val="001273CB"/>
    <w:rsid w:val="001322AD"/>
    <w:rsid w:val="001438B4"/>
    <w:rsid w:val="00144107"/>
    <w:rsid w:val="00144A7C"/>
    <w:rsid w:val="00150FFC"/>
    <w:rsid w:val="00162BBE"/>
    <w:rsid w:val="001644F9"/>
    <w:rsid w:val="00167AED"/>
    <w:rsid w:val="0017782F"/>
    <w:rsid w:val="00183964"/>
    <w:rsid w:val="001861E5"/>
    <w:rsid w:val="00186250"/>
    <w:rsid w:val="0018683C"/>
    <w:rsid w:val="00194A4C"/>
    <w:rsid w:val="0019667A"/>
    <w:rsid w:val="001A1EC9"/>
    <w:rsid w:val="001A3BB6"/>
    <w:rsid w:val="001B3D2A"/>
    <w:rsid w:val="001B49FB"/>
    <w:rsid w:val="001D4096"/>
    <w:rsid w:val="001D5F43"/>
    <w:rsid w:val="001E06D8"/>
    <w:rsid w:val="001E3093"/>
    <w:rsid w:val="001F2D73"/>
    <w:rsid w:val="001F451F"/>
    <w:rsid w:val="001F778F"/>
    <w:rsid w:val="00202D10"/>
    <w:rsid w:val="00204DB3"/>
    <w:rsid w:val="00205C2C"/>
    <w:rsid w:val="00213153"/>
    <w:rsid w:val="0021663D"/>
    <w:rsid w:val="002209C5"/>
    <w:rsid w:val="00223DC5"/>
    <w:rsid w:val="002242FA"/>
    <w:rsid w:val="00225BB2"/>
    <w:rsid w:val="00243348"/>
    <w:rsid w:val="002541F8"/>
    <w:rsid w:val="00270253"/>
    <w:rsid w:val="002730AA"/>
    <w:rsid w:val="00280333"/>
    <w:rsid w:val="00280998"/>
    <w:rsid w:val="0028336D"/>
    <w:rsid w:val="002962F7"/>
    <w:rsid w:val="002A1F37"/>
    <w:rsid w:val="002A20AE"/>
    <w:rsid w:val="002A34D6"/>
    <w:rsid w:val="002A7491"/>
    <w:rsid w:val="002A7496"/>
    <w:rsid w:val="002B15FE"/>
    <w:rsid w:val="002B230A"/>
    <w:rsid w:val="002B58BC"/>
    <w:rsid w:val="002E1634"/>
    <w:rsid w:val="002E4984"/>
    <w:rsid w:val="002E5A06"/>
    <w:rsid w:val="002E6275"/>
    <w:rsid w:val="002F4603"/>
    <w:rsid w:val="002F49B6"/>
    <w:rsid w:val="003040D1"/>
    <w:rsid w:val="00312974"/>
    <w:rsid w:val="003139A1"/>
    <w:rsid w:val="003147EF"/>
    <w:rsid w:val="00316A71"/>
    <w:rsid w:val="00320976"/>
    <w:rsid w:val="0032504D"/>
    <w:rsid w:val="00330C81"/>
    <w:rsid w:val="0033757A"/>
    <w:rsid w:val="00351306"/>
    <w:rsid w:val="00353BB8"/>
    <w:rsid w:val="003551EA"/>
    <w:rsid w:val="003561B5"/>
    <w:rsid w:val="003573C0"/>
    <w:rsid w:val="00363656"/>
    <w:rsid w:val="00370010"/>
    <w:rsid w:val="003713F5"/>
    <w:rsid w:val="00371C32"/>
    <w:rsid w:val="003A2E99"/>
    <w:rsid w:val="003A38E9"/>
    <w:rsid w:val="003A5C27"/>
    <w:rsid w:val="003B2B0A"/>
    <w:rsid w:val="003B40E0"/>
    <w:rsid w:val="003B601D"/>
    <w:rsid w:val="003B77CF"/>
    <w:rsid w:val="003E16E5"/>
    <w:rsid w:val="003E276A"/>
    <w:rsid w:val="003E448C"/>
    <w:rsid w:val="003F7F9A"/>
    <w:rsid w:val="00410D71"/>
    <w:rsid w:val="00420FDC"/>
    <w:rsid w:val="004219DD"/>
    <w:rsid w:val="0042449D"/>
    <w:rsid w:val="00427AC5"/>
    <w:rsid w:val="00433B89"/>
    <w:rsid w:val="00434626"/>
    <w:rsid w:val="0043554C"/>
    <w:rsid w:val="004414D8"/>
    <w:rsid w:val="00441585"/>
    <w:rsid w:val="00441594"/>
    <w:rsid w:val="00442660"/>
    <w:rsid w:val="00445009"/>
    <w:rsid w:val="004540BB"/>
    <w:rsid w:val="00457974"/>
    <w:rsid w:val="004619FA"/>
    <w:rsid w:val="004706CF"/>
    <w:rsid w:val="00474878"/>
    <w:rsid w:val="00474973"/>
    <w:rsid w:val="00480914"/>
    <w:rsid w:val="004837D8"/>
    <w:rsid w:val="0048531F"/>
    <w:rsid w:val="004862A7"/>
    <w:rsid w:val="00487612"/>
    <w:rsid w:val="00490986"/>
    <w:rsid w:val="004922DA"/>
    <w:rsid w:val="0049398E"/>
    <w:rsid w:val="00496362"/>
    <w:rsid w:val="00497D23"/>
    <w:rsid w:val="004A0D8E"/>
    <w:rsid w:val="004A5AF7"/>
    <w:rsid w:val="004A6B05"/>
    <w:rsid w:val="004A7CAE"/>
    <w:rsid w:val="004B1BB5"/>
    <w:rsid w:val="004C4D37"/>
    <w:rsid w:val="004D2440"/>
    <w:rsid w:val="004D4254"/>
    <w:rsid w:val="004D5A0A"/>
    <w:rsid w:val="004D7B95"/>
    <w:rsid w:val="004E5025"/>
    <w:rsid w:val="004E5B55"/>
    <w:rsid w:val="004E6058"/>
    <w:rsid w:val="004E673A"/>
    <w:rsid w:val="004F057A"/>
    <w:rsid w:val="004F235D"/>
    <w:rsid w:val="004F4B46"/>
    <w:rsid w:val="004F5729"/>
    <w:rsid w:val="00503B52"/>
    <w:rsid w:val="00525509"/>
    <w:rsid w:val="0052724F"/>
    <w:rsid w:val="005273C0"/>
    <w:rsid w:val="005274BE"/>
    <w:rsid w:val="005327ED"/>
    <w:rsid w:val="00540C9B"/>
    <w:rsid w:val="00550BC7"/>
    <w:rsid w:val="00553B61"/>
    <w:rsid w:val="00561E9D"/>
    <w:rsid w:val="00563AAA"/>
    <w:rsid w:val="00575B55"/>
    <w:rsid w:val="00576FAD"/>
    <w:rsid w:val="0057777A"/>
    <w:rsid w:val="00582983"/>
    <w:rsid w:val="005863FD"/>
    <w:rsid w:val="0059150F"/>
    <w:rsid w:val="005931FD"/>
    <w:rsid w:val="00595DD4"/>
    <w:rsid w:val="005964B5"/>
    <w:rsid w:val="005A34A5"/>
    <w:rsid w:val="005A4B5E"/>
    <w:rsid w:val="005A5976"/>
    <w:rsid w:val="005B12D0"/>
    <w:rsid w:val="005B20ED"/>
    <w:rsid w:val="005B2713"/>
    <w:rsid w:val="005B2AAD"/>
    <w:rsid w:val="005B3F8B"/>
    <w:rsid w:val="005B6798"/>
    <w:rsid w:val="005C495C"/>
    <w:rsid w:val="005C6C19"/>
    <w:rsid w:val="005C6CC4"/>
    <w:rsid w:val="005C7535"/>
    <w:rsid w:val="005D0515"/>
    <w:rsid w:val="005E062B"/>
    <w:rsid w:val="005E0658"/>
    <w:rsid w:val="005E5C5D"/>
    <w:rsid w:val="005E6E97"/>
    <w:rsid w:val="005F21F7"/>
    <w:rsid w:val="00602F4A"/>
    <w:rsid w:val="00617535"/>
    <w:rsid w:val="00620A71"/>
    <w:rsid w:val="006246AB"/>
    <w:rsid w:val="00634304"/>
    <w:rsid w:val="00634409"/>
    <w:rsid w:val="0063611C"/>
    <w:rsid w:val="00642370"/>
    <w:rsid w:val="0064248E"/>
    <w:rsid w:val="00642B13"/>
    <w:rsid w:val="006641B2"/>
    <w:rsid w:val="006649AD"/>
    <w:rsid w:val="0066652C"/>
    <w:rsid w:val="0066758C"/>
    <w:rsid w:val="00680858"/>
    <w:rsid w:val="00680BE7"/>
    <w:rsid w:val="0068252C"/>
    <w:rsid w:val="006900FE"/>
    <w:rsid w:val="00691F8F"/>
    <w:rsid w:val="00694B4A"/>
    <w:rsid w:val="006A2ACE"/>
    <w:rsid w:val="006B0203"/>
    <w:rsid w:val="006B032A"/>
    <w:rsid w:val="006B27AE"/>
    <w:rsid w:val="006B5FC8"/>
    <w:rsid w:val="006C22AF"/>
    <w:rsid w:val="006C3DCB"/>
    <w:rsid w:val="006C4765"/>
    <w:rsid w:val="006D74CB"/>
    <w:rsid w:val="006D7AB7"/>
    <w:rsid w:val="006D7D0E"/>
    <w:rsid w:val="006D7E30"/>
    <w:rsid w:val="006E22D0"/>
    <w:rsid w:val="007023B9"/>
    <w:rsid w:val="00706C31"/>
    <w:rsid w:val="0071454F"/>
    <w:rsid w:val="007208A3"/>
    <w:rsid w:val="007257E8"/>
    <w:rsid w:val="00733D5F"/>
    <w:rsid w:val="0074240B"/>
    <w:rsid w:val="00752AF1"/>
    <w:rsid w:val="00757589"/>
    <w:rsid w:val="00763C94"/>
    <w:rsid w:val="00765D55"/>
    <w:rsid w:val="00765EBC"/>
    <w:rsid w:val="00773BAF"/>
    <w:rsid w:val="0077456E"/>
    <w:rsid w:val="0077680A"/>
    <w:rsid w:val="00777F30"/>
    <w:rsid w:val="00782310"/>
    <w:rsid w:val="00783120"/>
    <w:rsid w:val="007836C7"/>
    <w:rsid w:val="00796B7D"/>
    <w:rsid w:val="00796D21"/>
    <w:rsid w:val="007A00B8"/>
    <w:rsid w:val="007B7693"/>
    <w:rsid w:val="007B77D5"/>
    <w:rsid w:val="007C5D05"/>
    <w:rsid w:val="007D4079"/>
    <w:rsid w:val="007E2C67"/>
    <w:rsid w:val="00805532"/>
    <w:rsid w:val="00806DD6"/>
    <w:rsid w:val="008103C6"/>
    <w:rsid w:val="008123B4"/>
    <w:rsid w:val="0082580E"/>
    <w:rsid w:val="008264E7"/>
    <w:rsid w:val="008347CD"/>
    <w:rsid w:val="00835F34"/>
    <w:rsid w:val="0084107D"/>
    <w:rsid w:val="00850DAA"/>
    <w:rsid w:val="0085436E"/>
    <w:rsid w:val="00857A87"/>
    <w:rsid w:val="00860BC9"/>
    <w:rsid w:val="008614D9"/>
    <w:rsid w:val="00864555"/>
    <w:rsid w:val="00882D1C"/>
    <w:rsid w:val="00884C2B"/>
    <w:rsid w:val="00891137"/>
    <w:rsid w:val="00892614"/>
    <w:rsid w:val="0089651A"/>
    <w:rsid w:val="008C23CA"/>
    <w:rsid w:val="008C766E"/>
    <w:rsid w:val="008C7B47"/>
    <w:rsid w:val="008D35B6"/>
    <w:rsid w:val="008D4BEB"/>
    <w:rsid w:val="008E76E2"/>
    <w:rsid w:val="008F22D8"/>
    <w:rsid w:val="008F3DB9"/>
    <w:rsid w:val="008F5F41"/>
    <w:rsid w:val="008F6279"/>
    <w:rsid w:val="008F75BD"/>
    <w:rsid w:val="00912738"/>
    <w:rsid w:val="009139F6"/>
    <w:rsid w:val="00913B89"/>
    <w:rsid w:val="009143A0"/>
    <w:rsid w:val="0091616C"/>
    <w:rsid w:val="0092038A"/>
    <w:rsid w:val="0092064B"/>
    <w:rsid w:val="00921DA0"/>
    <w:rsid w:val="009245C0"/>
    <w:rsid w:val="00927679"/>
    <w:rsid w:val="0093119C"/>
    <w:rsid w:val="00931B46"/>
    <w:rsid w:val="009358E9"/>
    <w:rsid w:val="00937DB2"/>
    <w:rsid w:val="0094137E"/>
    <w:rsid w:val="009527C2"/>
    <w:rsid w:val="00961F0F"/>
    <w:rsid w:val="00973FFB"/>
    <w:rsid w:val="00974C60"/>
    <w:rsid w:val="009774DF"/>
    <w:rsid w:val="009818BB"/>
    <w:rsid w:val="00983890"/>
    <w:rsid w:val="0099705D"/>
    <w:rsid w:val="009B03C6"/>
    <w:rsid w:val="009B1A90"/>
    <w:rsid w:val="009B2AD1"/>
    <w:rsid w:val="009B2E1F"/>
    <w:rsid w:val="009B390A"/>
    <w:rsid w:val="009B6BDD"/>
    <w:rsid w:val="009C0D05"/>
    <w:rsid w:val="009C4FD1"/>
    <w:rsid w:val="009C65E0"/>
    <w:rsid w:val="009D6BC6"/>
    <w:rsid w:val="009D7985"/>
    <w:rsid w:val="009E552C"/>
    <w:rsid w:val="009E70C9"/>
    <w:rsid w:val="009F434A"/>
    <w:rsid w:val="009F5792"/>
    <w:rsid w:val="009F5A3E"/>
    <w:rsid w:val="009F6117"/>
    <w:rsid w:val="00A01AEC"/>
    <w:rsid w:val="00A0482C"/>
    <w:rsid w:val="00A14DB9"/>
    <w:rsid w:val="00A2128F"/>
    <w:rsid w:val="00A240EF"/>
    <w:rsid w:val="00A24B8F"/>
    <w:rsid w:val="00A337E2"/>
    <w:rsid w:val="00A55051"/>
    <w:rsid w:val="00A647DA"/>
    <w:rsid w:val="00A71C4D"/>
    <w:rsid w:val="00A75B2C"/>
    <w:rsid w:val="00A82470"/>
    <w:rsid w:val="00A87FC0"/>
    <w:rsid w:val="00A91639"/>
    <w:rsid w:val="00AA2BDD"/>
    <w:rsid w:val="00AA6623"/>
    <w:rsid w:val="00AB3810"/>
    <w:rsid w:val="00AB3A78"/>
    <w:rsid w:val="00AB3A83"/>
    <w:rsid w:val="00AD08AA"/>
    <w:rsid w:val="00AD37E9"/>
    <w:rsid w:val="00AD3C04"/>
    <w:rsid w:val="00AD560A"/>
    <w:rsid w:val="00AE6D59"/>
    <w:rsid w:val="00AF357C"/>
    <w:rsid w:val="00B02691"/>
    <w:rsid w:val="00B03A76"/>
    <w:rsid w:val="00B136F7"/>
    <w:rsid w:val="00B23457"/>
    <w:rsid w:val="00B23D3F"/>
    <w:rsid w:val="00B27351"/>
    <w:rsid w:val="00B400A7"/>
    <w:rsid w:val="00B518C5"/>
    <w:rsid w:val="00B56D84"/>
    <w:rsid w:val="00B6067B"/>
    <w:rsid w:val="00B804E5"/>
    <w:rsid w:val="00B81953"/>
    <w:rsid w:val="00B82A34"/>
    <w:rsid w:val="00B910EE"/>
    <w:rsid w:val="00B92956"/>
    <w:rsid w:val="00B95E98"/>
    <w:rsid w:val="00BA3552"/>
    <w:rsid w:val="00BA387C"/>
    <w:rsid w:val="00BB4204"/>
    <w:rsid w:val="00BB4894"/>
    <w:rsid w:val="00BB50A3"/>
    <w:rsid w:val="00BB65FA"/>
    <w:rsid w:val="00BC0DD9"/>
    <w:rsid w:val="00BC204A"/>
    <w:rsid w:val="00BC6162"/>
    <w:rsid w:val="00BC7B50"/>
    <w:rsid w:val="00BD4EB0"/>
    <w:rsid w:val="00BD73AE"/>
    <w:rsid w:val="00BD74E0"/>
    <w:rsid w:val="00BE0B8A"/>
    <w:rsid w:val="00BF029E"/>
    <w:rsid w:val="00BF0BD2"/>
    <w:rsid w:val="00C01F80"/>
    <w:rsid w:val="00C039C9"/>
    <w:rsid w:val="00C05CE8"/>
    <w:rsid w:val="00C07A62"/>
    <w:rsid w:val="00C11CE1"/>
    <w:rsid w:val="00C13E08"/>
    <w:rsid w:val="00C305FA"/>
    <w:rsid w:val="00C30EF0"/>
    <w:rsid w:val="00C31DCF"/>
    <w:rsid w:val="00C3263B"/>
    <w:rsid w:val="00C52683"/>
    <w:rsid w:val="00C52EFA"/>
    <w:rsid w:val="00C5566D"/>
    <w:rsid w:val="00C611D1"/>
    <w:rsid w:val="00C652E6"/>
    <w:rsid w:val="00C74362"/>
    <w:rsid w:val="00C77CC6"/>
    <w:rsid w:val="00C8007E"/>
    <w:rsid w:val="00C831D1"/>
    <w:rsid w:val="00C837AB"/>
    <w:rsid w:val="00C8435E"/>
    <w:rsid w:val="00C85890"/>
    <w:rsid w:val="00C9119B"/>
    <w:rsid w:val="00CA2300"/>
    <w:rsid w:val="00CA5D70"/>
    <w:rsid w:val="00CB170F"/>
    <w:rsid w:val="00CC4C49"/>
    <w:rsid w:val="00CC6AAB"/>
    <w:rsid w:val="00CD7A85"/>
    <w:rsid w:val="00CE6374"/>
    <w:rsid w:val="00CF101F"/>
    <w:rsid w:val="00CF3001"/>
    <w:rsid w:val="00CF4B5C"/>
    <w:rsid w:val="00CF4FEC"/>
    <w:rsid w:val="00CF75BA"/>
    <w:rsid w:val="00D00420"/>
    <w:rsid w:val="00D00529"/>
    <w:rsid w:val="00D01C30"/>
    <w:rsid w:val="00D02656"/>
    <w:rsid w:val="00D04F04"/>
    <w:rsid w:val="00D11700"/>
    <w:rsid w:val="00D13B4B"/>
    <w:rsid w:val="00D16F04"/>
    <w:rsid w:val="00D175C2"/>
    <w:rsid w:val="00D21EA6"/>
    <w:rsid w:val="00D25570"/>
    <w:rsid w:val="00D26E1A"/>
    <w:rsid w:val="00D26EA3"/>
    <w:rsid w:val="00D2715B"/>
    <w:rsid w:val="00D3033D"/>
    <w:rsid w:val="00D355F5"/>
    <w:rsid w:val="00D4701B"/>
    <w:rsid w:val="00D4766E"/>
    <w:rsid w:val="00D54DE5"/>
    <w:rsid w:val="00D564A8"/>
    <w:rsid w:val="00D5793B"/>
    <w:rsid w:val="00D61E3B"/>
    <w:rsid w:val="00D6499F"/>
    <w:rsid w:val="00D64A4D"/>
    <w:rsid w:val="00D65B4B"/>
    <w:rsid w:val="00D65ED3"/>
    <w:rsid w:val="00D71232"/>
    <w:rsid w:val="00D83F7C"/>
    <w:rsid w:val="00D92698"/>
    <w:rsid w:val="00D940BA"/>
    <w:rsid w:val="00D9606C"/>
    <w:rsid w:val="00D9615B"/>
    <w:rsid w:val="00D97CD0"/>
    <w:rsid w:val="00DA2E67"/>
    <w:rsid w:val="00DA535E"/>
    <w:rsid w:val="00DB3C05"/>
    <w:rsid w:val="00DB62E6"/>
    <w:rsid w:val="00DB7B4A"/>
    <w:rsid w:val="00DD12B4"/>
    <w:rsid w:val="00DE17F0"/>
    <w:rsid w:val="00DE1A24"/>
    <w:rsid w:val="00DE2B29"/>
    <w:rsid w:val="00DF1365"/>
    <w:rsid w:val="00DF1E34"/>
    <w:rsid w:val="00DF29E8"/>
    <w:rsid w:val="00DF55E9"/>
    <w:rsid w:val="00DF5C41"/>
    <w:rsid w:val="00E0103A"/>
    <w:rsid w:val="00E0173D"/>
    <w:rsid w:val="00E040B7"/>
    <w:rsid w:val="00E05DD4"/>
    <w:rsid w:val="00E06368"/>
    <w:rsid w:val="00E069A1"/>
    <w:rsid w:val="00E118FD"/>
    <w:rsid w:val="00E2010A"/>
    <w:rsid w:val="00E239C6"/>
    <w:rsid w:val="00E2415D"/>
    <w:rsid w:val="00E267AE"/>
    <w:rsid w:val="00E3612F"/>
    <w:rsid w:val="00E41106"/>
    <w:rsid w:val="00E43E13"/>
    <w:rsid w:val="00E44D61"/>
    <w:rsid w:val="00E47282"/>
    <w:rsid w:val="00E54F7D"/>
    <w:rsid w:val="00E61199"/>
    <w:rsid w:val="00E63BAC"/>
    <w:rsid w:val="00E648B4"/>
    <w:rsid w:val="00E67393"/>
    <w:rsid w:val="00E74091"/>
    <w:rsid w:val="00E7640A"/>
    <w:rsid w:val="00E807CE"/>
    <w:rsid w:val="00E82E6F"/>
    <w:rsid w:val="00E838FC"/>
    <w:rsid w:val="00E96BD3"/>
    <w:rsid w:val="00E97F62"/>
    <w:rsid w:val="00EA160E"/>
    <w:rsid w:val="00EA3B9B"/>
    <w:rsid w:val="00EC06FA"/>
    <w:rsid w:val="00EC420F"/>
    <w:rsid w:val="00ED0DED"/>
    <w:rsid w:val="00EF14FB"/>
    <w:rsid w:val="00EF7F8D"/>
    <w:rsid w:val="00F01AE8"/>
    <w:rsid w:val="00F02F9E"/>
    <w:rsid w:val="00F0432C"/>
    <w:rsid w:val="00F108E5"/>
    <w:rsid w:val="00F206BD"/>
    <w:rsid w:val="00F20F2B"/>
    <w:rsid w:val="00F27B29"/>
    <w:rsid w:val="00F31225"/>
    <w:rsid w:val="00F41022"/>
    <w:rsid w:val="00F425C3"/>
    <w:rsid w:val="00F43B34"/>
    <w:rsid w:val="00F4678B"/>
    <w:rsid w:val="00F53B2F"/>
    <w:rsid w:val="00F62749"/>
    <w:rsid w:val="00F635C2"/>
    <w:rsid w:val="00F754F3"/>
    <w:rsid w:val="00F80FED"/>
    <w:rsid w:val="00F851F8"/>
    <w:rsid w:val="00F93758"/>
    <w:rsid w:val="00F94548"/>
    <w:rsid w:val="00F96AA2"/>
    <w:rsid w:val="00F97B14"/>
    <w:rsid w:val="00FA334F"/>
    <w:rsid w:val="00FA5279"/>
    <w:rsid w:val="00FB01DA"/>
    <w:rsid w:val="00FB08AA"/>
    <w:rsid w:val="00FC3955"/>
    <w:rsid w:val="00FC4732"/>
    <w:rsid w:val="00FD3CB8"/>
    <w:rsid w:val="00FD506F"/>
    <w:rsid w:val="00FD6046"/>
    <w:rsid w:val="00FD6BF9"/>
    <w:rsid w:val="00FE06A5"/>
    <w:rsid w:val="00FE7090"/>
    <w:rsid w:val="00FF00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40B"/>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 w:type="paragraph" w:customStyle="1" w:styleId="Default">
    <w:name w:val="Default"/>
    <w:rsid w:val="00A14DB9"/>
    <w:pPr>
      <w:autoSpaceDE w:val="0"/>
      <w:autoSpaceDN w:val="0"/>
      <w:adjustRightInd w:val="0"/>
    </w:pPr>
    <w:rPr>
      <w:rFonts w:ascii="Book Antiqua" w:hAnsi="Book Antiqua" w:cs="Book Antiqua"/>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771689">
      <w:bodyDiv w:val="1"/>
      <w:marLeft w:val="0"/>
      <w:marRight w:val="0"/>
      <w:marTop w:val="0"/>
      <w:marBottom w:val="0"/>
      <w:divBdr>
        <w:top w:val="none" w:sz="0" w:space="0" w:color="auto"/>
        <w:left w:val="none" w:sz="0" w:space="0" w:color="auto"/>
        <w:bottom w:val="none" w:sz="0" w:space="0" w:color="auto"/>
        <w:right w:val="none" w:sz="0" w:space="0" w:color="auto"/>
      </w:divBdr>
    </w:div>
    <w:div w:id="208077623">
      <w:bodyDiv w:val="1"/>
      <w:marLeft w:val="0"/>
      <w:marRight w:val="0"/>
      <w:marTop w:val="0"/>
      <w:marBottom w:val="0"/>
      <w:divBdr>
        <w:top w:val="none" w:sz="0" w:space="0" w:color="auto"/>
        <w:left w:val="none" w:sz="0" w:space="0" w:color="auto"/>
        <w:bottom w:val="none" w:sz="0" w:space="0" w:color="auto"/>
        <w:right w:val="none" w:sz="0" w:space="0" w:color="auto"/>
      </w:divBdr>
    </w:div>
    <w:div w:id="211774912">
      <w:bodyDiv w:val="1"/>
      <w:marLeft w:val="0"/>
      <w:marRight w:val="0"/>
      <w:marTop w:val="0"/>
      <w:marBottom w:val="0"/>
      <w:divBdr>
        <w:top w:val="none" w:sz="0" w:space="0" w:color="auto"/>
        <w:left w:val="none" w:sz="0" w:space="0" w:color="auto"/>
        <w:bottom w:val="none" w:sz="0" w:space="0" w:color="auto"/>
        <w:right w:val="none" w:sz="0" w:space="0" w:color="auto"/>
      </w:divBdr>
    </w:div>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607323131">
      <w:bodyDiv w:val="1"/>
      <w:marLeft w:val="0"/>
      <w:marRight w:val="0"/>
      <w:marTop w:val="0"/>
      <w:marBottom w:val="0"/>
      <w:divBdr>
        <w:top w:val="none" w:sz="0" w:space="0" w:color="auto"/>
        <w:left w:val="none" w:sz="0" w:space="0" w:color="auto"/>
        <w:bottom w:val="none" w:sz="0" w:space="0" w:color="auto"/>
        <w:right w:val="none" w:sz="0" w:space="0" w:color="auto"/>
      </w:divBdr>
    </w:div>
    <w:div w:id="640622158">
      <w:bodyDiv w:val="1"/>
      <w:marLeft w:val="0"/>
      <w:marRight w:val="0"/>
      <w:marTop w:val="0"/>
      <w:marBottom w:val="0"/>
      <w:divBdr>
        <w:top w:val="none" w:sz="0" w:space="0" w:color="auto"/>
        <w:left w:val="none" w:sz="0" w:space="0" w:color="auto"/>
        <w:bottom w:val="none" w:sz="0" w:space="0" w:color="auto"/>
        <w:right w:val="none" w:sz="0" w:space="0" w:color="auto"/>
      </w:divBdr>
    </w:div>
    <w:div w:id="685865193">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746877762">
      <w:bodyDiv w:val="1"/>
      <w:marLeft w:val="0"/>
      <w:marRight w:val="0"/>
      <w:marTop w:val="0"/>
      <w:marBottom w:val="0"/>
      <w:divBdr>
        <w:top w:val="none" w:sz="0" w:space="0" w:color="auto"/>
        <w:left w:val="none" w:sz="0" w:space="0" w:color="auto"/>
        <w:bottom w:val="none" w:sz="0" w:space="0" w:color="auto"/>
        <w:right w:val="none" w:sz="0" w:space="0" w:color="auto"/>
      </w:divBdr>
    </w:div>
    <w:div w:id="840462319">
      <w:bodyDiv w:val="1"/>
      <w:marLeft w:val="0"/>
      <w:marRight w:val="0"/>
      <w:marTop w:val="0"/>
      <w:marBottom w:val="0"/>
      <w:divBdr>
        <w:top w:val="none" w:sz="0" w:space="0" w:color="auto"/>
        <w:left w:val="none" w:sz="0" w:space="0" w:color="auto"/>
        <w:bottom w:val="none" w:sz="0" w:space="0" w:color="auto"/>
        <w:right w:val="none" w:sz="0" w:space="0" w:color="auto"/>
      </w:divBdr>
    </w:div>
    <w:div w:id="889462177">
      <w:bodyDiv w:val="1"/>
      <w:marLeft w:val="0"/>
      <w:marRight w:val="0"/>
      <w:marTop w:val="0"/>
      <w:marBottom w:val="0"/>
      <w:divBdr>
        <w:top w:val="none" w:sz="0" w:space="0" w:color="auto"/>
        <w:left w:val="none" w:sz="0" w:space="0" w:color="auto"/>
        <w:bottom w:val="none" w:sz="0" w:space="0" w:color="auto"/>
        <w:right w:val="none" w:sz="0" w:space="0" w:color="auto"/>
      </w:divBdr>
    </w:div>
    <w:div w:id="990674174">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105546">
      <w:bodyDiv w:val="1"/>
      <w:marLeft w:val="0"/>
      <w:marRight w:val="0"/>
      <w:marTop w:val="0"/>
      <w:marBottom w:val="0"/>
      <w:divBdr>
        <w:top w:val="none" w:sz="0" w:space="0" w:color="auto"/>
        <w:left w:val="none" w:sz="0" w:space="0" w:color="auto"/>
        <w:bottom w:val="none" w:sz="0" w:space="0" w:color="auto"/>
        <w:right w:val="none" w:sz="0" w:space="0" w:color="auto"/>
      </w:divBdr>
    </w:div>
    <w:div w:id="1126508271">
      <w:bodyDiv w:val="1"/>
      <w:marLeft w:val="0"/>
      <w:marRight w:val="0"/>
      <w:marTop w:val="0"/>
      <w:marBottom w:val="0"/>
      <w:divBdr>
        <w:top w:val="none" w:sz="0" w:space="0" w:color="auto"/>
        <w:left w:val="none" w:sz="0" w:space="0" w:color="auto"/>
        <w:bottom w:val="none" w:sz="0" w:space="0" w:color="auto"/>
        <w:right w:val="none" w:sz="0" w:space="0" w:color="auto"/>
      </w:divBdr>
    </w:div>
    <w:div w:id="1228153223">
      <w:bodyDiv w:val="1"/>
      <w:marLeft w:val="0"/>
      <w:marRight w:val="0"/>
      <w:marTop w:val="0"/>
      <w:marBottom w:val="0"/>
      <w:divBdr>
        <w:top w:val="none" w:sz="0" w:space="0" w:color="auto"/>
        <w:left w:val="none" w:sz="0" w:space="0" w:color="auto"/>
        <w:bottom w:val="none" w:sz="0" w:space="0" w:color="auto"/>
        <w:right w:val="none" w:sz="0" w:space="0" w:color="auto"/>
      </w:divBdr>
    </w:div>
    <w:div w:id="1269310727">
      <w:bodyDiv w:val="1"/>
      <w:marLeft w:val="0"/>
      <w:marRight w:val="0"/>
      <w:marTop w:val="0"/>
      <w:marBottom w:val="0"/>
      <w:divBdr>
        <w:top w:val="none" w:sz="0" w:space="0" w:color="auto"/>
        <w:left w:val="none" w:sz="0" w:space="0" w:color="auto"/>
        <w:bottom w:val="none" w:sz="0" w:space="0" w:color="auto"/>
        <w:right w:val="none" w:sz="0" w:space="0" w:color="auto"/>
      </w:divBdr>
      <w:divsChild>
        <w:div w:id="934627331">
          <w:marLeft w:val="0"/>
          <w:marRight w:val="0"/>
          <w:marTop w:val="0"/>
          <w:marBottom w:val="0"/>
          <w:divBdr>
            <w:top w:val="none" w:sz="0" w:space="0" w:color="auto"/>
            <w:left w:val="none" w:sz="0" w:space="0" w:color="auto"/>
            <w:bottom w:val="none" w:sz="0" w:space="0" w:color="auto"/>
            <w:right w:val="none" w:sz="0" w:space="0" w:color="auto"/>
          </w:divBdr>
          <w:divsChild>
            <w:div w:id="273248275">
              <w:marLeft w:val="0"/>
              <w:marRight w:val="0"/>
              <w:marTop w:val="0"/>
              <w:marBottom w:val="0"/>
              <w:divBdr>
                <w:top w:val="none" w:sz="0" w:space="0" w:color="auto"/>
                <w:left w:val="none" w:sz="0" w:space="0" w:color="auto"/>
                <w:bottom w:val="none" w:sz="0" w:space="0" w:color="auto"/>
                <w:right w:val="none" w:sz="0" w:space="0" w:color="auto"/>
              </w:divBdr>
              <w:divsChild>
                <w:div w:id="17660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055307">
      <w:bodyDiv w:val="1"/>
      <w:marLeft w:val="0"/>
      <w:marRight w:val="0"/>
      <w:marTop w:val="0"/>
      <w:marBottom w:val="0"/>
      <w:divBdr>
        <w:top w:val="none" w:sz="0" w:space="0" w:color="auto"/>
        <w:left w:val="none" w:sz="0" w:space="0" w:color="auto"/>
        <w:bottom w:val="none" w:sz="0" w:space="0" w:color="auto"/>
        <w:right w:val="none" w:sz="0" w:space="0" w:color="auto"/>
      </w:divBdr>
      <w:divsChild>
        <w:div w:id="277492098">
          <w:marLeft w:val="0"/>
          <w:marRight w:val="0"/>
          <w:marTop w:val="0"/>
          <w:marBottom w:val="0"/>
          <w:divBdr>
            <w:top w:val="none" w:sz="0" w:space="0" w:color="auto"/>
            <w:left w:val="none" w:sz="0" w:space="0" w:color="auto"/>
            <w:bottom w:val="none" w:sz="0" w:space="0" w:color="auto"/>
            <w:right w:val="none" w:sz="0" w:space="0" w:color="auto"/>
          </w:divBdr>
          <w:divsChild>
            <w:div w:id="89204032">
              <w:marLeft w:val="0"/>
              <w:marRight w:val="0"/>
              <w:marTop w:val="0"/>
              <w:marBottom w:val="0"/>
              <w:divBdr>
                <w:top w:val="none" w:sz="0" w:space="0" w:color="auto"/>
                <w:left w:val="none" w:sz="0" w:space="0" w:color="auto"/>
                <w:bottom w:val="none" w:sz="0" w:space="0" w:color="auto"/>
                <w:right w:val="none" w:sz="0" w:space="0" w:color="auto"/>
              </w:divBdr>
              <w:divsChild>
                <w:div w:id="202042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893686">
      <w:bodyDiv w:val="1"/>
      <w:marLeft w:val="0"/>
      <w:marRight w:val="0"/>
      <w:marTop w:val="0"/>
      <w:marBottom w:val="0"/>
      <w:divBdr>
        <w:top w:val="none" w:sz="0" w:space="0" w:color="auto"/>
        <w:left w:val="none" w:sz="0" w:space="0" w:color="auto"/>
        <w:bottom w:val="none" w:sz="0" w:space="0" w:color="auto"/>
        <w:right w:val="none" w:sz="0" w:space="0" w:color="auto"/>
      </w:divBdr>
    </w:div>
    <w:div w:id="1575317072">
      <w:bodyDiv w:val="1"/>
      <w:marLeft w:val="0"/>
      <w:marRight w:val="0"/>
      <w:marTop w:val="0"/>
      <w:marBottom w:val="0"/>
      <w:divBdr>
        <w:top w:val="none" w:sz="0" w:space="0" w:color="auto"/>
        <w:left w:val="none" w:sz="0" w:space="0" w:color="auto"/>
        <w:bottom w:val="none" w:sz="0" w:space="0" w:color="auto"/>
        <w:right w:val="none" w:sz="0" w:space="0" w:color="auto"/>
      </w:divBdr>
    </w:div>
    <w:div w:id="1669674899">
      <w:bodyDiv w:val="1"/>
      <w:marLeft w:val="0"/>
      <w:marRight w:val="0"/>
      <w:marTop w:val="0"/>
      <w:marBottom w:val="0"/>
      <w:divBdr>
        <w:top w:val="none" w:sz="0" w:space="0" w:color="auto"/>
        <w:left w:val="none" w:sz="0" w:space="0" w:color="auto"/>
        <w:bottom w:val="none" w:sz="0" w:space="0" w:color="auto"/>
        <w:right w:val="none" w:sz="0" w:space="0" w:color="auto"/>
      </w:divBdr>
    </w:div>
    <w:div w:id="1845313285">
      <w:bodyDiv w:val="1"/>
      <w:marLeft w:val="0"/>
      <w:marRight w:val="0"/>
      <w:marTop w:val="0"/>
      <w:marBottom w:val="0"/>
      <w:divBdr>
        <w:top w:val="none" w:sz="0" w:space="0" w:color="auto"/>
        <w:left w:val="none" w:sz="0" w:space="0" w:color="auto"/>
        <w:bottom w:val="none" w:sz="0" w:space="0" w:color="auto"/>
        <w:right w:val="none" w:sz="0" w:space="0" w:color="auto"/>
      </w:divBdr>
    </w:div>
    <w:div w:id="1864975607">
      <w:bodyDiv w:val="1"/>
      <w:marLeft w:val="0"/>
      <w:marRight w:val="0"/>
      <w:marTop w:val="0"/>
      <w:marBottom w:val="0"/>
      <w:divBdr>
        <w:top w:val="none" w:sz="0" w:space="0" w:color="auto"/>
        <w:left w:val="none" w:sz="0" w:space="0" w:color="auto"/>
        <w:bottom w:val="none" w:sz="0" w:space="0" w:color="auto"/>
        <w:right w:val="none" w:sz="0" w:space="0" w:color="auto"/>
      </w:divBdr>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031372252">
      <w:bodyDiv w:val="1"/>
      <w:marLeft w:val="0"/>
      <w:marRight w:val="0"/>
      <w:marTop w:val="0"/>
      <w:marBottom w:val="0"/>
      <w:divBdr>
        <w:top w:val="none" w:sz="0" w:space="0" w:color="auto"/>
        <w:left w:val="none" w:sz="0" w:space="0" w:color="auto"/>
        <w:bottom w:val="none" w:sz="0" w:space="0" w:color="auto"/>
        <w:right w:val="none" w:sz="0" w:space="0" w:color="auto"/>
      </w:divBdr>
    </w:div>
    <w:div w:id="2121563087">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hyperlink" Target="https://github.com/ChrisBermudezR/Ictioplancton_ExPacifico202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1.xml"/><Relationship Id="rId46" Type="http://schemas.openxmlformats.org/officeDocument/2006/relationships/image" Target="media/image36.png"/><Relationship Id="rId59" Type="http://schemas.openxmlformats.org/officeDocument/2006/relationships/image" Target="media/image49.png"/><Relationship Id="rId20" Type="http://schemas.openxmlformats.org/officeDocument/2006/relationships/image" Target="media/image12.png"/><Relationship Id="rId41" Type="http://schemas.openxmlformats.org/officeDocument/2006/relationships/footer" Target="footer3.xml"/><Relationship Id="rId54" Type="http://schemas.openxmlformats.org/officeDocument/2006/relationships/image" Target="media/image44.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https://github.com/ChrisBermudezR/Ictioplancton_ExPacifico2021" TargetMode="External"/><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31.png"/><Relationship Id="rId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3</TotalTime>
  <Pages>1</Pages>
  <Words>28040</Words>
  <Characters>154220</Characters>
  <Application>Microsoft Office Word</Application>
  <DocSecurity>0</DocSecurity>
  <Lines>1285</Lines>
  <Paragraphs>363</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181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20</cp:revision>
  <cp:lastPrinted>2023-05-17T15:27:00Z</cp:lastPrinted>
  <dcterms:created xsi:type="dcterms:W3CDTF">2023-05-15T19:19:00Z</dcterms:created>
  <dcterms:modified xsi:type="dcterms:W3CDTF">2023-05-17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Ol4ZvUYN"/&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